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B2278E" w:rsidRPr="001E767A" w:rsidRDefault="00E6189B" w:rsidP="007F2142">
      <w:pPr>
        <w:widowControl/>
        <w:wordWrap/>
        <w:autoSpaceDE/>
        <w:autoSpaceDN/>
        <w:spacing w:line="480" w:lineRule="auto"/>
        <w:rPr>
          <w:rFonts w:ascii="Arial" w:hAnsi="Arial" w:cs="Arial"/>
          <w:b/>
          <w:sz w:val="22"/>
          <w:szCs w:val="22"/>
        </w:rPr>
      </w:pPr>
      <w:bookmarkStart w:id="0" w:name="_GoBack"/>
      <w:bookmarkEnd w:id="0"/>
      <w:r>
        <w:rPr>
          <w:rFonts w:ascii="Arial" w:hAnsi="Arial" w:cs="Arial" w:hint="eastAsia"/>
          <w:b/>
          <w:sz w:val="22"/>
          <w:szCs w:val="22"/>
        </w:rPr>
        <w:t>Table</w:t>
      </w:r>
      <w:r w:rsidR="00A17B6D">
        <w:rPr>
          <w:rFonts w:ascii="Arial" w:hAnsi="Arial" w:cs="Arial"/>
          <w:b/>
          <w:sz w:val="22"/>
          <w:szCs w:val="22"/>
        </w:rPr>
        <w:t xml:space="preserve"> S1</w:t>
      </w:r>
      <w:r>
        <w:rPr>
          <w:rFonts w:ascii="Arial" w:hAnsi="Arial" w:cs="Arial" w:hint="eastAsia"/>
          <w:b/>
          <w:sz w:val="22"/>
          <w:szCs w:val="22"/>
        </w:rPr>
        <w:t xml:space="preserve">. </w:t>
      </w:r>
      <w:r w:rsidR="00B2278E" w:rsidRPr="001E767A">
        <w:rPr>
          <w:rFonts w:ascii="Arial" w:hAnsi="Arial" w:cs="Arial" w:hint="eastAsia"/>
          <w:b/>
          <w:sz w:val="22"/>
          <w:szCs w:val="22"/>
        </w:rPr>
        <w:t>Summary of studies included in the meta-analysis</w:t>
      </w:r>
    </w:p>
    <w:tbl>
      <w:tblPr>
        <w:tblW w:w="10065" w:type="dxa"/>
        <w:tblInd w:w="-610" w:type="dxa"/>
        <w:tblBorders>
          <w:top w:val="single" w:sz="4" w:space="0" w:color="auto"/>
          <w:bottom w:val="single" w:sz="4" w:space="0" w:color="auto"/>
        </w:tblBorders>
        <w:tblLayout w:type="fixed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2269"/>
        <w:gridCol w:w="850"/>
        <w:gridCol w:w="142"/>
        <w:gridCol w:w="709"/>
        <w:gridCol w:w="850"/>
        <w:gridCol w:w="1133"/>
        <w:gridCol w:w="1277"/>
        <w:gridCol w:w="2835"/>
      </w:tblGrid>
      <w:tr w:rsidR="00B2278E" w:rsidRPr="00125F98" w:rsidTr="007F2142">
        <w:trPr>
          <w:trHeight w:val="636"/>
        </w:trPr>
        <w:tc>
          <w:tcPr>
            <w:tcW w:w="2269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hideMark/>
          </w:tcPr>
          <w:p w:rsidR="00B2278E" w:rsidRPr="00125F98" w:rsidRDefault="00B2278E" w:rsidP="007F2142">
            <w:pPr>
              <w:spacing w:line="480" w:lineRule="auto"/>
              <w:rPr>
                <w:rFonts w:ascii="Arial" w:eastAsia="Malgun Gothic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b/>
                <w:bCs/>
                <w:color w:val="000000"/>
                <w:kern w:val="0"/>
                <w:sz w:val="18"/>
                <w:szCs w:val="18"/>
              </w:rPr>
              <w:t>Study</w:t>
            </w:r>
          </w:p>
        </w:tc>
        <w:tc>
          <w:tcPr>
            <w:tcW w:w="2551" w:type="dxa"/>
            <w:gridSpan w:val="4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:rsidR="00B2278E" w:rsidRPr="00125F98" w:rsidRDefault="00B2278E" w:rsidP="007F2142">
            <w:pPr>
              <w:spacing w:line="480" w:lineRule="auto"/>
              <w:jc w:val="left"/>
              <w:rPr>
                <w:rFonts w:ascii="Arial" w:eastAsia="Malgun Gothic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OCD/HC sample</w:t>
            </w:r>
          </w:p>
        </w:tc>
        <w:tc>
          <w:tcPr>
            <w:tcW w:w="2410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left"/>
              <w:rPr>
                <w:rFonts w:ascii="Arial" w:eastAsia="Malgun Gothic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Patients</w:t>
            </w:r>
            <w:r w:rsidRPr="00125F98">
              <w:rPr>
                <w:rFonts w:ascii="Arial" w:eastAsia="Malgun Gothic" w:hAnsi="Arial" w:cs="Arial"/>
                <w:b/>
                <w:bCs/>
                <w:color w:val="000000"/>
                <w:kern w:val="0"/>
                <w:sz w:val="18"/>
                <w:szCs w:val="18"/>
              </w:rPr>
              <w:t xml:space="preserve"> %</w:t>
            </w:r>
          </w:p>
        </w:tc>
        <w:tc>
          <w:tcPr>
            <w:tcW w:w="2835" w:type="dxa"/>
            <w:tcBorders>
              <w:top w:val="single" w:sz="4" w:space="0" w:color="auto"/>
              <w:bottom w:val="nil"/>
            </w:tcBorders>
          </w:tcPr>
          <w:p w:rsidR="00B2278E" w:rsidRPr="00125F98" w:rsidRDefault="00B2278E" w:rsidP="007F2142">
            <w:pPr>
              <w:spacing w:line="480" w:lineRule="auto"/>
              <w:rPr>
                <w:rFonts w:ascii="Arial" w:eastAsia="Malgun Gothic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b/>
                <w:bCs/>
                <w:color w:val="000000"/>
                <w:kern w:val="0"/>
                <w:sz w:val="18"/>
                <w:szCs w:val="18"/>
              </w:rPr>
              <w:t>Tasks</w:t>
            </w:r>
          </w:p>
        </w:tc>
      </w:tr>
      <w:tr w:rsidR="00B2278E" w:rsidRPr="00125F98" w:rsidTr="007F2142">
        <w:trPr>
          <w:trHeight w:val="405"/>
        </w:trPr>
        <w:tc>
          <w:tcPr>
            <w:tcW w:w="2269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</w:tcPr>
          <w:p w:rsidR="00B2278E" w:rsidRPr="00125F98" w:rsidRDefault="00B2278E" w:rsidP="007F2142">
            <w:pPr>
              <w:spacing w:line="480" w:lineRule="auto"/>
              <w:rPr>
                <w:rFonts w:ascii="Arial" w:eastAsia="Malgun Gothic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b/>
                <w:bCs/>
                <w:color w:val="000000"/>
                <w:kern w:val="0"/>
                <w:sz w:val="18"/>
                <w:szCs w:val="18"/>
              </w:rPr>
              <w:t>n</w:t>
            </w:r>
          </w:p>
        </w:tc>
        <w:tc>
          <w:tcPr>
            <w:tcW w:w="85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age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b/>
                <w:bCs/>
                <w:color w:val="000000"/>
                <w:kern w:val="0"/>
                <w:sz w:val="18"/>
                <w:szCs w:val="18"/>
              </w:rPr>
              <w:t>male%</w:t>
            </w:r>
          </w:p>
        </w:tc>
        <w:tc>
          <w:tcPr>
            <w:tcW w:w="113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Medicated</w:t>
            </w:r>
          </w:p>
        </w:tc>
        <w:tc>
          <w:tcPr>
            <w:tcW w:w="12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 w:hint="eastAsia"/>
                <w:b/>
                <w:bCs/>
                <w:color w:val="000000"/>
                <w:kern w:val="0"/>
                <w:sz w:val="18"/>
                <w:szCs w:val="18"/>
              </w:rPr>
              <w:t>Comorbid</w:t>
            </w:r>
          </w:p>
        </w:tc>
        <w:tc>
          <w:tcPr>
            <w:tcW w:w="2835" w:type="dxa"/>
            <w:tcBorders>
              <w:top w:val="nil"/>
              <w:bottom w:val="single" w:sz="4" w:space="0" w:color="auto"/>
            </w:tcBorders>
          </w:tcPr>
          <w:p w:rsidR="00B2278E" w:rsidRPr="00125F98" w:rsidRDefault="00B2278E" w:rsidP="007F2142">
            <w:pPr>
              <w:spacing w:line="480" w:lineRule="auto"/>
              <w:rPr>
                <w:rFonts w:ascii="Arial" w:eastAsia="Malgun Gothic" w:hAnsi="Arial" w:cs="Arial"/>
                <w:b/>
                <w:bCs/>
                <w:color w:val="000000"/>
                <w:kern w:val="0"/>
                <w:sz w:val="18"/>
                <w:szCs w:val="18"/>
              </w:rPr>
            </w:pPr>
          </w:p>
        </w:tc>
      </w:tr>
      <w:tr w:rsidR="00B2278E" w:rsidRPr="00125F98" w:rsidTr="007F2142">
        <w:trPr>
          <w:trHeight w:val="374"/>
        </w:trPr>
        <w:tc>
          <w:tcPr>
            <w:tcW w:w="2269" w:type="dxa"/>
            <w:tcBorders>
              <w:top w:val="single" w:sz="4" w:space="0" w:color="auto"/>
            </w:tcBorders>
            <w:shd w:val="clear" w:color="auto" w:fill="auto"/>
            <w:hideMark/>
          </w:tcPr>
          <w:p w:rsidR="00B2278E" w:rsidRPr="00125F98" w:rsidRDefault="00EE020A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/>
            </w:r>
            <w:r w:rsidR="00B92F47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Head&lt;/Author&gt;&lt;Year&gt;1989&lt;/Year&gt;&lt;RecNum&gt;74&lt;/RecNum&gt;&lt;DisplayText&gt;Head (1989)&lt;/DisplayText&gt;&lt;record&gt;&lt;rec-number&gt;74&lt;/rec-number&gt;&lt;foreign-keys&gt;&lt;key app="EN" db-id="ttstfxwe5evas9ee5fuvvfsgwwsxzfvsx22e"&gt;74&lt;/key&gt;&lt;/foreign-keys&gt;&lt;ref-type name="Journal Article"&gt;17&lt;/ref-type&gt;&lt;contributors&gt;&lt;authors&gt;&lt;author&gt;Head, D.&lt;/author&gt;&lt;author&gt;Bolton, D.&lt;/author&gt;&lt;author&gt;Hymas, N.&lt;/author&gt;&lt;/authors&gt;&lt;/contributors&gt;&lt;auth-address&gt;Kingston and Esher Area Health Authority, Surrey, U.K.&lt;/auth-address&gt;&lt;titles&gt;&lt;title&gt;Deficit in cognitive shifting ability in patients with obsessive-compulsive disorder&lt;/title&gt;&lt;secondary-title&gt;Biological Psychiatry&lt;/secondary-title&gt;&lt;/titles&gt;&lt;periodical&gt;&lt;full-title&gt;Biological Psychiatry&lt;/full-title&gt;&lt;/periodical&gt;&lt;pages&gt;929-37&lt;/pages&gt;&lt;volume&gt;25&lt;/volume&gt;&lt;number&gt;7&lt;/number&gt;&lt;edition&gt;1989/04/01&lt;/edition&gt;&lt;keywords&gt;&lt;keyword&gt;Adult&lt;/keyword&gt;&lt;keyword&gt;Attention&lt;/keyword&gt;&lt;keyword&gt;Cognition Disorders/ psychology&lt;/keyword&gt;&lt;keyword&gt;Female&lt;/keyword&gt;&lt;keyword&gt;Humans&lt;/keyword&gt;&lt;keyword&gt;Male&lt;/keyword&gt;&lt;keyword&gt;Middle Aged&lt;/keyword&gt;&lt;keyword&gt;Neuropsychological Tests&lt;/keyword&gt;&lt;keyword&gt;Obsessive-Compulsive Disorder/ psychology&lt;/keyword&gt;&lt;keyword&gt;Orientation&lt;/keyword&gt;&lt;keyword&gt;Pattern Recognition, Visual&lt;/keyword&gt;&lt;keyword&gt;Set (Psychology)&lt;/keyword&gt;&lt;/keywords&gt;&lt;dates&gt;&lt;year&gt;1989&lt;/year&gt;&lt;pub-dates&gt;&lt;date&gt;Apr 1&lt;/date&gt;&lt;/pub-dates&gt;&lt;/dates&gt;&lt;isbn&gt;0006-3223 (Print)&amp;#xD;0006-3223 (Linking)&lt;/isbn&gt;&lt;accession-num&gt;2720006&lt;/accession-num&gt;&lt;urls&gt;&lt;/urls&gt;&lt;remote-database-provider&gt;NLM&lt;/remote-database-provider&gt;&lt;language&gt;eng&lt;/language&gt;&lt;/record&gt;&lt;/Cite&gt;&lt;/EndNote&gt;</w:instrTex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separate"/>
            </w:r>
            <w:hyperlink w:anchor="_ENREF_38" w:tooltip="Head, 1989 #74" w:history="1">
              <w:r w:rsidR="005678F5">
                <w:rPr>
                  <w:rFonts w:ascii="Arial" w:eastAsia="Malgun Gothic" w:hAnsi="Arial" w:cs="Arial"/>
                  <w:noProof/>
                  <w:color w:val="000000"/>
                  <w:kern w:val="0"/>
                  <w:sz w:val="18"/>
                  <w:szCs w:val="18"/>
                </w:rPr>
                <w:t>Head (1989</w:t>
              </w:r>
            </w:hyperlink>
            <w:r w:rsidR="00006688">
              <w:rPr>
                <w:rFonts w:ascii="Arial" w:eastAsia="Malgun Gothic" w:hAnsi="Arial" w:cs="Arial"/>
                <w:noProof/>
                <w:color w:val="000000"/>
                <w:kern w:val="0"/>
                <w:sz w:val="18"/>
                <w:szCs w:val="18"/>
              </w:rPr>
              <w:t>)</w: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850" w:type="dxa"/>
            <w:tcBorders>
              <w:top w:val="single" w:sz="4" w:space="0" w:color="auto"/>
            </w:tcBorders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15/15</w:t>
            </w:r>
          </w:p>
        </w:tc>
        <w:tc>
          <w:tcPr>
            <w:tcW w:w="851" w:type="dxa"/>
            <w:gridSpan w:val="2"/>
            <w:tcBorders>
              <w:top w:val="single" w:sz="4" w:space="0" w:color="auto"/>
            </w:tcBorders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 w:hint="eastAsia"/>
                <w:color w:val="000000"/>
                <w:kern w:val="0"/>
                <w:sz w:val="18"/>
                <w:szCs w:val="18"/>
              </w:rPr>
              <w:t>33/33</w:t>
            </w:r>
          </w:p>
        </w:tc>
        <w:tc>
          <w:tcPr>
            <w:tcW w:w="850" w:type="dxa"/>
            <w:tcBorders>
              <w:top w:val="single" w:sz="4" w:space="0" w:color="auto"/>
            </w:tcBorders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53/53</w:t>
            </w:r>
          </w:p>
        </w:tc>
        <w:tc>
          <w:tcPr>
            <w:tcW w:w="1133" w:type="dxa"/>
            <w:tcBorders>
              <w:top w:val="single" w:sz="4" w:space="0" w:color="auto"/>
            </w:tcBorders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0</w:t>
            </w:r>
          </w:p>
        </w:tc>
        <w:tc>
          <w:tcPr>
            <w:tcW w:w="1277" w:type="dxa"/>
            <w:tcBorders>
              <w:top w:val="single" w:sz="4" w:space="0" w:color="auto"/>
            </w:tcBorders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 w:hint="eastAsia"/>
                <w:color w:val="000000"/>
                <w:kern w:val="0"/>
                <w:sz w:val="18"/>
                <w:szCs w:val="18"/>
              </w:rPr>
              <w:t>0</w:t>
            </w:r>
          </w:p>
        </w:tc>
        <w:tc>
          <w:tcPr>
            <w:tcW w:w="2835" w:type="dxa"/>
            <w:tcBorders>
              <w:top w:val="single" w:sz="4" w:space="0" w:color="auto"/>
            </w:tcBorders>
          </w:tcPr>
          <w:p w:rsidR="00B2278E" w:rsidRPr="00125F98" w:rsidRDefault="00B2278E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BD, LF</w:t>
            </w:r>
          </w:p>
        </w:tc>
      </w:tr>
      <w:tr w:rsidR="00B2278E" w:rsidRPr="00125F98" w:rsidTr="007F2142">
        <w:trPr>
          <w:trHeight w:val="374"/>
        </w:trPr>
        <w:tc>
          <w:tcPr>
            <w:tcW w:w="2269" w:type="dxa"/>
            <w:shd w:val="clear" w:color="auto" w:fill="auto"/>
            <w:hideMark/>
          </w:tcPr>
          <w:p w:rsidR="00B2278E" w:rsidRPr="00930C6F" w:rsidRDefault="00EE020A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930C6F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="00E50176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Martinot&lt;/Author&gt;&lt;Year&gt;1990&lt;/Year&gt;&lt;RecNum&gt;76&lt;/RecNum&gt;&lt;DisplayText&gt;Martinot (1990)&lt;/DisplayText&gt;&lt;record&gt;&lt;rec-number&gt;76&lt;/rec-number&gt;&lt;foreign-keys&gt;&lt;key app="EN" db-id="ttstfxwe5evas9ee5fuvvfsgwwsxzfvsx22e"&gt;76&lt;/key&gt;&lt;/foreign-keys&gt;&lt;ref-type name="Journal Article"&gt;17&lt;/ref-type&gt;&lt;contributors&gt;&lt;authors&gt;&lt;author&gt;Martinot, J. L.&lt;/author&gt;&lt;author&gt;Allilaire, J. F.&lt;/author&gt;&lt;author&gt;Mazoyer, B. M.&lt;/author&gt;&lt;author&gt;Hantouche, E.&lt;/author&gt;&lt;author&gt;Huret, J. D.&lt;/author&gt;&lt;author&gt;Legaut-Demare, F.&lt;/author&gt;&lt;author&gt;Deslauriers, A. G.&lt;/author&gt;&lt;author&gt;Hardy, P.&lt;/author&gt;&lt;author&gt;Pappata, S.&lt;/author&gt;&lt;author&gt;Baron, J. C.&lt;/author&gt;&lt;author&gt;Syrota, A.&lt;/author&gt;&lt;/authors&gt;&lt;/contributors&gt;&lt;auth-address&gt;Department of Frederic Joliot, Atomic Energy Commission, Orsay, France.&lt;/auth-address&gt;&lt;titles&gt;&lt;title&gt;Obsessive-compulsive disorder: a clinical, neuropsychological and positron emission tomography study&lt;/title&gt;&lt;secondary-title&gt;Acta Psychiatry Scandinavica&lt;/secondary-title&gt;&lt;/titles&gt;&lt;periodical&gt;&lt;full-title&gt;Acta Psychiatry Scandinavica&lt;/full-title&gt;&lt;/periodical&gt;&lt;pages&gt;233-42&lt;/pages&gt;&lt;volume&gt;82&lt;/volume&gt;&lt;number&gt;3&lt;/number&gt;&lt;edition&gt;1990/09/01&lt;/edition&gt;&lt;keywords&gt;&lt;keyword&gt;Adult&lt;/keyword&gt;&lt;keyword&gt;Blood Glucose/metabolism&lt;/keyword&gt;&lt;keyword&gt;Brain/metabolism&lt;/keyword&gt;&lt;keyword&gt;Female&lt;/keyword&gt;&lt;keyword&gt;Humans&lt;/keyword&gt;&lt;keyword&gt;Male&lt;/keyword&gt;&lt;keyword&gt;Middle Aged&lt;/keyword&gt;&lt;keyword&gt;Neuropsychological Tests&lt;/keyword&gt;&lt;keyword&gt;Obsessive-Compulsive Disorder/metabolism/ psychology/radionuclide imaging&lt;/keyword&gt;&lt;keyword&gt;Tomography, Emission-Computed/methods&lt;/keyword&gt;&lt;/keywords&gt;&lt;dates&gt;&lt;year&gt;1990&lt;/year&gt;&lt;pub-dates&gt;&lt;date&gt;Sep&lt;/date&gt;&lt;/pub-dates&gt;&lt;/dates&gt;&lt;isbn&gt;0001-690X (Print)&amp;#xD;0001-690X (Linking)&lt;/isbn&gt;&lt;accession-num&gt;2248050&lt;/accession-num&gt;&lt;urls&gt;&lt;/urls&gt;&lt;remote-database-provider&gt;NLM&lt;/remote-database-provider&gt;&lt;language&gt;eng&lt;/language&gt;&lt;/record&gt;&lt;/Cite&gt;&lt;/EndNote&gt;</w:instrText>
            </w:r>
            <w:r w:rsidRPr="00930C6F">
              <w:rPr>
                <w:rFonts w:ascii="Arial" w:hAnsi="Arial" w:cs="Arial"/>
                <w:sz w:val="18"/>
                <w:szCs w:val="18"/>
              </w:rPr>
              <w:fldChar w:fldCharType="separate"/>
            </w:r>
            <w:hyperlink w:anchor="_ENREF_55" w:tooltip="Martinot, 1990 #76" w:history="1">
              <w:r w:rsidR="005678F5" w:rsidRPr="00930C6F">
                <w:rPr>
                  <w:rFonts w:ascii="Arial" w:hAnsi="Arial" w:cs="Arial"/>
                  <w:noProof/>
                  <w:sz w:val="18"/>
                  <w:szCs w:val="18"/>
                </w:rPr>
                <w:t>Martinot (1990</w:t>
              </w:r>
            </w:hyperlink>
            <w:r w:rsidR="00930C6F" w:rsidRPr="00930C6F">
              <w:rPr>
                <w:rFonts w:ascii="Arial" w:hAnsi="Arial" w:cs="Arial"/>
                <w:noProof/>
                <w:sz w:val="18"/>
                <w:szCs w:val="18"/>
              </w:rPr>
              <w:t>)</w:t>
            </w:r>
            <w:r w:rsidRPr="00930C6F">
              <w:rPr>
                <w:rFonts w:ascii="Arial" w:hAnsi="Arial" w:cs="Arial"/>
                <w:sz w:val="18"/>
                <w:szCs w:val="18"/>
              </w:rPr>
              <w:fldChar w:fldCharType="end"/>
            </w:r>
            <w:hyperlink w:anchor="_ENREF_50" w:tooltip="Martinot, 1990 #756" w:history="1"/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14/17</w:t>
            </w:r>
          </w:p>
        </w:tc>
        <w:tc>
          <w:tcPr>
            <w:tcW w:w="851" w:type="dxa"/>
            <w:gridSpan w:val="2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 w:hint="eastAsia"/>
                <w:color w:val="000000"/>
                <w:kern w:val="0"/>
                <w:sz w:val="18"/>
                <w:szCs w:val="18"/>
              </w:rPr>
              <w:t>44/30</w:t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NR</w:t>
            </w:r>
          </w:p>
        </w:tc>
        <w:tc>
          <w:tcPr>
            <w:tcW w:w="1133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NR</w:t>
            </w:r>
          </w:p>
        </w:tc>
        <w:tc>
          <w:tcPr>
            <w:tcW w:w="1277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 w:hint="eastAsia"/>
                <w:color w:val="000000"/>
                <w:kern w:val="0"/>
                <w:sz w:val="18"/>
                <w:szCs w:val="18"/>
              </w:rPr>
              <w:t>NR</w:t>
            </w:r>
          </w:p>
        </w:tc>
        <w:tc>
          <w:tcPr>
            <w:tcW w:w="2835" w:type="dxa"/>
          </w:tcPr>
          <w:p w:rsidR="00B2278E" w:rsidRPr="00125F98" w:rsidRDefault="00B2278E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CF, LF, Stroop, TMTB</w:t>
            </w:r>
          </w:p>
        </w:tc>
      </w:tr>
      <w:tr w:rsidR="00B2278E" w:rsidRPr="00125F98" w:rsidTr="007F2142">
        <w:trPr>
          <w:trHeight w:val="374"/>
        </w:trPr>
        <w:tc>
          <w:tcPr>
            <w:tcW w:w="2269" w:type="dxa"/>
            <w:shd w:val="clear" w:color="auto" w:fill="auto"/>
            <w:hideMark/>
          </w:tcPr>
          <w:p w:rsidR="00B2278E" w:rsidRPr="00125F98" w:rsidRDefault="00EE020A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/>
            </w:r>
            <w:r w:rsidR="0000668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Boone&lt;/Author&gt;&lt;Year&gt;1991&lt;/Year&gt;&lt;RecNum&gt;77&lt;/RecNum&gt;&lt;DisplayText&gt;Boone (1991)&lt;/DisplayText&gt;&lt;record&gt;&lt;rec-number&gt;77&lt;/rec-number&gt;&lt;foreign-keys&gt;&lt;key app="EN" db-id="ttstfxwe5evas9ee5fuvvfsgwwsxzfvsx22e"&gt;77&lt;/key&gt;&lt;/foreign-keys&gt;&lt;ref-type name="Journal Article"&gt;17&lt;/ref-type&gt;&lt;contributors&gt;&lt;authors&gt;&lt;author&gt;Boone, K.B.&lt;/author&gt;&lt;author&gt;Ananth, J.&lt;/author&gt;&lt;author&gt;Philpott, L.&lt;/author&gt;&lt;author&gt;Kaur, A.&lt;/author&gt;&lt;/authors&gt;&lt;/contributors&gt;&lt;titles&gt;&lt;title&gt;Neuropsychological characteristics of nondepressed adults with obsessive-compulsive disorder&lt;/title&gt;&lt;secondary-title&gt;Neuropsychiatry, Neuropsychology, &amp;amp; Behavioral Neurology&lt;/secondary-title&gt;&lt;/titles&gt;&lt;periodical&gt;&lt;full-title&gt;Neuropsychiatry, Neuropsychology, &amp;amp; Behavioral Neurology&lt;/full-title&gt;&lt;abbr-1&gt;Neuropsychiatry Neuropsychol Behav Neurol&lt;/abbr-1&gt;&lt;abbr-2&gt;Neuropsychiatry Neuropsychol Behav Neurol&lt;/abbr-2&gt;&lt;/periodical&gt;&lt;pages&gt;96-109&lt;/pages&gt;&lt;volume&gt;4&lt;/volume&gt;&lt;number&gt;2&lt;/number&gt;&lt;dates&gt;&lt;year&gt;1991&lt;/year&gt;&lt;/dates&gt;&lt;isbn&gt;0894-878X&lt;/isbn&gt;&lt;urls&gt;&lt;/urls&gt;&lt;/record&gt;&lt;/Cite&gt;&lt;/EndNote&gt;</w:instrTex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separate"/>
            </w:r>
            <w:hyperlink w:anchor="_ENREF_10" w:tooltip="Boone, 1991 #77" w:history="1">
              <w:r w:rsidR="005678F5">
                <w:rPr>
                  <w:rFonts w:ascii="Arial" w:eastAsia="Malgun Gothic" w:hAnsi="Arial" w:cs="Arial"/>
                  <w:noProof/>
                  <w:color w:val="000000"/>
                  <w:kern w:val="0"/>
                  <w:sz w:val="18"/>
                  <w:szCs w:val="18"/>
                </w:rPr>
                <w:t>Boone (1991</w:t>
              </w:r>
            </w:hyperlink>
            <w:r w:rsidR="00006688">
              <w:rPr>
                <w:rFonts w:ascii="Arial" w:eastAsia="Malgun Gothic" w:hAnsi="Arial" w:cs="Arial"/>
                <w:noProof/>
                <w:color w:val="000000"/>
                <w:kern w:val="0"/>
                <w:sz w:val="18"/>
                <w:szCs w:val="18"/>
              </w:rPr>
              <w:t>)</w: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20/20</w:t>
            </w:r>
          </w:p>
        </w:tc>
        <w:tc>
          <w:tcPr>
            <w:tcW w:w="851" w:type="dxa"/>
            <w:gridSpan w:val="2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7/36</w:t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NR</w:t>
            </w:r>
          </w:p>
        </w:tc>
        <w:tc>
          <w:tcPr>
            <w:tcW w:w="1133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0</w:t>
            </w:r>
          </w:p>
        </w:tc>
        <w:tc>
          <w:tcPr>
            <w:tcW w:w="1277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 w:hint="eastAsia"/>
                <w:color w:val="000000"/>
                <w:kern w:val="0"/>
                <w:sz w:val="18"/>
                <w:szCs w:val="18"/>
              </w:rPr>
              <w:t>0</w:t>
            </w:r>
          </w:p>
        </w:tc>
        <w:tc>
          <w:tcPr>
            <w:tcW w:w="2835" w:type="dxa"/>
          </w:tcPr>
          <w:p w:rsidR="00B2278E" w:rsidRPr="00125F98" w:rsidRDefault="00B2278E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D</w:t>
            </w:r>
            <w:r w:rsidRPr="00125F98">
              <w:rPr>
                <w:rFonts w:ascii="Arial" w:eastAsia="Malgun Gothic" w:hAnsi="Arial" w:cs="Arial" w:hint="eastAsia"/>
                <w:color w:val="000000"/>
                <w:kern w:val="0"/>
                <w:sz w:val="18"/>
                <w:szCs w:val="18"/>
              </w:rPr>
              <w:t>F</w: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, D</w:t>
            </w:r>
            <w:r w:rsidRPr="00125F98">
              <w:rPr>
                <w:rFonts w:ascii="Arial" w:eastAsia="Malgun Gothic" w:hAnsi="Arial" w:cs="Arial" w:hint="eastAsia"/>
                <w:color w:val="000000"/>
                <w:kern w:val="0"/>
                <w:sz w:val="18"/>
                <w:szCs w:val="18"/>
              </w:rPr>
              <w:t>S</w: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, LF, Stroop</w:t>
            </w:r>
          </w:p>
        </w:tc>
      </w:tr>
      <w:tr w:rsidR="00B2278E" w:rsidRPr="00125F98" w:rsidTr="007F2142">
        <w:trPr>
          <w:trHeight w:val="374"/>
        </w:trPr>
        <w:tc>
          <w:tcPr>
            <w:tcW w:w="2269" w:type="dxa"/>
            <w:shd w:val="clear" w:color="auto" w:fill="auto"/>
            <w:hideMark/>
          </w:tcPr>
          <w:p w:rsidR="00B2278E" w:rsidRPr="00125F98" w:rsidRDefault="00EE020A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/>
            </w:r>
            <w:r w:rsidR="0000668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Zielinski&lt;/Author&gt;&lt;Year&gt;1991&lt;/Year&gt;&lt;RecNum&gt;78&lt;/RecNum&gt;&lt;DisplayText&gt;Zielinski (1991)&lt;/DisplayText&gt;&lt;record&gt;&lt;rec-number&gt;78&lt;/rec-number&gt;&lt;foreign-keys&gt;&lt;key app="EN" db-id="ttstfxwe5evas9ee5fuvvfsgwwsxzfvsx22e"&gt;78&lt;/key&gt;&lt;/foreign-keys&gt;&lt;ref-type name="Journal Article"&gt;17&lt;/ref-type&gt;&lt;contributors&gt;&lt;authors&gt;&lt;author&gt;Zielinski, C.M.&lt;/author&gt;&lt;author&gt;Taylor, M.A.&lt;/author&gt;&lt;author&gt;Juzwin, K.R.&lt;/author&gt;&lt;/authors&gt;&lt;/contributors&gt;&lt;titles&gt;&lt;title&gt;Neuropsychological deficits in obsessive-compulsive disorder&lt;/title&gt;&lt;secondary-title&gt;Neuropsychiatry, Neuropsychology, &amp;amp; Behavioral Neurology&lt;/secondary-title&gt;&lt;/titles&gt;&lt;periodical&gt;&lt;full-title&gt;Neuropsychiatry, Neuropsychology, &amp;amp; Behavioral Neurology&lt;/full-title&gt;&lt;abbr-1&gt;Neuropsychiatry Neuropsychol Behav Neurol&lt;/abbr-1&gt;&lt;abbr-2&gt;Neuropsychiatry Neuropsychol Behav Neurol&lt;/abbr-2&gt;&lt;/periodical&gt;&lt;pages&gt;110-126&lt;/pages&gt;&lt;volume&gt;4&lt;/volume&gt;&lt;number&gt;2&lt;/number&gt;&lt;dates&gt;&lt;year&gt;1991&lt;/year&gt;&lt;/dates&gt;&lt;isbn&gt;0894-878X&lt;/isbn&gt;&lt;urls&gt;&lt;/urls&gt;&lt;/record&gt;&lt;/Cite&gt;&lt;/EndNote&gt;</w:instrTex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separate"/>
            </w:r>
            <w:hyperlink w:anchor="_ENREF_87" w:tooltip="Zielinski, 1991 #78" w:history="1">
              <w:r w:rsidR="005678F5">
                <w:rPr>
                  <w:rFonts w:ascii="Arial" w:eastAsia="Malgun Gothic" w:hAnsi="Arial" w:cs="Arial"/>
                  <w:noProof/>
                  <w:color w:val="000000"/>
                  <w:kern w:val="0"/>
                  <w:sz w:val="18"/>
                  <w:szCs w:val="18"/>
                </w:rPr>
                <w:t>Zielinski (1991</w:t>
              </w:r>
            </w:hyperlink>
            <w:r w:rsidR="00006688">
              <w:rPr>
                <w:rFonts w:ascii="Arial" w:eastAsia="Malgun Gothic" w:hAnsi="Arial" w:cs="Arial"/>
                <w:noProof/>
                <w:color w:val="000000"/>
                <w:kern w:val="0"/>
                <w:sz w:val="18"/>
                <w:szCs w:val="18"/>
              </w:rPr>
              <w:t>)</w: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21/21</w:t>
            </w:r>
          </w:p>
        </w:tc>
        <w:tc>
          <w:tcPr>
            <w:tcW w:w="851" w:type="dxa"/>
            <w:gridSpan w:val="2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5/33</w:t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48/-</w:t>
            </w:r>
          </w:p>
        </w:tc>
        <w:tc>
          <w:tcPr>
            <w:tcW w:w="1133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43</w:t>
            </w:r>
          </w:p>
        </w:tc>
        <w:tc>
          <w:tcPr>
            <w:tcW w:w="1277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 w:hint="eastAsia"/>
                <w:color w:val="000000"/>
                <w:kern w:val="0"/>
                <w:sz w:val="18"/>
                <w:szCs w:val="18"/>
              </w:rPr>
              <w:t>U</w:t>
            </w:r>
          </w:p>
        </w:tc>
        <w:tc>
          <w:tcPr>
            <w:tcW w:w="2835" w:type="dxa"/>
          </w:tcPr>
          <w:p w:rsidR="00B2278E" w:rsidRPr="00125F98" w:rsidRDefault="00B2278E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CBT, CPT, DF, LF, VLT dr, VLT sc</w:t>
            </w:r>
          </w:p>
        </w:tc>
      </w:tr>
      <w:tr w:rsidR="00B2278E" w:rsidRPr="00125F98" w:rsidTr="007F2142">
        <w:trPr>
          <w:trHeight w:val="374"/>
        </w:trPr>
        <w:tc>
          <w:tcPr>
            <w:tcW w:w="2269" w:type="dxa"/>
            <w:shd w:val="clear" w:color="auto" w:fill="auto"/>
            <w:hideMark/>
          </w:tcPr>
          <w:p w:rsidR="00B2278E" w:rsidRPr="00125F98" w:rsidRDefault="00EE020A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/>
            </w:r>
            <w:r w:rsidR="00190DC6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Christensen&lt;/Author&gt;&lt;Year&gt;1992&lt;/Year&gt;&lt;RecNum&gt;79&lt;/RecNum&gt;&lt;DisplayText&gt;Christensen (1992)&lt;/DisplayText&gt;&lt;record&gt;&lt;rec-number&gt;79&lt;/rec-number&gt;&lt;foreign-keys&gt;&lt;key app="EN" db-id="ttstfxwe5evas9ee5fuvvfsgwwsxzfvsx22e"&gt;79&lt;/key&gt;&lt;/foreign-keys&gt;&lt;ref-type name="Journal Article"&gt;17&lt;/ref-type&gt;&lt;contributors&gt;&lt;authors&gt;&lt;author&gt;Christensen, K. J.&lt;/author&gt;&lt;author&gt;Kim, S. W.&lt;/author&gt;&lt;author&gt;Dysken, M. W.&lt;/author&gt;&lt;author&gt;Hoover, K. M.&lt;/author&gt;&lt;/authors&gt;&lt;/contributors&gt;&lt;auth-address&gt;Department of Neurology and Psychology, University of Minnesota, Minneapolis.&lt;/auth-address&gt;&lt;titles&gt;&lt;title&gt;Neuropsychological performance in obsessive-compulsive disorder&lt;/title&gt;&lt;secondary-title&gt;Biological Psychiatry&lt;/secondary-title&gt;&lt;/titles&gt;&lt;periodical&gt;&lt;full-title&gt;Biological Psychiatry&lt;/full-title&gt;&lt;/periodical&gt;&lt;pages&gt;4-18&lt;/pages&gt;&lt;volume&gt;31&lt;/volume&gt;&lt;number&gt;1&lt;/number&gt;&lt;edition&gt;1992/01/01&lt;/edition&gt;&lt;keywords&gt;&lt;keyword&gt;Adult&lt;/keyword&gt;&lt;keyword&gt;Clomipramine/therapeutic use&lt;/keyword&gt;&lt;keyword&gt;Cognition/physiology&lt;/keyword&gt;&lt;keyword&gt;Education&lt;/keyword&gt;&lt;keyword&gt;Female&lt;/keyword&gt;&lt;keyword&gt;Humans&lt;/keyword&gt;&lt;keyword&gt;Male&lt;/keyword&gt;&lt;keyword&gt;Memory, Short-Term/physiology&lt;/keyword&gt;&lt;keyword&gt;Obsessive-Compulsive Disorder/drug therapy/ psychology&lt;/keyword&gt;&lt;keyword&gt;Psychiatric Status Rating Scales&lt;/keyword&gt;&lt;keyword&gt;Psychometrics&lt;/keyword&gt;&lt;keyword&gt;Psychomotor Performance/ physiology&lt;/keyword&gt;&lt;keyword&gt;Space Perception/physiology&lt;/keyword&gt;&lt;keyword&gt;Verbal Behavior/physiology&lt;/keyword&gt;&lt;keyword&gt;Wechsler Scales&lt;/keyword&gt;&lt;/keywords&gt;&lt;dates&gt;&lt;year&gt;1992&lt;/year&gt;&lt;pub-dates&gt;&lt;date&gt;Jan 1&lt;/date&gt;&lt;/pub-dates&gt;&lt;/dates&gt;&lt;isbn&gt;0006-3223 (Print)&amp;#xD;0006-3223 (Linking)&lt;/isbn&gt;&lt;accession-num&gt;1543797&lt;/accession-num&gt;&lt;urls&gt;&lt;/urls&gt;&lt;remote-database-provider&gt;NLM&lt;/remote-database-provider&gt;&lt;language&gt;eng&lt;/language&gt;&lt;/record&gt;&lt;/Cite&gt;&lt;/EndNote&gt;</w:instrTex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separate"/>
            </w:r>
            <w:hyperlink w:anchor="_ENREF_24" w:tooltip="Christensen, 1992 #79" w:history="1">
              <w:r w:rsidR="005678F5">
                <w:rPr>
                  <w:rFonts w:ascii="Arial" w:eastAsia="Malgun Gothic" w:hAnsi="Arial" w:cs="Arial"/>
                  <w:noProof/>
                  <w:color w:val="000000"/>
                  <w:kern w:val="0"/>
                  <w:sz w:val="18"/>
                  <w:szCs w:val="18"/>
                </w:rPr>
                <w:t>Christensen (1992</w:t>
              </w:r>
            </w:hyperlink>
            <w:r w:rsidR="00006688">
              <w:rPr>
                <w:rFonts w:ascii="Arial" w:eastAsia="Malgun Gothic" w:hAnsi="Arial" w:cs="Arial"/>
                <w:noProof/>
                <w:color w:val="000000"/>
                <w:kern w:val="0"/>
                <w:sz w:val="18"/>
                <w:szCs w:val="18"/>
              </w:rPr>
              <w:t>)</w: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18/18</w:t>
            </w:r>
          </w:p>
        </w:tc>
        <w:tc>
          <w:tcPr>
            <w:tcW w:w="851" w:type="dxa"/>
            <w:gridSpan w:val="2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8/38</w:t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28/28</w:t>
            </w:r>
          </w:p>
        </w:tc>
        <w:tc>
          <w:tcPr>
            <w:tcW w:w="1133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0</w:t>
            </w:r>
          </w:p>
        </w:tc>
        <w:tc>
          <w:tcPr>
            <w:tcW w:w="1277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 w:hint="eastAsia"/>
                <w:color w:val="000000"/>
                <w:kern w:val="0"/>
                <w:sz w:val="18"/>
                <w:szCs w:val="18"/>
              </w:rPr>
              <w:t>0</w:t>
            </w:r>
          </w:p>
        </w:tc>
        <w:tc>
          <w:tcPr>
            <w:tcW w:w="2835" w:type="dxa"/>
          </w:tcPr>
          <w:p w:rsidR="00B2278E" w:rsidRPr="00125F98" w:rsidRDefault="00B2278E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LF, LM</w:t>
            </w:r>
          </w:p>
        </w:tc>
      </w:tr>
      <w:tr w:rsidR="00B2278E" w:rsidRPr="00125F98" w:rsidTr="007F2142">
        <w:trPr>
          <w:trHeight w:val="374"/>
        </w:trPr>
        <w:tc>
          <w:tcPr>
            <w:tcW w:w="2269" w:type="dxa"/>
            <w:shd w:val="clear" w:color="auto" w:fill="auto"/>
            <w:hideMark/>
          </w:tcPr>
          <w:p w:rsidR="00B2278E" w:rsidRPr="00125F98" w:rsidRDefault="00EE020A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/>
            </w:r>
            <w:r w:rsidR="00D31924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Gambini&lt;/Author&gt;&lt;Year&gt;1993&lt;/Year&gt;&lt;RecNum&gt;89&lt;/RecNum&gt;&lt;DisplayText&gt;Gambini (1993)&lt;/DisplayText&gt;&lt;record&gt;&lt;rec-number&gt;89&lt;/rec-number&gt;&lt;foreign-keys&gt;&lt;key app="EN" db-id="ttstfxwe5evas9ee5fuvvfsgwwsxzfvsx22e"&gt;89&lt;/key&gt;&lt;/foreign-keys&gt;&lt;ref-type name="Journal Article"&gt;17&lt;/ref-type&gt;&lt;contributors&gt;&lt;authors&gt;&lt;author&gt;Gambini, O.&lt;/author&gt;&lt;author&gt;Abbruzzese, M.&lt;/author&gt;&lt;author&gt;Scarone, S.&lt;/author&gt;&lt;/authors&gt;&lt;/contributors&gt;&lt;auth-address&gt;Department of Biomedical and Technological Sciences, University of Milan Medical School, Italy.&lt;/auth-address&gt;&lt;titles&gt;&lt;title&gt;Smooth pursuit and saccadic eye movements and Wisconsin Card Sorting Test performance in obsessive-compulsive disorder&lt;/title&gt;&lt;secondary-title&gt;Psychiatry Research&lt;/secondary-title&gt;&lt;/titles&gt;&lt;periodical&gt;&lt;full-title&gt;Psychiatry Research&lt;/full-title&gt;&lt;/periodical&gt;&lt;pages&gt;191-200&lt;/pages&gt;&lt;volume&gt;48&lt;/volume&gt;&lt;number&gt;3&lt;/number&gt;&lt;edition&gt;1993/09/01&lt;/edition&gt;&lt;keywords&gt;&lt;keyword&gt;Adult&lt;/keyword&gt;&lt;keyword&gt;Eye Movements/ physiology&lt;/keyword&gt;&lt;keyword&gt;Female&lt;/keyword&gt;&lt;keyword&gt;Fixation, Ocular&lt;/keyword&gt;&lt;keyword&gt;Humans&lt;/keyword&gt;&lt;keyword&gt;Male&lt;/keyword&gt;&lt;keyword&gt;Neuropsychological Tests&lt;/keyword&gt;&lt;keyword&gt;Obsessive-Compulsive Disorder/ diagnosis/physiopathology&lt;/keyword&gt;&lt;keyword&gt;Psychiatric Status Rating Scales&lt;/keyword&gt;&lt;keyword&gt;Saccades/ physiology&lt;/keyword&gt;&lt;keyword&gt;Task Performance and Analysis&lt;/keyword&gt;&lt;/keywords&gt;&lt;dates&gt;&lt;year&gt;1993&lt;/year&gt;&lt;pub-dates&gt;&lt;date&gt;Sep&lt;/date&gt;&lt;/pub-dates&gt;&lt;/dates&gt;&lt;isbn&gt;0165-1781 (Print)&amp;#xD;0165-1781 (Linking)&lt;/isbn&gt;&lt;accession-num&gt;8272442&lt;/accession-num&gt;&lt;urls&gt;&lt;/urls&gt;&lt;remote-database-provider&gt;NLM&lt;/remote-database-provider&gt;&lt;language&gt;eng&lt;/language&gt;&lt;/record&gt;&lt;/Cite&gt;&lt;/EndNote&gt;</w:instrTex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separate"/>
            </w:r>
            <w:hyperlink w:anchor="_ENREF_33" w:tooltip="Gambini, 1993 #89" w:history="1">
              <w:r w:rsidR="005678F5">
                <w:rPr>
                  <w:rFonts w:ascii="Arial" w:eastAsia="Malgun Gothic" w:hAnsi="Arial" w:cs="Arial"/>
                  <w:noProof/>
                  <w:color w:val="000000"/>
                  <w:kern w:val="0"/>
                  <w:sz w:val="18"/>
                  <w:szCs w:val="18"/>
                </w:rPr>
                <w:t>Gambini (1993</w:t>
              </w:r>
            </w:hyperlink>
            <w:r w:rsidR="00006688">
              <w:rPr>
                <w:rFonts w:ascii="Arial" w:eastAsia="Malgun Gothic" w:hAnsi="Arial" w:cs="Arial"/>
                <w:noProof/>
                <w:color w:val="000000"/>
                <w:kern w:val="0"/>
                <w:sz w:val="18"/>
                <w:szCs w:val="18"/>
              </w:rPr>
              <w:t>)</w: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23/27</w:t>
            </w:r>
          </w:p>
        </w:tc>
        <w:tc>
          <w:tcPr>
            <w:tcW w:w="851" w:type="dxa"/>
            <w:gridSpan w:val="2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0/27</w:t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57/41</w:t>
            </w:r>
          </w:p>
        </w:tc>
        <w:tc>
          <w:tcPr>
            <w:tcW w:w="1133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57</w:t>
            </w:r>
          </w:p>
        </w:tc>
        <w:tc>
          <w:tcPr>
            <w:tcW w:w="1277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 w:hint="eastAsia"/>
                <w:color w:val="000000"/>
                <w:kern w:val="0"/>
                <w:sz w:val="18"/>
                <w:szCs w:val="18"/>
              </w:rPr>
              <w:t>0</w:t>
            </w:r>
          </w:p>
        </w:tc>
        <w:tc>
          <w:tcPr>
            <w:tcW w:w="2835" w:type="dxa"/>
          </w:tcPr>
          <w:p w:rsidR="00B2278E" w:rsidRPr="00125F98" w:rsidRDefault="00B2278E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WCST</w:t>
            </w:r>
          </w:p>
        </w:tc>
      </w:tr>
      <w:tr w:rsidR="00B2278E" w:rsidRPr="00125F98" w:rsidTr="007F2142">
        <w:trPr>
          <w:trHeight w:val="374"/>
        </w:trPr>
        <w:tc>
          <w:tcPr>
            <w:tcW w:w="2269" w:type="dxa"/>
            <w:shd w:val="clear" w:color="auto" w:fill="auto"/>
            <w:hideMark/>
          </w:tcPr>
          <w:p w:rsidR="00B2278E" w:rsidRPr="00125F98" w:rsidRDefault="00EE020A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/>
            </w:r>
            <w:r w:rsidR="00FD3971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Martin&lt;/Author&gt;&lt;Year&gt;1993&lt;/Year&gt;&lt;RecNum&gt;82&lt;/RecNum&gt;&lt;DisplayText&gt;Martin (1993)&lt;/DisplayText&gt;&lt;record&gt;&lt;rec-number&gt;82&lt;/rec-number&gt;&lt;foreign-keys&gt;&lt;key app="EN" db-id="ttstfxwe5evas9ee5fuvvfsgwwsxzfvsx22e"&gt;82&lt;/key&gt;&lt;/foreign-keys&gt;&lt;ref-type name="Journal Article"&gt;17&lt;/ref-type&gt;&lt;contributors&gt;&lt;authors&gt;&lt;author&gt;Martin, A.&lt;/author&gt;&lt;author&gt;Pigott, T. A.&lt;/author&gt;&lt;author&gt;Lalonde, F. M.&lt;/author&gt;&lt;author&gt;Dalton, I.&lt;/author&gt;&lt;author&gt;Dubbert, B.&lt;/author&gt;&lt;author&gt;Murphy, D. L.&lt;/author&gt;&lt;/authors&gt;&lt;/contributors&gt;&lt;auth-address&gt;Laboratory of Clinical Science, National Institute of Mental Health, Bethesda, MD 20892.&lt;/auth-address&gt;&lt;titles&gt;&lt;title&gt;Lack of evidence for Huntington&amp;apos;s disease-like cognitive dysfunction in obsessive-compulsive disorder&lt;/title&gt;&lt;secondary-title&gt;Biological Psychiatry&lt;/secondary-title&gt;&lt;/titles&gt;&lt;periodical&gt;&lt;full-title&gt;Biological Psychiatry&lt;/full-title&gt;&lt;/periodical&gt;&lt;pages&gt;345-53&lt;/pages&gt;&lt;volume&gt;33&lt;/volume&gt;&lt;number&gt;5&lt;/number&gt;&lt;edition&gt;1993/03/01&lt;/edition&gt;&lt;keywords&gt;&lt;keyword&gt;Adolescent&lt;/keyword&gt;&lt;keyword&gt;Basal Ganglia/physiopathology&lt;/keyword&gt;&lt;keyword&gt;Brain/physiopathology&lt;/keyword&gt;&lt;keyword&gt;Brain Diseases/physiopathology&lt;/keyword&gt;&lt;keyword&gt;Cognition Disorders/ diagnosis&lt;/keyword&gt;&lt;keyword&gt;Diagnosis, Differential&lt;/keyword&gt;&lt;keyword&gt;Female&lt;/keyword&gt;&lt;keyword&gt;Humans&lt;/keyword&gt;&lt;keyword&gt;Huntington Disease/ diagnosis&lt;/keyword&gt;&lt;keyword&gt;Learning&lt;/keyword&gt;&lt;keyword&gt;Male&lt;/keyword&gt;&lt;keyword&gt;Neuropsychological Tests&lt;/keyword&gt;&lt;keyword&gt;Obsessive-Compulsive Disorder/ diagnosis&lt;/keyword&gt;&lt;keyword&gt;Psychiatric Status Rating Scales&lt;/keyword&gt;&lt;keyword&gt;Verbal Behavior&lt;/keyword&gt;&lt;/keywords&gt;&lt;dates&gt;&lt;year&gt;1993&lt;/year&gt;&lt;pub-dates&gt;&lt;date&gt;Mar 1&lt;/date&gt;&lt;/pub-dates&gt;&lt;/dates&gt;&lt;isbn&gt;0006-3223 (Print)&amp;#xD;0006-3223 (Linking)&lt;/isbn&gt;&lt;accession-num&gt;8471692&lt;/accession-num&gt;&lt;urls&gt;&lt;/urls&gt;&lt;remote-database-provider&gt;NLM&lt;/remote-database-provider&gt;&lt;language&gt;eng&lt;/language&gt;&lt;/record&gt;&lt;/Cite&gt;&lt;/EndNote&gt;</w:instrTex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separate"/>
            </w:r>
            <w:hyperlink w:anchor="_ENREF_54" w:tooltip="Martin, 1993 #82" w:history="1">
              <w:r w:rsidR="005678F5">
                <w:rPr>
                  <w:rFonts w:ascii="Arial" w:eastAsia="Malgun Gothic" w:hAnsi="Arial" w:cs="Arial"/>
                  <w:noProof/>
                  <w:color w:val="000000"/>
                  <w:kern w:val="0"/>
                  <w:sz w:val="18"/>
                  <w:szCs w:val="18"/>
                </w:rPr>
                <w:t>Martin (1993</w:t>
              </w:r>
            </w:hyperlink>
            <w:r w:rsidR="00006688">
              <w:rPr>
                <w:rFonts w:ascii="Arial" w:eastAsia="Malgun Gothic" w:hAnsi="Arial" w:cs="Arial"/>
                <w:noProof/>
                <w:color w:val="000000"/>
                <w:kern w:val="0"/>
                <w:sz w:val="18"/>
                <w:szCs w:val="18"/>
              </w:rPr>
              <w:t>)</w: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17/16</w:t>
            </w:r>
          </w:p>
        </w:tc>
        <w:tc>
          <w:tcPr>
            <w:tcW w:w="851" w:type="dxa"/>
            <w:gridSpan w:val="2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2/31</w:t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59/50</w:t>
            </w:r>
          </w:p>
        </w:tc>
        <w:tc>
          <w:tcPr>
            <w:tcW w:w="1133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0</w:t>
            </w:r>
          </w:p>
        </w:tc>
        <w:tc>
          <w:tcPr>
            <w:tcW w:w="1277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NR</w:t>
            </w:r>
          </w:p>
        </w:tc>
        <w:tc>
          <w:tcPr>
            <w:tcW w:w="2835" w:type="dxa"/>
          </w:tcPr>
          <w:p w:rsidR="00B2278E" w:rsidRPr="00125F98" w:rsidRDefault="00B2278E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CF, LF, VLT dr</w:t>
            </w:r>
          </w:p>
        </w:tc>
      </w:tr>
      <w:tr w:rsidR="00B2278E" w:rsidRPr="00125F98" w:rsidTr="007F2142">
        <w:trPr>
          <w:trHeight w:val="374"/>
        </w:trPr>
        <w:tc>
          <w:tcPr>
            <w:tcW w:w="2269" w:type="dxa"/>
            <w:shd w:val="clear" w:color="auto" w:fill="auto"/>
            <w:hideMark/>
          </w:tcPr>
          <w:p w:rsidR="00B2278E" w:rsidRPr="00125F98" w:rsidRDefault="00EE020A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/>
            </w:r>
            <w:r w:rsidR="0000668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Aronowitz&lt;/Author&gt;&lt;Year&gt;1994&lt;/Year&gt;&lt;RecNum&gt;85&lt;/RecNum&gt;&lt;DisplayText&gt;Aronowitz (1994)&lt;/DisplayText&gt;&lt;record&gt;&lt;rec-number&gt;85&lt;/rec-number&gt;&lt;foreign-keys&gt;&lt;key app="EN" db-id="ttstfxwe5evas9ee5fuvvfsgwwsxzfvsx22e"&gt;85&lt;/key&gt;&lt;/foreign-keys&gt;&lt;ref-type name="Journal Article"&gt;17&lt;/ref-type&gt;&lt;contributors&gt;&lt;authors&gt;&lt;author&gt;Aronowitz, B.R.&lt;/author&gt;&lt;author&gt;Hollander, E.&lt;/author&gt;&lt;author&gt;DeCaria, C.&lt;/author&gt;&lt;author&gt;Cohen, L.&lt;/author&gt;&lt;/authors&gt;&lt;/contributors&gt;&lt;titles&gt;&lt;title&gt;Neuropsychology of obsessive compulsive disorder: preliminary findings&lt;/title&gt;&lt;secondary-title&gt;Neuropsychiatry, Neuropsychology, &amp;amp; Behavioral Neurology&lt;/secondary-title&gt;&lt;/titles&gt;&lt;periodical&gt;&lt;full-title&gt;Neuropsychiatry, Neuropsychology, &amp;amp; Behavioral Neurology&lt;/full-title&gt;&lt;abbr-1&gt;Neuropsychiatry Neuropsychol Behav Neurol&lt;/abbr-1&gt;&lt;abbr-2&gt;Neuropsychiatry Neuropsychol Behav Neurol&lt;/abbr-2&gt;&lt;/periodical&gt;&lt;pages&gt;81-86&lt;/pages&gt;&lt;volume&gt;7&lt;/volume&gt;&lt;number&gt;2&lt;/number&gt;&lt;dates&gt;&lt;year&gt;1994&lt;/year&gt;&lt;/dates&gt;&lt;isbn&gt;0894-878X&lt;/isbn&gt;&lt;urls&gt;&lt;/urls&gt;&lt;/record&gt;&lt;/Cite&gt;&lt;/EndNote&gt;</w:instrTex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separate"/>
            </w:r>
            <w:hyperlink w:anchor="_ENREF_6" w:tooltip="Aronowitz, 1994 #85" w:history="1">
              <w:r w:rsidR="005678F5">
                <w:rPr>
                  <w:rFonts w:ascii="Arial" w:eastAsia="Malgun Gothic" w:hAnsi="Arial" w:cs="Arial"/>
                  <w:noProof/>
                  <w:color w:val="000000"/>
                  <w:kern w:val="0"/>
                  <w:sz w:val="18"/>
                  <w:szCs w:val="18"/>
                </w:rPr>
                <w:t>Aronowitz (1994</w:t>
              </w:r>
            </w:hyperlink>
            <w:r w:rsidR="00006688">
              <w:rPr>
                <w:rFonts w:ascii="Arial" w:eastAsia="Malgun Gothic" w:hAnsi="Arial" w:cs="Arial"/>
                <w:noProof/>
                <w:color w:val="000000"/>
                <w:kern w:val="0"/>
                <w:sz w:val="18"/>
                <w:szCs w:val="18"/>
              </w:rPr>
              <w:t>)</w: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1/22</w:t>
            </w:r>
          </w:p>
        </w:tc>
        <w:tc>
          <w:tcPr>
            <w:tcW w:w="851" w:type="dxa"/>
            <w:gridSpan w:val="2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9/35</w:t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65/45</w:t>
            </w:r>
          </w:p>
        </w:tc>
        <w:tc>
          <w:tcPr>
            <w:tcW w:w="1133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0</w:t>
            </w:r>
          </w:p>
        </w:tc>
        <w:tc>
          <w:tcPr>
            <w:tcW w:w="1277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NR</w:t>
            </w:r>
          </w:p>
        </w:tc>
        <w:tc>
          <w:tcPr>
            <w:tcW w:w="2835" w:type="dxa"/>
          </w:tcPr>
          <w:p w:rsidR="00B2278E" w:rsidRPr="00125F98" w:rsidRDefault="00B2278E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TMTA, TMTB</w:t>
            </w:r>
          </w:p>
        </w:tc>
      </w:tr>
      <w:tr w:rsidR="00B2278E" w:rsidRPr="00125F98" w:rsidTr="007F2142">
        <w:trPr>
          <w:trHeight w:val="374"/>
        </w:trPr>
        <w:tc>
          <w:tcPr>
            <w:tcW w:w="2269" w:type="dxa"/>
            <w:shd w:val="clear" w:color="auto" w:fill="auto"/>
            <w:hideMark/>
          </w:tcPr>
          <w:p w:rsidR="00B2278E" w:rsidRPr="00125F98" w:rsidRDefault="00EE020A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/>
            </w:r>
            <w:r w:rsidR="00190DC6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Abbruzzese&lt;/Author&gt;&lt;Year&gt;1995&lt;/Year&gt;&lt;RecNum&gt;86&lt;/RecNum&gt;&lt;DisplayText&gt;Abbruzzese (1995)&lt;/DisplayText&gt;&lt;record&gt;&lt;rec-number&gt;86&lt;/rec-number&gt;&lt;foreign-keys&gt;&lt;key app="EN" db-id="ttstfxwe5evas9ee5fuvvfsgwwsxzfvsx22e"&gt;86&lt;/key&gt;&lt;/foreign-keys&gt;&lt;ref-type name="Journal Article"&gt;17&lt;/ref-type&gt;&lt;contributors&gt;&lt;authors&gt;&lt;author&gt;Abbruzzese, M.&lt;/author&gt;&lt;author&gt;Bellodi, L.&lt;/author&gt;&lt;author&gt;Ferri, S.&lt;/author&gt;&lt;author&gt;Scarone, S.&lt;/author&gt;&lt;/authors&gt;&lt;/contributors&gt;&lt;auth-address&gt;Department of Biomedical and Technological Sciences, University of Milan Medical School, Italy.&lt;/auth-address&gt;&lt;titles&gt;&lt;title&gt;Frontal lobe dysfunction in schizophrenia and obsessive-compulsive disorder: a neuropsychological study&lt;/title&gt;&lt;secondary-title&gt;Brain and Cognition&lt;/secondary-title&gt;&lt;/titles&gt;&lt;periodical&gt;&lt;full-title&gt;Brain and Cognition&lt;/full-title&gt;&lt;abbr-1&gt;Brain and cognition&lt;/abbr-1&gt;&lt;/periodical&gt;&lt;pages&gt;202-12&lt;/pages&gt;&lt;volume&gt;27&lt;/volume&gt;&lt;number&gt;2&lt;/number&gt;&lt;edition&gt;1995/03/01&lt;/edition&gt;&lt;keywords&gt;&lt;keyword&gt;Adult&lt;/keyword&gt;&lt;keyword&gt;Female&lt;/keyword&gt;&lt;keyword&gt;Frontal Lobe/ physiopathology&lt;/keyword&gt;&lt;keyword&gt;Humans&lt;/keyword&gt;&lt;keyword&gt;Male&lt;/keyword&gt;&lt;keyword&gt;Neuropsychological Tests/statistics &amp;amp; numerical data&lt;/keyword&gt;&lt;keyword&gt;Obsessive-Compulsive Disorder/diagnosis/ physiopathology/psychology&lt;/keyword&gt;&lt;keyword&gt;Prefrontal Cortex/physiopathology&lt;/keyword&gt;&lt;keyword&gt;Psychometrics&lt;/keyword&gt;&lt;keyword&gt;Reference Values&lt;/keyword&gt;&lt;keyword&gt;Schizophrenia/diagnosis/ physiopathology&lt;/keyword&gt;&lt;keyword&gt;Schizophrenic Psychology&lt;/keyword&gt;&lt;/keywords&gt;&lt;dates&gt;&lt;year&gt;1995&lt;/year&gt;&lt;pub-dates&gt;&lt;date&gt;Mar&lt;/date&gt;&lt;/pub-dates&gt;&lt;/dates&gt;&lt;isbn&gt;0278-2626 (Print)&amp;#xD;0278-2626 (Linking)&lt;/isbn&gt;&lt;accession-num&gt;7772333&lt;/accession-num&gt;&lt;urls&gt;&lt;/urls&gt;&lt;electronic-resource-num&gt;10.1006/brcg.1995.1017&lt;/electronic-resource-num&gt;&lt;remote-database-provider&gt;NLM&lt;/remote-database-provider&gt;&lt;language&gt;eng&lt;/language&gt;&lt;/record&gt;&lt;/Cite&gt;&lt;/EndNote&gt;</w:instrTex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separate"/>
            </w:r>
            <w:hyperlink w:anchor="_ENREF_1" w:tooltip="Abbruzzese, 1995 #86" w:history="1">
              <w:r w:rsidR="005678F5">
                <w:rPr>
                  <w:rFonts w:ascii="Arial" w:eastAsia="Malgun Gothic" w:hAnsi="Arial" w:cs="Arial"/>
                  <w:noProof/>
                  <w:color w:val="000000"/>
                  <w:kern w:val="0"/>
                  <w:sz w:val="18"/>
                  <w:szCs w:val="18"/>
                </w:rPr>
                <w:t>Abbruzzese (1995</w:t>
              </w:r>
            </w:hyperlink>
            <w:r w:rsidR="00006688">
              <w:rPr>
                <w:rFonts w:ascii="Arial" w:eastAsia="Malgun Gothic" w:hAnsi="Arial" w:cs="Arial"/>
                <w:noProof/>
                <w:color w:val="000000"/>
                <w:kern w:val="0"/>
                <w:sz w:val="18"/>
                <w:szCs w:val="18"/>
              </w:rPr>
              <w:t>)</w: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25/25</w:t>
            </w:r>
          </w:p>
        </w:tc>
        <w:tc>
          <w:tcPr>
            <w:tcW w:w="851" w:type="dxa"/>
            <w:gridSpan w:val="2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0/29</w:t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56/44</w:t>
            </w:r>
          </w:p>
        </w:tc>
        <w:tc>
          <w:tcPr>
            <w:tcW w:w="1133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100</w:t>
            </w:r>
          </w:p>
        </w:tc>
        <w:tc>
          <w:tcPr>
            <w:tcW w:w="1277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 w:hint="eastAsia"/>
                <w:color w:val="000000"/>
                <w:kern w:val="0"/>
                <w:sz w:val="18"/>
                <w:szCs w:val="18"/>
              </w:rPr>
              <w:t>0</w:t>
            </w:r>
          </w:p>
        </w:tc>
        <w:tc>
          <w:tcPr>
            <w:tcW w:w="2835" w:type="dxa"/>
          </w:tcPr>
          <w:p w:rsidR="00B2278E" w:rsidRPr="00125F98" w:rsidRDefault="00B2278E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 w:hint="eastAsia"/>
                <w:color w:val="000000"/>
                <w:kern w:val="0"/>
                <w:sz w:val="18"/>
                <w:szCs w:val="18"/>
              </w:rPr>
              <w:t>D</w: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 xml:space="preserve">AT </w:t>
            </w:r>
            <w:r w:rsidRPr="00125F98">
              <w:rPr>
                <w:rFonts w:ascii="Arial" w:eastAsia="Malgun Gothic" w:hAnsi="Arial" w:cs="Arial" w:hint="eastAsia"/>
                <w:color w:val="000000"/>
                <w:kern w:val="0"/>
                <w:sz w:val="18"/>
                <w:szCs w:val="18"/>
              </w:rPr>
              <w:t xml:space="preserve">, </w: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 xml:space="preserve">LF </w:t>
            </w:r>
          </w:p>
        </w:tc>
      </w:tr>
      <w:tr w:rsidR="00B2278E" w:rsidRPr="00125F98" w:rsidTr="007F2142">
        <w:trPr>
          <w:trHeight w:val="374"/>
        </w:trPr>
        <w:tc>
          <w:tcPr>
            <w:tcW w:w="2269" w:type="dxa"/>
            <w:shd w:val="clear" w:color="auto" w:fill="auto"/>
            <w:hideMark/>
          </w:tcPr>
          <w:p w:rsidR="00B2278E" w:rsidRPr="00125F98" w:rsidRDefault="00EE020A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/>
            </w:r>
            <w:r w:rsidR="00190DC6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Abbruzzese&lt;/Author&gt;&lt;Year&gt;1995&lt;/Year&gt;&lt;RecNum&gt;87&lt;/RecNum&gt;&lt;DisplayText&gt;Abbruzzese (1995)&lt;/DisplayText&gt;&lt;record&gt;&lt;rec-number&gt;87&lt;/rec-number&gt;&lt;foreign-keys&gt;&lt;key app="EN" db-id="ttstfxwe5evas9ee5fuvvfsgwwsxzfvsx22e"&gt;87&lt;/key&gt;&lt;/foreign-keys&gt;&lt;ref-type name="Journal Article"&gt;17&lt;/ref-type&gt;&lt;contributors&gt;&lt;authors&gt;&lt;author&gt;Abbruzzese, M.&lt;/author&gt;&lt;author&gt;Ferri, S.&lt;/author&gt;&lt;author&gt;Scarone, S.&lt;/author&gt;&lt;/authors&gt;&lt;/contributors&gt;&lt;auth-address&gt;Department of Biomedical and Technological Sciences, University of Milan Medical School, IRCCS at S. Raffaele Hospital, Italy.&lt;/auth-address&gt;&lt;titles&gt;&lt;title&gt;Wisconsin Card Sorting Test performance in obsessive-compulsive disorder: no evidence for involvement of dorsolateral prefrontal cortex&lt;/title&gt;&lt;secondary-title&gt;Psychiatry Research&lt;/secondary-title&gt;&lt;/titles&gt;&lt;periodical&gt;&lt;full-title&gt;Psychiatry Research&lt;/full-title&gt;&lt;/periodical&gt;&lt;pages&gt;37-43&lt;/pages&gt;&lt;volume&gt;58&lt;/volume&gt;&lt;number&gt;1&lt;/number&gt;&lt;edition&gt;1995/09/08&lt;/edition&gt;&lt;keywords&gt;&lt;keyword&gt;Anti-Anxiety Agents/therapeutic use&lt;/keyword&gt;&lt;keyword&gt;Attention/drug effects/physiology&lt;/keyword&gt;&lt;keyword&gt;Delirium, Dementia, Amnestic, Cognitive Disorders/diagnosis/drug&lt;/keyword&gt;&lt;keyword&gt;therapy/ physiopathology/psychology&lt;/keyword&gt;&lt;keyword&gt;Discrimination Learning/drug effects/physiology&lt;/keyword&gt;&lt;keyword&gt;Female&lt;/keyword&gt;&lt;keyword&gt;Fluvoxamine/therapeutic use&lt;/keyword&gt;&lt;keyword&gt;Humans&lt;/keyword&gt;&lt;keyword&gt;Male&lt;/keyword&gt;&lt;keyword&gt;Neuropsychological Tests&lt;/keyword&gt;&lt;keyword&gt;Obsessive-Compulsive Disorder/diagnosis/drug therapy/ physiopathology/psychology&lt;/keyword&gt;&lt;keyword&gt;Pattern Recognition, Visual/drug effects/physiology&lt;/keyword&gt;&lt;keyword&gt;Prefrontal Cortex/drug effects/ physiopathology&lt;/keyword&gt;&lt;keyword&gt;Problem Solving/drug effects/physiology&lt;/keyword&gt;&lt;/keywords&gt;&lt;dates&gt;&lt;year&gt;1995&lt;/year&gt;&lt;pub-dates&gt;&lt;date&gt;Sep 8&lt;/date&gt;&lt;/pub-dates&gt;&lt;/dates&gt;&lt;isbn&gt;0165-1781 (Print)&amp;#xD;0165-1781 (Linking)&lt;/isbn&gt;&lt;accession-num&gt;8539310&lt;/accession-num&gt;&lt;urls&gt;&lt;/urls&gt;&lt;remote-database-provider&gt;NLM&lt;/remote-database-provider&gt;&lt;language&gt;eng&lt;/language&gt;&lt;/record&gt;&lt;/Cite&gt;&lt;/EndNote&gt;</w:instrTex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separate"/>
            </w:r>
            <w:hyperlink w:anchor="_ENREF_2" w:tooltip="Abbruzzese, 1995 #87" w:history="1">
              <w:r w:rsidR="005678F5">
                <w:rPr>
                  <w:rFonts w:ascii="Arial" w:eastAsia="Malgun Gothic" w:hAnsi="Arial" w:cs="Arial"/>
                  <w:noProof/>
                  <w:color w:val="000000"/>
                  <w:kern w:val="0"/>
                  <w:sz w:val="18"/>
                  <w:szCs w:val="18"/>
                </w:rPr>
                <w:t>Abbruzzese (1995</w:t>
              </w:r>
            </w:hyperlink>
            <w:r w:rsidR="00006688">
              <w:rPr>
                <w:rFonts w:ascii="Arial" w:eastAsia="Malgun Gothic" w:hAnsi="Arial" w:cs="Arial"/>
                <w:noProof/>
                <w:color w:val="000000"/>
                <w:kern w:val="0"/>
                <w:sz w:val="18"/>
                <w:szCs w:val="18"/>
              </w:rPr>
              <w:t>)</w: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3/33</w:t>
            </w:r>
          </w:p>
        </w:tc>
        <w:tc>
          <w:tcPr>
            <w:tcW w:w="851" w:type="dxa"/>
            <w:gridSpan w:val="2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1/28</w:t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58/48</w:t>
            </w:r>
          </w:p>
        </w:tc>
        <w:tc>
          <w:tcPr>
            <w:tcW w:w="1133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100</w:t>
            </w:r>
          </w:p>
        </w:tc>
        <w:tc>
          <w:tcPr>
            <w:tcW w:w="1277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 w:hint="eastAsia"/>
                <w:color w:val="000000"/>
                <w:kern w:val="0"/>
                <w:sz w:val="18"/>
                <w:szCs w:val="18"/>
              </w:rPr>
              <w:t>0</w:t>
            </w:r>
          </w:p>
        </w:tc>
        <w:tc>
          <w:tcPr>
            <w:tcW w:w="2835" w:type="dxa"/>
          </w:tcPr>
          <w:p w:rsidR="00B2278E" w:rsidRPr="00125F98" w:rsidRDefault="00B2278E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WCST</w:t>
            </w:r>
          </w:p>
        </w:tc>
      </w:tr>
      <w:tr w:rsidR="00B2278E" w:rsidRPr="00125F98" w:rsidTr="007F2142">
        <w:trPr>
          <w:trHeight w:val="374"/>
        </w:trPr>
        <w:tc>
          <w:tcPr>
            <w:tcW w:w="2269" w:type="dxa"/>
            <w:shd w:val="clear" w:color="auto" w:fill="auto"/>
            <w:hideMark/>
          </w:tcPr>
          <w:p w:rsidR="00B2278E" w:rsidRPr="00125F98" w:rsidRDefault="00EE020A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/>
            </w:r>
            <w:r w:rsidR="00190DC6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Cohen&lt;/Author&gt;&lt;Year&gt;1996&lt;/Year&gt;&lt;RecNum&gt;92&lt;/RecNum&gt;&lt;DisplayText&gt;Cohen (1996)&lt;/DisplayText&gt;&lt;record&gt;&lt;rec-number&gt;92&lt;/rec-number&gt;&lt;foreign-keys&gt;&lt;key app="EN" db-id="ttstfxwe5evas9ee5fuvvfsgwwsxzfvsx22e"&gt;92&lt;/key&gt;&lt;/foreign-keys&gt;&lt;ref-type name="Journal Article"&gt;17&lt;/ref-type&gt;&lt;contributors&gt;&lt;authors&gt;&lt;author&gt;Cohen, L. J.&lt;/author&gt;&lt;author&gt;Hollander, E.&lt;/author&gt;&lt;author&gt;DeCaria, C. M.&lt;/author&gt;&lt;author&gt;Stein, D. J.&lt;/author&gt;&lt;author&gt;Simeon, D.&lt;/author&gt;&lt;author&gt;Liebowitz, M. R.&lt;/author&gt;&lt;author&gt;Aronowitz, B. R.&lt;/author&gt;&lt;/authors&gt;&lt;/contributors&gt;&lt;auth-address&gt;Department of Psychiatry, Mount Sinai School of Medicine, New York 10029, USA&lt;/auth-address&gt;&lt;titles&gt;&lt;title&gt;Specificity of neuropsychological impairment in obsessive-compulsive disorder: a comparison with social phobic and normal control subjects&lt;/title&gt;&lt;secondary-title&gt;Journal of Neuropsychiatry and Clinical Neurosciences&lt;/secondary-title&gt;&lt;/titles&gt;&lt;periodical&gt;&lt;full-title&gt;Journal of Neuropsychiatry and Clinical Neurosciences&lt;/full-title&gt;&lt;/periodical&gt;&lt;pages&gt;82-5&lt;/pages&gt;&lt;volume&gt;8&lt;/volume&gt;&lt;number&gt;1&lt;/number&gt;&lt;edition&gt;1996/01/01&lt;/edition&gt;&lt;keywords&gt;&lt;keyword&gt;Adolescent&lt;/keyword&gt;&lt;keyword&gt;Adult&lt;/keyword&gt;&lt;keyword&gt;Attention/physiology&lt;/keyword&gt;&lt;keyword&gt;Female&lt;/keyword&gt;&lt;keyword&gt;Humans&lt;/keyword&gt;&lt;keyword&gt;Intelligence Tests&lt;/keyword&gt;&lt;keyword&gt;Male&lt;/keyword&gt;&lt;keyword&gt;Memory/physiology&lt;/keyword&gt;&lt;keyword&gt;Middle Aged&lt;/keyword&gt;&lt;keyword&gt;Neuropsychological Tests&lt;/keyword&gt;&lt;keyword&gt;Obsessive-Compulsive Disorder/physiopathology/ psychology&lt;/keyword&gt;&lt;keyword&gt;Phobic Disorders/physiopathology/ psychology&lt;/keyword&gt;&lt;keyword&gt;Space Perception/physiology&lt;/keyword&gt;&lt;keyword&gt;Visual Perception/physiology&lt;/keyword&gt;&lt;/keywords&gt;&lt;dates&gt;&lt;year&gt;1996&lt;/year&gt;&lt;pub-dates&gt;&lt;date&gt;Winter&lt;/date&gt;&lt;/pub-dates&gt;&lt;/dates&gt;&lt;isbn&gt;0895-0172 (Print)&amp;#xD;0895-0172 (Linking)&lt;/isbn&gt;&lt;accession-num&gt;8845706&lt;/accession-num&gt;&lt;urls&gt;&lt;/urls&gt;&lt;remote-database-provider&gt;NLM&lt;/remote-database-provider&gt;&lt;language&gt;eng&lt;/language&gt;&lt;/record&gt;&lt;/Cite&gt;&lt;/EndNote&gt;</w:instrTex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separate"/>
            </w:r>
            <w:hyperlink w:anchor="_ENREF_26" w:tooltip="Cohen, 1996 #92" w:history="1">
              <w:r w:rsidR="005678F5">
                <w:rPr>
                  <w:rFonts w:ascii="Arial" w:eastAsia="Malgun Gothic" w:hAnsi="Arial" w:cs="Arial"/>
                  <w:noProof/>
                  <w:color w:val="000000"/>
                  <w:kern w:val="0"/>
                  <w:sz w:val="18"/>
                  <w:szCs w:val="18"/>
                </w:rPr>
                <w:t>Cohen (1996</w:t>
              </w:r>
            </w:hyperlink>
            <w:r w:rsidR="00006688">
              <w:rPr>
                <w:rFonts w:ascii="Arial" w:eastAsia="Malgun Gothic" w:hAnsi="Arial" w:cs="Arial"/>
                <w:noProof/>
                <w:color w:val="000000"/>
                <w:kern w:val="0"/>
                <w:sz w:val="18"/>
                <w:szCs w:val="18"/>
              </w:rPr>
              <w:t>)</w: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65/32</w:t>
            </w:r>
          </w:p>
        </w:tc>
        <w:tc>
          <w:tcPr>
            <w:tcW w:w="851" w:type="dxa"/>
            <w:gridSpan w:val="2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6/34</w:t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63/59</w:t>
            </w:r>
          </w:p>
        </w:tc>
        <w:tc>
          <w:tcPr>
            <w:tcW w:w="1133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0</w:t>
            </w:r>
          </w:p>
        </w:tc>
        <w:tc>
          <w:tcPr>
            <w:tcW w:w="1277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NR</w:t>
            </w:r>
          </w:p>
        </w:tc>
        <w:tc>
          <w:tcPr>
            <w:tcW w:w="2835" w:type="dxa"/>
          </w:tcPr>
          <w:p w:rsidR="00B2278E" w:rsidRPr="00125F98" w:rsidRDefault="00B2278E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DS, TMTA, TMTB</w:t>
            </w:r>
          </w:p>
        </w:tc>
      </w:tr>
      <w:tr w:rsidR="00B2278E" w:rsidRPr="00125F98" w:rsidTr="007F2142">
        <w:trPr>
          <w:trHeight w:val="349"/>
        </w:trPr>
        <w:tc>
          <w:tcPr>
            <w:tcW w:w="2269" w:type="dxa"/>
            <w:shd w:val="clear" w:color="auto" w:fill="auto"/>
            <w:hideMark/>
          </w:tcPr>
          <w:p w:rsidR="00B2278E" w:rsidRPr="00125F98" w:rsidRDefault="00EE020A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/>
            </w:r>
            <w:r w:rsidR="00090F04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Veale&lt;/Author&gt;&lt;Year&gt;1996&lt;/Year&gt;&lt;RecNum&gt;95&lt;/RecNum&gt;&lt;DisplayText&gt;Veale (1996)&lt;/DisplayText&gt;&lt;record&gt;&lt;rec-number&gt;95&lt;/rec-number&gt;&lt;foreign-keys&gt;&lt;key app="EN" db-id="ttstfxwe5evas9ee5fuvvfsgwwsxzfvsx22e"&gt;95&lt;/key&gt;&lt;/foreign-keys&gt;&lt;ref-type name="Journal Article"&gt;17&lt;/ref-type&gt;&lt;contributors&gt;&lt;authors&gt;&lt;author&gt;Veale, D. M.&lt;/author&gt;&lt;author&gt;Sahakian, B. J.&lt;/author&gt;&lt;author&gt;Owen, A. M.&lt;/author&gt;&lt;author&gt;Marks, I. M.&lt;/author&gt;&lt;/authors&gt;&lt;/contributors&gt;&lt;auth-address&gt;Institute of Psychiatry, Royal Free Hospital, London.&lt;/auth-address&gt;&lt;titles&gt;&lt;title&gt;Specific cognitive deficits in tests sensitive to frontal lobe dysfunction in obsessive-compulsive disorder&lt;/title&gt;&lt;secondary-title&gt;Psychological Medicine&lt;/secondary-title&gt;&lt;/titles&gt;&lt;periodical&gt;&lt;full-title&gt;Psychological Medicine&lt;/full-title&gt;&lt;/periodical&gt;&lt;pages&gt;1261-9&lt;/pages&gt;&lt;volume&gt;26&lt;/volume&gt;&lt;number&gt;6&lt;/number&gt;&lt;edition&gt;1996/11/01&lt;/edition&gt;&lt;keywords&gt;&lt;keyword&gt;Adolescent&lt;/keyword&gt;&lt;keyword&gt;Adult&lt;/keyword&gt;&lt;keyword&gt;Aged&lt;/keyword&gt;&lt;keyword&gt;Analysis of Variance&lt;/keyword&gt;&lt;keyword&gt;Attention/complications/physiology/physiopathology&lt;/keyword&gt;&lt;keyword&gt;Case-Control Studies&lt;/keyword&gt;&lt;keyword&gt;Chi-Square Distribution&lt;/keyword&gt;&lt;keyword&gt;Cognition Disorders/complications/ physiopathology&lt;/keyword&gt;&lt;keyword&gt;Decision Making/physiology&lt;/keyword&gt;&lt;keyword&gt;Female&lt;/keyword&gt;&lt;keyword&gt;Frontal Lobe/ physiopathology&lt;/keyword&gt;&lt;keyword&gt;Humans&lt;/keyword&gt;&lt;keyword&gt;Likelihood Functions&lt;/keyword&gt;&lt;keyword&gt;Male&lt;/keyword&gt;&lt;keyword&gt;Middle Aged&lt;/keyword&gt;&lt;keyword&gt;Neuropsychological Tests&lt;/keyword&gt;&lt;keyword&gt;Obsessive-Compulsive Disorder/complications/ physiopathology&lt;/keyword&gt;&lt;keyword&gt;Problem Solving/ physiology&lt;/keyword&gt;&lt;keyword&gt;Reaction Time&lt;/keyword&gt;&lt;keyword&gt;Sampling Studies&lt;/keyword&gt;&lt;keyword&gt;Set (Psychology)&lt;/keyword&gt;&lt;/keywords&gt;&lt;dates&gt;&lt;year&gt;1996&lt;/year&gt;&lt;pub-dates&gt;&lt;date&gt;Nov&lt;/date&gt;&lt;/pub-dates&gt;&lt;/dates&gt;&lt;isbn&gt;0033-2917 (Print)&amp;#xD;0033-2917 (Linking)&lt;/isbn&gt;&lt;accession-num&gt;8931172&lt;/accession-num&gt;&lt;urls&gt;&lt;/urls&gt;&lt;remote-database-provider&gt;NLM&lt;/remote-database-provider&gt;&lt;language&gt;eng&lt;/language&gt;&lt;/record&gt;&lt;/Cite&gt;&lt;/EndNote&gt;</w:instrTex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separate"/>
            </w:r>
            <w:hyperlink w:anchor="_ENREF_86" w:tooltip="Veale, 1996 #95" w:history="1">
              <w:r w:rsidR="005678F5">
                <w:rPr>
                  <w:rFonts w:ascii="Arial" w:eastAsia="Malgun Gothic" w:hAnsi="Arial" w:cs="Arial"/>
                  <w:noProof/>
                  <w:color w:val="000000"/>
                  <w:kern w:val="0"/>
                  <w:sz w:val="18"/>
                  <w:szCs w:val="18"/>
                </w:rPr>
                <w:t>Veale (1996</w:t>
              </w:r>
            </w:hyperlink>
            <w:r w:rsidR="00006688">
              <w:rPr>
                <w:rFonts w:ascii="Arial" w:eastAsia="Malgun Gothic" w:hAnsi="Arial" w:cs="Arial"/>
                <w:noProof/>
                <w:color w:val="000000"/>
                <w:kern w:val="0"/>
                <w:sz w:val="18"/>
                <w:szCs w:val="18"/>
              </w:rPr>
              <w:t>)</w: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40/22</w:t>
            </w:r>
          </w:p>
        </w:tc>
        <w:tc>
          <w:tcPr>
            <w:tcW w:w="851" w:type="dxa"/>
            <w:gridSpan w:val="2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6/32</w:t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43/68</w:t>
            </w:r>
          </w:p>
        </w:tc>
        <w:tc>
          <w:tcPr>
            <w:tcW w:w="1133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NR</w:t>
            </w:r>
          </w:p>
        </w:tc>
        <w:tc>
          <w:tcPr>
            <w:tcW w:w="1277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 w:hint="eastAsia"/>
                <w:color w:val="000000"/>
                <w:kern w:val="0"/>
                <w:sz w:val="18"/>
                <w:szCs w:val="18"/>
              </w:rPr>
              <w:t>0</w:t>
            </w:r>
          </w:p>
        </w:tc>
        <w:tc>
          <w:tcPr>
            <w:tcW w:w="2835" w:type="dxa"/>
          </w:tcPr>
          <w:p w:rsidR="00B2278E" w:rsidRPr="00125F98" w:rsidRDefault="00B2278E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ToL</w:t>
            </w:r>
          </w:p>
        </w:tc>
      </w:tr>
      <w:tr w:rsidR="00B2278E" w:rsidRPr="00125F98" w:rsidTr="007F2142">
        <w:trPr>
          <w:trHeight w:val="283"/>
        </w:trPr>
        <w:tc>
          <w:tcPr>
            <w:tcW w:w="2269" w:type="dxa"/>
            <w:shd w:val="clear" w:color="auto" w:fill="auto"/>
            <w:hideMark/>
          </w:tcPr>
          <w:p w:rsidR="00B2278E" w:rsidRPr="00125F98" w:rsidRDefault="00EE020A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BYmJydXp6ZXNlPC9BdXRob3I+PFllYXI+MTk5NzwvWWVh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</w:fldData>
              </w:fldChar>
            </w:r>
            <w:r w:rsidR="0000668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 </w:instrText>
            </w:r>
            <w:r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BYmJydXp6ZXNlPC9BdXRob3I+PFllYXI+MTk5NzwvWWVh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</w:fldData>
              </w:fldChar>
            </w:r>
            <w:r w:rsidR="0000668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r>
            <w:r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separate"/>
            </w:r>
            <w:hyperlink w:anchor="_ENREF_3" w:tooltip="Abbruzzese, 1997 #178" w:history="1">
              <w:r w:rsidR="005678F5">
                <w:rPr>
                  <w:rFonts w:ascii="Arial" w:eastAsia="Malgun Gothic" w:hAnsi="Arial" w:cs="Arial"/>
                  <w:noProof/>
                  <w:color w:val="000000"/>
                  <w:kern w:val="0"/>
                  <w:sz w:val="18"/>
                  <w:szCs w:val="18"/>
                </w:rPr>
                <w:t>Abbruzzese (1997</w:t>
              </w:r>
            </w:hyperlink>
            <w:r w:rsidR="00006688">
              <w:rPr>
                <w:rFonts w:ascii="Arial" w:eastAsia="Malgun Gothic" w:hAnsi="Arial" w:cs="Arial"/>
                <w:noProof/>
                <w:color w:val="000000"/>
                <w:kern w:val="0"/>
                <w:sz w:val="18"/>
                <w:szCs w:val="18"/>
              </w:rPr>
              <w:t>)</w: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60/30</w:t>
            </w:r>
          </w:p>
        </w:tc>
        <w:tc>
          <w:tcPr>
            <w:tcW w:w="851" w:type="dxa"/>
            <w:gridSpan w:val="2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0/29</w:t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68/40</w:t>
            </w:r>
          </w:p>
        </w:tc>
        <w:tc>
          <w:tcPr>
            <w:tcW w:w="1133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100</w:t>
            </w:r>
          </w:p>
        </w:tc>
        <w:tc>
          <w:tcPr>
            <w:tcW w:w="1277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 w:hint="eastAsia"/>
                <w:color w:val="000000"/>
                <w:kern w:val="0"/>
                <w:sz w:val="18"/>
                <w:szCs w:val="18"/>
              </w:rPr>
              <w:t>0</w:t>
            </w:r>
          </w:p>
        </w:tc>
        <w:tc>
          <w:tcPr>
            <w:tcW w:w="2835" w:type="dxa"/>
          </w:tcPr>
          <w:p w:rsidR="00B2278E" w:rsidRPr="00125F98" w:rsidRDefault="00B2278E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 w:hint="eastAsia"/>
                <w:color w:val="000000"/>
                <w:kern w:val="0"/>
                <w:sz w:val="18"/>
                <w:szCs w:val="18"/>
              </w:rPr>
              <w:t>D</w: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AT, WCST</w:t>
            </w:r>
          </w:p>
        </w:tc>
      </w:tr>
      <w:tr w:rsidR="00B2278E" w:rsidRPr="00125F98" w:rsidTr="007F2142">
        <w:trPr>
          <w:trHeight w:val="374"/>
        </w:trPr>
        <w:tc>
          <w:tcPr>
            <w:tcW w:w="2269" w:type="dxa"/>
            <w:shd w:val="clear" w:color="auto" w:fill="auto"/>
            <w:hideMark/>
          </w:tcPr>
          <w:p w:rsidR="00B2278E" w:rsidRPr="00125F98" w:rsidRDefault="00EE020A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/>
            </w:r>
            <w:r w:rsidR="00FD3971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Lucey&lt;/Author&gt;&lt;Year&gt;1997&lt;/Year&gt;&lt;RecNum&gt;96&lt;/RecNum&gt;&lt;DisplayText&gt;Lucey (1997)&lt;/DisplayText&gt;&lt;record&gt;&lt;rec-number&gt;96&lt;/rec-number&gt;&lt;foreign-keys&gt;&lt;key app="EN" db-id="ttstfxwe5evas9ee5fuvvfsgwwsxzfvsx22e"&gt;96&lt;/key&gt;&lt;/foreign-keys&gt;&lt;ref-type name="Journal Article"&gt;17&lt;/ref-type&gt;&lt;contributors&gt;&lt;authors&gt;&lt;author&gt;Lucey, J. V.&lt;/author&gt;&lt;author&gt;Burness, C. E.&lt;/author&gt;&lt;author&gt;Costa, D. C.&lt;/author&gt;&lt;author&gt;Gacinovic, S.&lt;/author&gt;&lt;author&gt;Pilowsky, L. S.&lt;/author&gt;&lt;author&gt;Ell, P. J.&lt;/author&gt;&lt;author&gt;Marks, I. M.&lt;/author&gt;&lt;author&gt;Kerwin, R. W.&lt;/author&gt;&lt;/authors&gt;&lt;/contributors&gt;&lt;auth-address&gt;St Bartholomew&amp;apos;s, London, UK.&lt;/auth-address&gt;&lt;titles&gt;&lt;title&gt;Wisconsin Card Sorting Task (WCST) errors and cerebral blood flow in obsessive-compulsive disorder (OCD)&lt;/title&gt;&lt;secondary-title&gt;British Journal of Medical Psychology&lt;/secondary-title&gt;&lt;/titles&gt;&lt;periodical&gt;&lt;full-title&gt;British Journal of Medical Psychology&lt;/full-title&gt;&lt;/periodical&gt;&lt;pages&gt;403-11&lt;/pages&gt;&lt;volume&gt;70 &lt;/volume&gt;&lt;edition&gt;1998/01/16&lt;/edition&gt;&lt;keywords&gt;&lt;keyword&gt;Adult&lt;/keyword&gt;&lt;keyword&gt;Brain/ blood supply/radionuclide imaging&lt;/keyword&gt;&lt;keyword&gt;Female&lt;/keyword&gt;&lt;keyword&gt;Humans&lt;/keyword&gt;&lt;keyword&gt;Male&lt;/keyword&gt;&lt;keyword&gt;Middle Aged&lt;/keyword&gt;&lt;keyword&gt;Obsessive-Compulsive Disorder/ radionuclide imaging&lt;/keyword&gt;&lt;keyword&gt;Prospective Studies&lt;/keyword&gt;&lt;keyword&gt;Psychological Tests&lt;/keyword&gt;&lt;keyword&gt;Technetium Tc 99m Exametazime/diagnostic use&lt;/keyword&gt;&lt;keyword&gt;Tomography, Emission-Computed, Single-Photon/methods&lt;/keyword&gt;&lt;/keywords&gt;&lt;dates&gt;&lt;year&gt;1997&lt;/year&gt;&lt;pub-dates&gt;&lt;date&gt;Dec&lt;/date&gt;&lt;/pub-dates&gt;&lt;/dates&gt;&lt;isbn&gt;0007-1129 (Print)&amp;#xD;0007-1129 (Linking)&lt;/isbn&gt;&lt;accession-num&gt;9429759&lt;/accession-num&gt;&lt;urls&gt;&lt;/urls&gt;&lt;remote-database-provider&gt;NLM&lt;/remote-database-provider&gt;&lt;language&gt;eng&lt;/language&gt;&lt;/record&gt;&lt;/Cite&gt;&lt;/EndNote&gt;</w:instrTex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separate"/>
            </w:r>
            <w:hyperlink w:anchor="_ENREF_53" w:tooltip="Lucey, 1997 #96" w:history="1">
              <w:r w:rsidR="005678F5">
                <w:rPr>
                  <w:rFonts w:ascii="Arial" w:eastAsia="Malgun Gothic" w:hAnsi="Arial" w:cs="Arial"/>
                  <w:noProof/>
                  <w:color w:val="000000"/>
                  <w:kern w:val="0"/>
                  <w:sz w:val="18"/>
                  <w:szCs w:val="18"/>
                </w:rPr>
                <w:t>Lucey (1997</w:t>
              </w:r>
            </w:hyperlink>
            <w:r w:rsidR="00006688">
              <w:rPr>
                <w:rFonts w:ascii="Arial" w:eastAsia="Malgun Gothic" w:hAnsi="Arial" w:cs="Arial"/>
                <w:noProof/>
                <w:color w:val="000000"/>
                <w:kern w:val="0"/>
                <w:sz w:val="18"/>
                <w:szCs w:val="18"/>
              </w:rPr>
              <w:t>)</w: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19/19</w:t>
            </w:r>
          </w:p>
        </w:tc>
        <w:tc>
          <w:tcPr>
            <w:tcW w:w="851" w:type="dxa"/>
            <w:gridSpan w:val="2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8/38</w:t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53/53</w:t>
            </w:r>
          </w:p>
        </w:tc>
        <w:tc>
          <w:tcPr>
            <w:tcW w:w="1133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7</w:t>
            </w:r>
          </w:p>
        </w:tc>
        <w:tc>
          <w:tcPr>
            <w:tcW w:w="1277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NR</w:t>
            </w:r>
          </w:p>
        </w:tc>
        <w:tc>
          <w:tcPr>
            <w:tcW w:w="2835" w:type="dxa"/>
          </w:tcPr>
          <w:p w:rsidR="00B2278E" w:rsidRPr="00125F98" w:rsidRDefault="00B2278E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WCST</w:t>
            </w:r>
          </w:p>
        </w:tc>
      </w:tr>
      <w:tr w:rsidR="00B2278E" w:rsidRPr="00125F98" w:rsidTr="007F2142">
        <w:trPr>
          <w:trHeight w:val="374"/>
        </w:trPr>
        <w:tc>
          <w:tcPr>
            <w:tcW w:w="2269" w:type="dxa"/>
            <w:shd w:val="clear" w:color="auto" w:fill="auto"/>
            <w:hideMark/>
          </w:tcPr>
          <w:p w:rsidR="00B2278E" w:rsidRPr="00125F98" w:rsidRDefault="00EE020A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/>
            </w:r>
            <w:r w:rsidR="00D31924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Hanes&lt;/Author&gt;&lt;Year&gt;1998&lt;/Year&gt;&lt;RecNum&gt;396&lt;/RecNum&gt;&lt;DisplayText&gt;Hanes (1998)&lt;/DisplayText&gt;&lt;record&gt;&lt;rec-number&gt;396&lt;/rec-number&gt;&lt;foreign-keys&gt;&lt;key app="EN" db-id="ttstfxwe5evas9ee5fuvvfsgwwsxzfvsx22e"&gt;396&lt;/key&gt;&lt;/foreign-keys&gt;&lt;ref-type name="Journal Article"&gt;17&lt;/ref-type&gt;&lt;contributors&gt;&lt;authors&gt;&lt;author&gt;Hanes, Karl R&lt;/author&gt;&lt;/authors&gt;&lt;/contributors&gt;&lt;titles&gt;&lt;title&gt;Neuropsychological performance in body dysmorphic disorder&lt;/title&gt;&lt;secondary-title&gt;Journal of the International Neuropsychological Society&lt;/secondary-title&gt;&lt;/titles&gt;&lt;periodical&gt;&lt;full-title&gt;Journal of the International Neuropsychological Society&lt;/full-title&gt;&lt;/periodical&gt;&lt;pages&gt;167-171&lt;/pages&gt;&lt;volume&gt;4&lt;/volume&gt;&lt;number&gt;2&lt;/number&gt;&lt;dates&gt;&lt;year&gt;1998&lt;/year&gt;&lt;/dates&gt;&lt;isbn&gt;1355-6177&lt;/isbn&gt;&lt;urls&gt;&lt;/urls&gt;&lt;/record&gt;&lt;/Cite&gt;&lt;/EndNote&gt;</w:instrTex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separate"/>
            </w:r>
            <w:hyperlink w:anchor="_ENREF_34" w:tooltip="Hanes, 1998 #396" w:history="1">
              <w:r w:rsidR="005678F5">
                <w:rPr>
                  <w:rFonts w:ascii="Arial" w:eastAsia="Malgun Gothic" w:hAnsi="Arial" w:cs="Arial"/>
                  <w:noProof/>
                  <w:color w:val="000000"/>
                  <w:kern w:val="0"/>
                  <w:sz w:val="18"/>
                  <w:szCs w:val="18"/>
                </w:rPr>
                <w:t>Hanes (1998</w:t>
              </w:r>
            </w:hyperlink>
            <w:r w:rsidR="00006688">
              <w:rPr>
                <w:rFonts w:ascii="Arial" w:eastAsia="Malgun Gothic" w:hAnsi="Arial" w:cs="Arial"/>
                <w:noProof/>
                <w:color w:val="000000"/>
                <w:kern w:val="0"/>
                <w:sz w:val="18"/>
                <w:szCs w:val="18"/>
              </w:rPr>
              <w:t>)</w: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10/24</w:t>
            </w:r>
          </w:p>
        </w:tc>
        <w:tc>
          <w:tcPr>
            <w:tcW w:w="851" w:type="dxa"/>
            <w:gridSpan w:val="2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4/43</w:t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60/50</w:t>
            </w:r>
          </w:p>
        </w:tc>
        <w:tc>
          <w:tcPr>
            <w:tcW w:w="1133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70</w:t>
            </w:r>
          </w:p>
        </w:tc>
        <w:tc>
          <w:tcPr>
            <w:tcW w:w="1277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NR</w:t>
            </w:r>
          </w:p>
        </w:tc>
        <w:tc>
          <w:tcPr>
            <w:tcW w:w="2835" w:type="dxa"/>
          </w:tcPr>
          <w:p w:rsidR="00B2278E" w:rsidRPr="00125F98" w:rsidRDefault="00B2278E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CF, VLT dr</w:t>
            </w:r>
          </w:p>
        </w:tc>
      </w:tr>
      <w:tr w:rsidR="00B2278E" w:rsidRPr="00125F98" w:rsidTr="007F2142">
        <w:trPr>
          <w:trHeight w:val="374"/>
        </w:trPr>
        <w:tc>
          <w:tcPr>
            <w:tcW w:w="2269" w:type="dxa"/>
            <w:tcBorders>
              <w:bottom w:val="nil"/>
            </w:tcBorders>
            <w:shd w:val="clear" w:color="auto" w:fill="auto"/>
            <w:hideMark/>
          </w:tcPr>
          <w:p w:rsidR="00B2278E" w:rsidRPr="00125F98" w:rsidRDefault="00EE020A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lastRenderedPageBreak/>
              <w:fldChar w:fldCharType="begin"/>
            </w:r>
            <w:r w:rsidR="00930C6F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Purcell&lt;/Author&gt;&lt;Year&gt;1998&lt;/Year&gt;&lt;RecNum&gt;98&lt;/RecNum&gt;&lt;DisplayText&gt;Purcell (1998)&lt;/DisplayText&gt;&lt;record&gt;&lt;rec-number&gt;98&lt;/rec-number&gt;&lt;foreign-keys&gt;&lt;key app="EN" db-id="ttstfxwe5evas9ee5fuvvfsgwwsxzfvsx22e"&gt;98&lt;/key&gt;&lt;/foreign-keys&gt;&lt;ref-type name="Journal Article"&gt;17&lt;/ref-type&gt;&lt;contributors&gt;&lt;authors&gt;&lt;author&gt;Purcell, R.&lt;/author&gt;&lt;author&gt;Maruff, P.&lt;/author&gt;&lt;author&gt;Kyrios, M.&lt;/author&gt;&lt;author&gt;Pantelis, C.&lt;/author&gt;&lt;/authors&gt;&lt;/contributors&gt;&lt;auth-address&gt;Department of Psychology, The University of Melbourne, Royal Melbourne Hospital, Australia. rpurcell@papyrus.mhri.edu.au&lt;/auth-address&gt;&lt;titles&gt;&lt;title&gt;Neuropsychological deficits in obsessive-compulsive disorder: a comparison with unipolar depression, panic disorder, and normal controls&lt;/title&gt;&lt;secondary-title&gt;Archives of General Psychiatry&lt;/secondary-title&gt;&lt;/titles&gt;&lt;periodical&gt;&lt;full-title&gt;Archives of General Psychiatry&lt;/full-title&gt;&lt;/periodical&gt;&lt;pages&gt;415-23&lt;/pages&gt;&lt;volume&gt;55&lt;/volume&gt;&lt;number&gt;5&lt;/number&gt;&lt;edition&gt;1998/05/22&lt;/edition&gt;&lt;keywords&gt;&lt;keyword&gt;Adult&lt;/keyword&gt;&lt;keyword&gt;Attention/physiology&lt;/keyword&gt;&lt;keyword&gt;Cognition Disorders/ diagnosis/psychology&lt;/keyword&gt;&lt;keyword&gt;Depressive Disorder/diagnosis/psychology&lt;/keyword&gt;&lt;keyword&gt;Diagnosis, Differential&lt;/keyword&gt;&lt;keyword&gt;Female&lt;/keyword&gt;&lt;keyword&gt;Humans&lt;/keyword&gt;&lt;keyword&gt;Male&lt;/keyword&gt;&lt;keyword&gt;Memory/physiology&lt;/keyword&gt;&lt;keyword&gt;Motor Skills/physiology&lt;/keyword&gt;&lt;keyword&gt;Neuropsychological Tests/statistics &amp;amp; numerical data&lt;/keyword&gt;&lt;keyword&gt;Obsessive-Compulsive Disorder/ diagnosis/psychology&lt;/keyword&gt;&lt;keyword&gt;Panic Disorder/diagnosis/psychology&lt;/keyword&gt;&lt;keyword&gt;Pattern Recognition, Visual/physiology&lt;/keyword&gt;&lt;keyword&gt;Set (Psychology)&lt;/keyword&gt;&lt;keyword&gt;Space Perception/physiology&lt;/keyword&gt;&lt;/keywords&gt;&lt;dates&gt;&lt;year&gt;1998&lt;/year&gt;&lt;pub-dates&gt;&lt;date&gt;May&lt;/date&gt;&lt;/pub-dates&gt;&lt;/dates&gt;&lt;isbn&gt;0003-990X (Print)&amp;#xD;0003-990X (Linking)&lt;/isbn&gt;&lt;accession-num&gt;9596044&lt;/accession-num&gt;&lt;urls&gt;&lt;/urls&gt;&lt;remote-database-provider&gt;NLM&lt;/remote-database-provider&gt;&lt;language&gt;eng&lt;/language&gt;&lt;/record&gt;&lt;/Cite&gt;&lt;/EndNote&gt;</w:instrTex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separate"/>
            </w:r>
            <w:hyperlink w:anchor="_ENREF_68" w:tooltip="Purcell, 1998 #98" w:history="1">
              <w:r w:rsidR="005678F5">
                <w:rPr>
                  <w:rFonts w:ascii="Arial" w:eastAsia="Malgun Gothic" w:hAnsi="Arial" w:cs="Arial"/>
                  <w:noProof/>
                  <w:color w:val="000000"/>
                  <w:kern w:val="0"/>
                  <w:sz w:val="18"/>
                  <w:szCs w:val="18"/>
                </w:rPr>
                <w:t>Purcell (1998</w:t>
              </w:r>
            </w:hyperlink>
            <w:r w:rsidR="00006688">
              <w:rPr>
                <w:rFonts w:ascii="Arial" w:eastAsia="Malgun Gothic" w:hAnsi="Arial" w:cs="Arial"/>
                <w:noProof/>
                <w:color w:val="000000"/>
                <w:kern w:val="0"/>
                <w:sz w:val="18"/>
                <w:szCs w:val="18"/>
              </w:rPr>
              <w:t>)</w: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850" w:type="dxa"/>
            <w:tcBorders>
              <w:bottom w:val="nil"/>
            </w:tcBorders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0/30</w:t>
            </w:r>
          </w:p>
        </w:tc>
        <w:tc>
          <w:tcPr>
            <w:tcW w:w="851" w:type="dxa"/>
            <w:gridSpan w:val="2"/>
            <w:tcBorders>
              <w:bottom w:val="nil"/>
            </w:tcBorders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41/41</w:t>
            </w:r>
          </w:p>
        </w:tc>
        <w:tc>
          <w:tcPr>
            <w:tcW w:w="850" w:type="dxa"/>
            <w:tcBorders>
              <w:bottom w:val="nil"/>
            </w:tcBorders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3/40</w:t>
            </w:r>
          </w:p>
        </w:tc>
        <w:tc>
          <w:tcPr>
            <w:tcW w:w="1133" w:type="dxa"/>
            <w:tcBorders>
              <w:bottom w:val="nil"/>
            </w:tcBorders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77</w:t>
            </w:r>
          </w:p>
        </w:tc>
        <w:tc>
          <w:tcPr>
            <w:tcW w:w="1277" w:type="dxa"/>
            <w:tcBorders>
              <w:bottom w:val="nil"/>
            </w:tcBorders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 w:hint="eastAsia"/>
                <w:color w:val="000000"/>
                <w:kern w:val="0"/>
                <w:sz w:val="18"/>
                <w:szCs w:val="18"/>
              </w:rPr>
              <w:t>0</w:t>
            </w:r>
          </w:p>
        </w:tc>
        <w:tc>
          <w:tcPr>
            <w:tcW w:w="2835" w:type="dxa"/>
            <w:tcBorders>
              <w:bottom w:val="nil"/>
            </w:tcBorders>
          </w:tcPr>
          <w:p w:rsidR="00B2278E" w:rsidRPr="00125F98" w:rsidRDefault="00B2278E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CBT, IED</w:t>
            </w:r>
            <w:r w:rsidRPr="00125F98">
              <w:rPr>
                <w:rFonts w:ascii="Arial" w:eastAsia="Malgun Gothic" w:hAnsi="Arial" w:cs="Arial" w:hint="eastAsia"/>
                <w:color w:val="000000"/>
                <w:kern w:val="0"/>
                <w:sz w:val="18"/>
                <w:szCs w:val="18"/>
              </w:rPr>
              <w:t xml:space="preserve"> ed</w: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 xml:space="preserve">, </w:t>
            </w:r>
            <w:r w:rsidRPr="00125F98">
              <w:rPr>
                <w:rFonts w:ascii="Arial" w:eastAsia="Malgun Gothic" w:hAnsi="Arial" w:cs="Arial" w:hint="eastAsia"/>
                <w:color w:val="000000"/>
                <w:kern w:val="0"/>
                <w:sz w:val="18"/>
                <w:szCs w:val="18"/>
              </w:rPr>
              <w:t xml:space="preserve">IED id, </w: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SWM, ToL</w:t>
            </w:r>
          </w:p>
        </w:tc>
      </w:tr>
      <w:tr w:rsidR="00B2278E" w:rsidRPr="00125F98" w:rsidTr="007F2142">
        <w:trPr>
          <w:trHeight w:val="374"/>
        </w:trPr>
        <w:tc>
          <w:tcPr>
            <w:tcW w:w="2269" w:type="dxa"/>
            <w:tcBorders>
              <w:top w:val="nil"/>
              <w:bottom w:val="nil"/>
            </w:tcBorders>
            <w:shd w:val="clear" w:color="auto" w:fill="auto"/>
            <w:hideMark/>
          </w:tcPr>
          <w:p w:rsidR="00B2278E" w:rsidRPr="00125F98" w:rsidRDefault="00EE020A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/>
            </w:r>
            <w:r w:rsidR="00190DC6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Schmidtke&lt;/Author&gt;&lt;Year&gt;1998&lt;/Year&gt;&lt;RecNum&gt;99&lt;/RecNum&gt;&lt;DisplayText&gt;Schmidtke (1998)&lt;/DisplayText&gt;&lt;record&gt;&lt;rec-number&gt;99&lt;/rec-number&gt;&lt;foreign-keys&gt;&lt;key app="EN" db-id="ttstfxwe5evas9ee5fuvvfsgwwsxzfvsx22e"&gt;99&lt;/key&gt;&lt;/foreign-keys&gt;&lt;ref-type name="Journal Article"&gt;17&lt;/ref-type&gt;&lt;contributors&gt;&lt;authors&gt;&lt;author&gt;Schmidtke, K.&lt;/author&gt;&lt;author&gt;Schorb, A.&lt;/author&gt;&lt;author&gt;Winkelmann, G.&lt;/author&gt;&lt;author&gt;Hohagen, F.&lt;/author&gt;&lt;/authors&gt;&lt;/contributors&gt;&lt;auth-address&gt;Neurological Clinic, University of Freiburg, Germany.&lt;/auth-address&gt;&lt;titles&gt;&lt;title&gt;Cognitive frontal lobe dysfunction in obsessive-compulsive disorder&lt;/title&gt;&lt;secondary-title&gt;Biological Psychiatry&lt;/secondary-title&gt;&lt;/titles&gt;&lt;periodical&gt;&lt;full-title&gt;Biological Psychiatry&lt;/full-title&gt;&lt;/periodical&gt;&lt;pages&gt;666-73&lt;/pages&gt;&lt;volume&gt;43&lt;/volume&gt;&lt;number&gt;9&lt;/number&gt;&lt;edition&gt;1998/05/16&lt;/edition&gt;&lt;keywords&gt;&lt;keyword&gt;Adolescent&lt;/keyword&gt;&lt;keyword&gt;Adult&lt;/keyword&gt;&lt;keyword&gt;Cognition/ physiology&lt;/keyword&gt;&lt;keyword&gt;Concept Formation&lt;/keyword&gt;&lt;keyword&gt;Female&lt;/keyword&gt;&lt;keyword&gt;Frontal Lobe/ physiopathology&lt;/keyword&gt;&lt;keyword&gt;Humans&lt;/keyword&gt;&lt;keyword&gt;Male&lt;/keyword&gt;&lt;keyword&gt;Neuropsychological Tests&lt;/keyword&gt;&lt;keyword&gt;Obsessive-Compulsive Disorder/ physiopathology/ psychology&lt;/keyword&gt;&lt;keyword&gt;Psychiatric Status Rating Scales&lt;/keyword&gt;&lt;keyword&gt;Reaction Time/physiology&lt;/keyword&gt;&lt;keyword&gt;Verbal Behavior/physiology&lt;/keyword&gt;&lt;keyword&gt;Verbal Learning&lt;/keyword&gt;&lt;/keywords&gt;&lt;dates&gt;&lt;year&gt;1998&lt;/year&gt;&lt;pub-dates&gt;&lt;date&gt;May 1&lt;/date&gt;&lt;/pub-dates&gt;&lt;/dates&gt;&lt;isbn&gt;0006-3223 (Print)&amp;#xD;0006-3223 (Linking)&lt;/isbn&gt;&lt;accession-num&gt;9583000&lt;/accession-num&gt;&lt;urls&gt;&lt;/urls&gt;&lt;remote-database-provider&gt;NLM&lt;/remote-database-provider&gt;&lt;language&gt;eng&lt;/language&gt;&lt;/record&gt;&lt;/Cite&gt;&lt;/EndNote&gt;</w:instrTex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separate"/>
            </w:r>
            <w:hyperlink w:anchor="_ENREF_77" w:tooltip="Schmidtke, 1998 #99" w:history="1">
              <w:r w:rsidR="005678F5">
                <w:rPr>
                  <w:rFonts w:ascii="Arial" w:eastAsia="Malgun Gothic" w:hAnsi="Arial" w:cs="Arial"/>
                  <w:noProof/>
                  <w:color w:val="000000"/>
                  <w:kern w:val="0"/>
                  <w:sz w:val="18"/>
                  <w:szCs w:val="18"/>
                </w:rPr>
                <w:t>Schmidtke (1998</w:t>
              </w:r>
            </w:hyperlink>
            <w:r w:rsidR="00006688">
              <w:rPr>
                <w:rFonts w:ascii="Arial" w:eastAsia="Malgun Gothic" w:hAnsi="Arial" w:cs="Arial"/>
                <w:noProof/>
                <w:color w:val="000000"/>
                <w:kern w:val="0"/>
                <w:sz w:val="18"/>
                <w:szCs w:val="18"/>
              </w:rPr>
              <w:t>)</w: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29/58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5/34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52/52</w:t>
            </w:r>
          </w:p>
        </w:tc>
        <w:tc>
          <w:tcPr>
            <w:tcW w:w="1133" w:type="dxa"/>
            <w:tcBorders>
              <w:top w:val="nil"/>
              <w:bottom w:val="nil"/>
            </w:tcBorders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0</w:t>
            </w:r>
          </w:p>
        </w:tc>
        <w:tc>
          <w:tcPr>
            <w:tcW w:w="1277" w:type="dxa"/>
            <w:tcBorders>
              <w:top w:val="nil"/>
              <w:bottom w:val="nil"/>
            </w:tcBorders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 w:hint="eastAsia"/>
                <w:color w:val="000000"/>
                <w:kern w:val="0"/>
                <w:sz w:val="18"/>
                <w:szCs w:val="18"/>
              </w:rPr>
              <w:t>U</w:t>
            </w:r>
          </w:p>
        </w:tc>
        <w:tc>
          <w:tcPr>
            <w:tcW w:w="2835" w:type="dxa"/>
            <w:tcBorders>
              <w:top w:val="nil"/>
              <w:bottom w:val="nil"/>
            </w:tcBorders>
          </w:tcPr>
          <w:p w:rsidR="00B2278E" w:rsidRPr="00125F98" w:rsidRDefault="00B2278E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CF, DF, LF</w:t>
            </w:r>
          </w:p>
        </w:tc>
      </w:tr>
      <w:tr w:rsidR="00B2278E" w:rsidRPr="00125F98" w:rsidTr="007F2142">
        <w:trPr>
          <w:trHeight w:val="374"/>
        </w:trPr>
        <w:tc>
          <w:tcPr>
            <w:tcW w:w="2269" w:type="dxa"/>
            <w:tcBorders>
              <w:top w:val="nil"/>
            </w:tcBorders>
            <w:shd w:val="clear" w:color="auto" w:fill="auto"/>
            <w:hideMark/>
          </w:tcPr>
          <w:p w:rsidR="00B2278E" w:rsidRPr="00125F98" w:rsidRDefault="00EE020A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/>
            </w:r>
            <w:r w:rsidR="0000668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Hartston&lt;/Author&gt;&lt;Year&gt;1999&lt;/Year&gt;&lt;RecNum&gt;103&lt;/RecNum&gt;&lt;DisplayText&gt;Hartston (1999)&lt;/DisplayText&gt;&lt;record&gt;&lt;rec-number&gt;103&lt;/rec-number&gt;&lt;foreign-keys&gt;&lt;key app="EN" db-id="ttstfxwe5evas9ee5fuvvfsgwwsxzfvsx22e"&gt;103&lt;/key&gt;&lt;/foreign-keys&gt;&lt;ref-type name="Journal Article"&gt;17&lt;/ref-type&gt;&lt;contributors&gt;&lt;authors&gt;&lt;author&gt;Hartston, H. J.&lt;/author&gt;&lt;author&gt;Swerdlow, N. R.&lt;/author&gt;&lt;/authors&gt;&lt;/contributors&gt;&lt;auth-address&gt;Joint Doctoral Program in Clinical Psychology, San Diego State University and University of California, USA.&lt;/auth-address&gt;&lt;titles&gt;&lt;title&gt;Visuospatial priming and stroop performance in patients with obsessive compulsive disorder&lt;/title&gt;&lt;secondary-title&gt;Neuropsychology&lt;/secondary-title&gt;&lt;/titles&gt;&lt;periodical&gt;&lt;full-title&gt;Neuropsychology&lt;/full-title&gt;&lt;/periodical&gt;&lt;pages&gt;447-57&lt;/pages&gt;&lt;volume&gt;13&lt;/volume&gt;&lt;number&gt;3&lt;/number&gt;&lt;edition&gt;1999/08/14&lt;/edition&gt;&lt;keywords&gt;&lt;keyword&gt;Adult&lt;/keyword&gt;&lt;keyword&gt;Female&lt;/keyword&gt;&lt;keyword&gt;Humans&lt;/keyword&gt;&lt;keyword&gt;Inhibition (Psychology)&lt;/keyword&gt;&lt;keyword&gt;Male&lt;/keyword&gt;&lt;keyword&gt;Neuropsychological Tests&lt;/keyword&gt;&lt;keyword&gt;Obsessive-Compulsive Disorder/ diagnosis&lt;/keyword&gt;&lt;keyword&gt;Perceptual Disorders/ diagnosis&lt;/keyword&gt;&lt;keyword&gt;Reaction Time&lt;/keyword&gt;&lt;keyword&gt;Space Perception/ physiology&lt;/keyword&gt;&lt;keyword&gt;Visual Perception/ physiology&lt;/keyword&gt;&lt;keyword&gt;Vocabulary&lt;/keyword&gt;&lt;/keywords&gt;&lt;dates&gt;&lt;year&gt;1999&lt;/year&gt;&lt;pub-dates&gt;&lt;date&gt;Jul&lt;/date&gt;&lt;/pub-dates&gt;&lt;/dates&gt;&lt;isbn&gt;0894-4105 (Print)&amp;#xD;0894-4105 (Linking)&lt;/isbn&gt;&lt;accession-num&gt;10447305&lt;/accession-num&gt;&lt;urls&gt;&lt;/urls&gt;&lt;remote-database-provider&gt;NLM&lt;/remote-database-provider&gt;&lt;language&gt;eng&lt;/language&gt;&lt;/record&gt;&lt;/Cite&gt;&lt;/EndNote&gt;</w:instrTex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separate"/>
            </w:r>
            <w:hyperlink w:anchor="_ENREF_36" w:tooltip="Hartston, 1999 #103" w:history="1">
              <w:r w:rsidR="005678F5">
                <w:rPr>
                  <w:rFonts w:ascii="Arial" w:eastAsia="Malgun Gothic" w:hAnsi="Arial" w:cs="Arial"/>
                  <w:noProof/>
                  <w:color w:val="000000"/>
                  <w:kern w:val="0"/>
                  <w:sz w:val="18"/>
                  <w:szCs w:val="18"/>
                </w:rPr>
                <w:t>Hartston (1999</w:t>
              </w:r>
            </w:hyperlink>
            <w:r w:rsidR="00006688">
              <w:rPr>
                <w:rFonts w:ascii="Arial" w:eastAsia="Malgun Gothic" w:hAnsi="Arial" w:cs="Arial"/>
                <w:noProof/>
                <w:color w:val="000000"/>
                <w:kern w:val="0"/>
                <w:sz w:val="18"/>
                <w:szCs w:val="18"/>
              </w:rPr>
              <w:t>)</w: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850" w:type="dxa"/>
            <w:tcBorders>
              <w:top w:val="nil"/>
            </w:tcBorders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76/62</w:t>
            </w:r>
          </w:p>
        </w:tc>
        <w:tc>
          <w:tcPr>
            <w:tcW w:w="851" w:type="dxa"/>
            <w:gridSpan w:val="2"/>
            <w:tcBorders>
              <w:top w:val="nil"/>
            </w:tcBorders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3/31</w:t>
            </w:r>
          </w:p>
        </w:tc>
        <w:tc>
          <w:tcPr>
            <w:tcW w:w="850" w:type="dxa"/>
            <w:tcBorders>
              <w:top w:val="nil"/>
            </w:tcBorders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46/50</w:t>
            </w:r>
          </w:p>
        </w:tc>
        <w:tc>
          <w:tcPr>
            <w:tcW w:w="1133" w:type="dxa"/>
            <w:tcBorders>
              <w:top w:val="nil"/>
            </w:tcBorders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59</w:t>
            </w:r>
          </w:p>
        </w:tc>
        <w:tc>
          <w:tcPr>
            <w:tcW w:w="1277" w:type="dxa"/>
            <w:tcBorders>
              <w:top w:val="nil"/>
            </w:tcBorders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NR</w:t>
            </w:r>
          </w:p>
        </w:tc>
        <w:tc>
          <w:tcPr>
            <w:tcW w:w="2835" w:type="dxa"/>
            <w:tcBorders>
              <w:top w:val="nil"/>
            </w:tcBorders>
          </w:tcPr>
          <w:p w:rsidR="00B2278E" w:rsidRPr="00125F98" w:rsidRDefault="00B2278E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Stroop</w:t>
            </w:r>
          </w:p>
        </w:tc>
      </w:tr>
      <w:tr w:rsidR="00B2278E" w:rsidRPr="00125F98" w:rsidTr="007F2142">
        <w:trPr>
          <w:trHeight w:val="374"/>
        </w:trPr>
        <w:tc>
          <w:tcPr>
            <w:tcW w:w="2269" w:type="dxa"/>
            <w:shd w:val="clear" w:color="auto" w:fill="auto"/>
            <w:hideMark/>
          </w:tcPr>
          <w:p w:rsidR="00B2278E" w:rsidRPr="00125F98" w:rsidRDefault="00EE020A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/>
            </w:r>
            <w:r w:rsidR="00190DC6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Deckersbach&lt;/Author&gt;&lt;Year&gt;2000&lt;/Year&gt;&lt;RecNum&gt;181&lt;/RecNum&gt;&lt;DisplayText&gt;Deckersbach (2000)&lt;/DisplayText&gt;&lt;record&gt;&lt;rec-number&gt;181&lt;/rec-number&gt;&lt;foreign-keys&gt;&lt;key app="EN" db-id="ttstfxwe5evas9ee5fuvvfsgwwsxzfvsx22e"&gt;181&lt;/key&gt;&lt;/foreign-keys&gt;&lt;ref-type name="Journal Article"&gt;17&lt;/ref-type&gt;&lt;contributors&gt;&lt;authors&gt;&lt;author&gt;Deckersbach, T.&lt;/author&gt;&lt;author&gt;Savage, C. R.&lt;/author&gt;&lt;author&gt;Henin, A.&lt;/author&gt;&lt;author&gt;Mataix-Cols, D.&lt;/author&gt;&lt;author&gt;Otto, M. W.&lt;/author&gt;&lt;author&gt;Wilhelm, S.&lt;/author&gt;&lt;author&gt;Rauch, S. L.&lt;/author&gt;&lt;author&gt;Baer, L.&lt;/author&gt;&lt;author&gt;Jenike, M. A.&lt;/author&gt;&lt;/authors&gt;&lt;/contributors&gt;&lt;auth-address&gt;Department of Psychiatry, Massachusetts General Hospital and Harvard Medical School, Cambridge, MA 02129, USA.ica.&lt;/auth-address&gt;&lt;titles&gt;&lt;title&gt;Reliability and validity of a scoring system for measuring organizational approach in the Complex Figure Test&lt;/title&gt;&lt;secondary-title&gt;Journal of Clinical and Experimental Neuropsychology&lt;/secondary-title&gt;&lt;/titles&gt;&lt;periodical&gt;&lt;full-title&gt;Journal of Clinical and Experimental Neuropsychology&lt;/full-title&gt;&lt;/periodical&gt;&lt;pages&gt;640-8&lt;/pages&gt;&lt;volume&gt;22&lt;/volume&gt;&lt;number&gt;5&lt;/number&gt;&lt;edition&gt;2000/11/30&lt;/edition&gt;&lt;keywords&gt;&lt;keyword&gt;Adult&lt;/keyword&gt;&lt;keyword&gt;Case-Control Studies&lt;/keyword&gt;&lt;keyword&gt;Cognition&lt;/keyword&gt;&lt;keyword&gt;Female&lt;/keyword&gt;&lt;keyword&gt;Humans&lt;/keyword&gt;&lt;keyword&gt;Male&lt;/keyword&gt;&lt;keyword&gt;Mental Recall&lt;/keyword&gt;&lt;keyword&gt;Middle Aged&lt;/keyword&gt;&lt;keyword&gt;Neuropsychological Tests/ standards&lt;/keyword&gt;&lt;keyword&gt;Obsessive-Compulsive Disorder/ diagnosis/psychology&lt;/keyword&gt;&lt;keyword&gt;Psychometrics&lt;/keyword&gt;&lt;keyword&gt;Regression Analysis&lt;/keyword&gt;&lt;keyword&gt;Reproducibility of Results&lt;/keyword&gt;&lt;/keywords&gt;&lt;dates&gt;&lt;year&gt;2000&lt;/year&gt;&lt;pub-dates&gt;&lt;date&gt;Oct&lt;/date&gt;&lt;/pub-dates&gt;&lt;/dates&gt;&lt;isbn&gt;1380-3395 (Print)&amp;#xD;1380-3395 (Linking)&lt;/isbn&gt;&lt;accession-num&gt;11094399&lt;/accession-num&gt;&lt;urls&gt;&lt;/urls&gt;&lt;electronic-resource-num&gt;10.1076/1380-3395(200010)22:5;1-9;ft640&lt;/electronic-resource-num&gt;&lt;remote-database-provider&gt;NLM&lt;/remote-database-provider&gt;&lt;language&gt;eng&lt;/language&gt;&lt;/record&gt;&lt;/Cite&gt;&lt;/EndNote&gt;</w:instrTex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separate"/>
            </w:r>
            <w:hyperlink w:anchor="_ENREF_29" w:tooltip="Deckersbach, 2000 #181" w:history="1">
              <w:r w:rsidR="005678F5">
                <w:rPr>
                  <w:rFonts w:ascii="Arial" w:eastAsia="Malgun Gothic" w:hAnsi="Arial" w:cs="Arial"/>
                  <w:noProof/>
                  <w:color w:val="000000"/>
                  <w:kern w:val="0"/>
                  <w:sz w:val="18"/>
                  <w:szCs w:val="18"/>
                </w:rPr>
                <w:t>Deckersbach (2000</w:t>
              </w:r>
            </w:hyperlink>
            <w:r w:rsidR="00006688">
              <w:rPr>
                <w:rFonts w:ascii="Arial" w:eastAsia="Malgun Gothic" w:hAnsi="Arial" w:cs="Arial"/>
                <w:noProof/>
                <w:color w:val="000000"/>
                <w:kern w:val="0"/>
                <w:sz w:val="18"/>
                <w:szCs w:val="18"/>
              </w:rPr>
              <w:t>)</w: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71/55</w:t>
            </w:r>
          </w:p>
        </w:tc>
        <w:tc>
          <w:tcPr>
            <w:tcW w:w="851" w:type="dxa"/>
            <w:gridSpan w:val="2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6/35</w:t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46/38</w:t>
            </w:r>
          </w:p>
        </w:tc>
        <w:tc>
          <w:tcPr>
            <w:tcW w:w="1133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4</w:t>
            </w:r>
          </w:p>
        </w:tc>
        <w:tc>
          <w:tcPr>
            <w:tcW w:w="1277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NR</w:t>
            </w:r>
          </w:p>
        </w:tc>
        <w:tc>
          <w:tcPr>
            <w:tcW w:w="2835" w:type="dxa"/>
          </w:tcPr>
          <w:p w:rsidR="00B2278E" w:rsidRPr="00125F98" w:rsidRDefault="00B2278E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RCFT ir, RCFT organ</w:t>
            </w:r>
          </w:p>
        </w:tc>
      </w:tr>
      <w:tr w:rsidR="00B2278E" w:rsidRPr="00125F98" w:rsidTr="007F2142">
        <w:trPr>
          <w:trHeight w:val="374"/>
        </w:trPr>
        <w:tc>
          <w:tcPr>
            <w:tcW w:w="2269" w:type="dxa"/>
            <w:shd w:val="clear" w:color="auto" w:fill="auto"/>
            <w:hideMark/>
          </w:tcPr>
          <w:p w:rsidR="00B2278E" w:rsidRPr="00125F98" w:rsidRDefault="00EE020A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/>
            </w:r>
            <w:r w:rsidR="0000668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Savage&lt;/Author&gt;&lt;Year&gt;2000&lt;/Year&gt;&lt;RecNum&gt;105&lt;/RecNum&gt;&lt;DisplayText&gt;Savage (2000)&lt;/DisplayText&gt;&lt;record&gt;&lt;rec-number&gt;105&lt;/rec-number&gt;&lt;foreign-keys&gt;&lt;key app="EN" db-id="ttstfxwe5evas9ee5fuvvfsgwwsxzfvsx22e"&gt;105&lt;/key&gt;&lt;/foreign-keys&gt;&lt;ref-type name="Journal Article"&gt;17&lt;/ref-type&gt;&lt;contributors&gt;&lt;authors&gt;&lt;author&gt;Savage, C. R.&lt;/author&gt;&lt;author&gt;Deckersbach, T.&lt;/author&gt;&lt;author&gt;Wilhelm, S.&lt;/author&gt;&lt;author&gt;Rauch, S. L.&lt;/author&gt;&lt;author&gt;Baer, L.&lt;/author&gt;&lt;author&gt;Reid, T.&lt;/author&gt;&lt;author&gt;Jenike, M. A.&lt;/author&gt;&lt;/authors&gt;&lt;/contributors&gt;&lt;auth-address&gt;Department of Psychiatry, Massachusetts General Hospital, Charlestown 02129-2060, USA. savage@psych.mgh.harvard.edu&lt;/auth-address&gt;&lt;titles&gt;&lt;title&gt;Strategic processing and episodic memory impairment in obsessive compulsive disorder&lt;/title&gt;&lt;secondary-title&gt;Neuropsychology&lt;/secondary-title&gt;&lt;/titles&gt;&lt;periodical&gt;&lt;full-title&gt;Neuropsychology&lt;/full-title&gt;&lt;/periodical&gt;&lt;pages&gt;141-51&lt;/pages&gt;&lt;volume&gt;14&lt;/volume&gt;&lt;number&gt;1&lt;/number&gt;&lt;edition&gt;2000/02/16&lt;/edition&gt;&lt;keywords&gt;&lt;keyword&gt;Adult&lt;/keyword&gt;&lt;keyword&gt;Corpus Striatum/physiopathology&lt;/keyword&gt;&lt;keyword&gt;Female&lt;/keyword&gt;&lt;keyword&gt;Frontal Lobe/physiopathology&lt;/keyword&gt;&lt;keyword&gt;Humans&lt;/keyword&gt;&lt;keyword&gt;Male&lt;/keyword&gt;&lt;keyword&gt;Memory Disorders/ complications/diagnosis&lt;/keyword&gt;&lt;keyword&gt;Mental Processes/ physiology&lt;/keyword&gt;&lt;keyword&gt;Neuropsychological Tests&lt;/keyword&gt;&lt;keyword&gt;Nonverbal Communication&lt;/keyword&gt;&lt;keyword&gt;Obsessive-Compulsive Disorder/ complications/physiopathology&lt;/keyword&gt;&lt;keyword&gt;Verbal Behavior/physiology&lt;/keyword&gt;&lt;/keywords&gt;&lt;dates&gt;&lt;year&gt;2000&lt;/year&gt;&lt;pub-dates&gt;&lt;date&gt;Jan&lt;/date&gt;&lt;/pub-dates&gt;&lt;/dates&gt;&lt;isbn&gt;0894-4105 (Print)&amp;#xD;0894-4105 (Linking)&lt;/isbn&gt;&lt;accession-num&gt;10674806&lt;/accession-num&gt;&lt;urls&gt;&lt;/urls&gt;&lt;remote-database-provider&gt;NLM&lt;/remote-database-provider&gt;&lt;language&gt;eng&lt;/language&gt;&lt;/record&gt;&lt;/Cite&gt;&lt;/EndNote&gt;</w:instrTex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separate"/>
            </w:r>
            <w:hyperlink w:anchor="_ENREF_74" w:tooltip="Savage, 2000 #105" w:history="1">
              <w:r w:rsidR="005678F5">
                <w:rPr>
                  <w:rFonts w:ascii="Arial" w:eastAsia="Malgun Gothic" w:hAnsi="Arial" w:cs="Arial"/>
                  <w:noProof/>
                  <w:color w:val="000000"/>
                  <w:kern w:val="0"/>
                  <w:sz w:val="18"/>
                  <w:szCs w:val="18"/>
                </w:rPr>
                <w:t>Savage (2000</w:t>
              </w:r>
            </w:hyperlink>
            <w:r w:rsidR="00006688">
              <w:rPr>
                <w:rFonts w:ascii="Arial" w:eastAsia="Malgun Gothic" w:hAnsi="Arial" w:cs="Arial"/>
                <w:noProof/>
                <w:color w:val="000000"/>
                <w:kern w:val="0"/>
                <w:sz w:val="18"/>
                <w:szCs w:val="18"/>
              </w:rPr>
              <w:t>)</w: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3/30</w:t>
            </w:r>
          </w:p>
        </w:tc>
        <w:tc>
          <w:tcPr>
            <w:tcW w:w="851" w:type="dxa"/>
            <w:gridSpan w:val="2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9/36</w:t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45/40</w:t>
            </w:r>
          </w:p>
        </w:tc>
        <w:tc>
          <w:tcPr>
            <w:tcW w:w="1133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67</w:t>
            </w:r>
          </w:p>
        </w:tc>
        <w:tc>
          <w:tcPr>
            <w:tcW w:w="1277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 w:hint="eastAsia"/>
                <w:color w:val="000000"/>
                <w:kern w:val="0"/>
                <w:sz w:val="18"/>
                <w:szCs w:val="18"/>
              </w:rPr>
              <w:t>55</w:t>
            </w:r>
          </w:p>
        </w:tc>
        <w:tc>
          <w:tcPr>
            <w:tcW w:w="2835" w:type="dxa"/>
          </w:tcPr>
          <w:p w:rsidR="00B2278E" w:rsidRPr="00125F98" w:rsidRDefault="00B2278E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RCFT ir, RCFT organ, VLT dr, VLT sc</w:t>
            </w:r>
          </w:p>
        </w:tc>
      </w:tr>
      <w:tr w:rsidR="00B2278E" w:rsidRPr="00125F98" w:rsidTr="007F2142">
        <w:trPr>
          <w:trHeight w:val="374"/>
        </w:trPr>
        <w:tc>
          <w:tcPr>
            <w:tcW w:w="2269" w:type="dxa"/>
            <w:shd w:val="clear" w:color="auto" w:fill="auto"/>
            <w:hideMark/>
          </w:tcPr>
          <w:p w:rsidR="00B2278E" w:rsidRPr="00125F98" w:rsidRDefault="00EE020A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/>
            </w:r>
            <w:r w:rsidR="0000668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Basso&lt;/Author&gt;&lt;Year&gt;2001&lt;/Year&gt;&lt;RecNum&gt;628&lt;/RecNum&gt;&lt;DisplayText&gt;Basso (2001)&lt;/DisplayText&gt;&lt;record&gt;&lt;rec-number&gt;628&lt;/rec-number&gt;&lt;foreign-keys&gt;&lt;key app="EN" db-id="zaed00vw5fvftve0927vszsmss5wdawr9s92"&gt;628&lt;/key&gt;&lt;/foreign-keys&gt;&lt;ref-type name="Journal Article"&gt;17&lt;/ref-type&gt;&lt;contributors&gt;&lt;authors&gt;&lt;author&gt;Basso, M. R.&lt;/author&gt;&lt;author&gt;Bornstein, R. A.&lt;/author&gt;&lt;author&gt;Carona, F.&lt;/author&gt;&lt;author&gt;Morton, R.&lt;/author&gt;&lt;/authors&gt;&lt;/contributors&gt;&lt;auth-address&gt;Department of Psychology, University of Tulsa, Oklahoma 74104, USA. michael-basso@utulsa.edu&lt;/auth-address&gt;&lt;titles&gt;&lt;title&gt;Depression accounts for executive function deficits in obsessive-compulsive disorder&lt;/title&gt;&lt;secondary-title&gt;Neuropsychiatry Neuropsychol Behav Neurol&lt;/secondary-title&gt;&lt;/titles&gt;&lt;periodical&gt;&lt;full-title&gt;Neuropsychiatry, Neuropsychology, and Behavioral Neurology&lt;/full-title&gt;&lt;abbr-1&gt;Neuropsychiatry. Neuropsychol. Behav. Neurol.&lt;/abbr-1&gt;&lt;abbr-2&gt;Neuropsychiatry Neuropsychol Behav Neurol&lt;/abbr-2&gt;&lt;abbr-3&gt;Neuropsychiatry, Neuropsychology, &amp;amp; Behavioral Neurology&lt;/abbr-3&gt;&lt;/periodical&gt;&lt;pages&gt;241-5&lt;/pages&gt;&lt;volume&gt;14&lt;/volume&gt;&lt;number&gt;4&lt;/number&gt;&lt;keywords&gt;&lt;keyword&gt;Adolescent&lt;/keyword&gt;&lt;keyword&gt;Adult&lt;/keyword&gt;&lt;keyword&gt;Depressive Disorder/complications/*psychology&lt;/keyword&gt;&lt;keyword&gt;Female&lt;/keyword&gt;&lt;keyword&gt;Humans&lt;/keyword&gt;&lt;keyword&gt;Male&lt;/keyword&gt;&lt;keyword&gt;Middle Aged&lt;/keyword&gt;&lt;keyword&gt;Neuropsychological Tests&lt;/keyword&gt;&lt;keyword&gt;Obsessive-Compulsive Disorder/complications/*psychology&lt;/keyword&gt;&lt;keyword&gt;Psychomotor Performance&lt;/keyword&gt;&lt;keyword&gt;Regression Analysis&lt;/keyword&gt;&lt;keyword&gt;Severity of Illness Index&lt;/keyword&gt;&lt;/keywords&gt;&lt;dates&gt;&lt;year&gt;2001&lt;/year&gt;&lt;pub-dates&gt;&lt;date&gt;Oct-Dec&lt;/date&gt;&lt;/pub-dates&gt;&lt;/dates&gt;&lt;accession-num&gt;11725218&lt;/accession-num&gt;&lt;urls&gt;&lt;/urls&gt;&lt;/record&gt;&lt;/Cite&gt;&lt;/EndNote&gt;</w:instrTex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separate"/>
            </w:r>
            <w:hyperlink w:anchor="_ENREF_8" w:tooltip="Basso, 2001 #628" w:history="1">
              <w:r w:rsidR="005678F5">
                <w:rPr>
                  <w:rFonts w:ascii="Arial" w:eastAsia="Malgun Gothic" w:hAnsi="Arial" w:cs="Arial"/>
                  <w:noProof/>
                  <w:color w:val="000000"/>
                  <w:kern w:val="0"/>
                  <w:sz w:val="18"/>
                  <w:szCs w:val="18"/>
                </w:rPr>
                <w:t>Basso (2001</w:t>
              </w:r>
            </w:hyperlink>
            <w:r w:rsidR="00006688">
              <w:rPr>
                <w:rFonts w:ascii="Arial" w:eastAsia="Malgun Gothic" w:hAnsi="Arial" w:cs="Arial"/>
                <w:noProof/>
                <w:color w:val="000000"/>
                <w:kern w:val="0"/>
                <w:sz w:val="18"/>
                <w:szCs w:val="18"/>
              </w:rPr>
              <w:t>)</w: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20/31</w:t>
            </w:r>
          </w:p>
        </w:tc>
        <w:tc>
          <w:tcPr>
            <w:tcW w:w="851" w:type="dxa"/>
            <w:gridSpan w:val="2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0/30</w:t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60/35</w:t>
            </w:r>
          </w:p>
        </w:tc>
        <w:tc>
          <w:tcPr>
            <w:tcW w:w="1133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85</w:t>
            </w:r>
          </w:p>
        </w:tc>
        <w:tc>
          <w:tcPr>
            <w:tcW w:w="1277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 w:hint="eastAsia"/>
                <w:color w:val="000000"/>
                <w:kern w:val="0"/>
                <w:sz w:val="18"/>
                <w:szCs w:val="18"/>
              </w:rPr>
              <w:t>0</w:t>
            </w:r>
          </w:p>
        </w:tc>
        <w:tc>
          <w:tcPr>
            <w:tcW w:w="2835" w:type="dxa"/>
          </w:tcPr>
          <w:p w:rsidR="00B2278E" w:rsidRPr="00125F98" w:rsidRDefault="00B2278E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LF, TMTA, TMTB</w:t>
            </w:r>
          </w:p>
        </w:tc>
      </w:tr>
      <w:tr w:rsidR="00B2278E" w:rsidRPr="00125F98" w:rsidTr="007F2142">
        <w:trPr>
          <w:trHeight w:val="374"/>
        </w:trPr>
        <w:tc>
          <w:tcPr>
            <w:tcW w:w="2269" w:type="dxa"/>
            <w:shd w:val="clear" w:color="auto" w:fill="auto"/>
            <w:hideMark/>
          </w:tcPr>
          <w:p w:rsidR="00B2278E" w:rsidRPr="00125F98" w:rsidRDefault="00EE020A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/>
            </w:r>
            <w:r w:rsidR="00190DC6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Cavedini&lt;/Author&gt;&lt;Year&gt;2001&lt;/Year&gt;&lt;RecNum&gt;183&lt;/RecNum&gt;&lt;DisplayText&gt;Cavedini (2001)&lt;/DisplayText&gt;&lt;record&gt;&lt;rec-number&gt;183&lt;/rec-number&gt;&lt;foreign-keys&gt;&lt;key app="EN" db-id="ttstfxwe5evas9ee5fuvvfsgwwsxzfvsx22e"&gt;183&lt;/key&gt;&lt;/foreign-keys&gt;&lt;ref-type name="Journal Article"&gt;17&lt;/ref-type&gt;&lt;contributors&gt;&lt;authors&gt;&lt;author&gt;Cavedini, P.&lt;/author&gt;&lt;author&gt;Cisima, M.&lt;/author&gt;&lt;author&gt;Riboldi, G.&lt;/author&gt;&lt;author&gt;D&amp;apos;Annucci, A.&lt;/author&gt;&lt;author&gt;Bellodi, L.&lt;/author&gt;&lt;/authors&gt;&lt;/contributors&gt;&lt;auth-address&gt;Department of Neuropsychiatric Sciences 20, San Raffaele University, Via Stamira d&amp;apos;Ancona, 20127 Milan, Italy. paolo.cavedini@hsr.it&lt;/auth-address&gt;&lt;titles&gt;&lt;title&gt;A neuropsychological study of dissociation in cortical and subcortical functioning in obsessive-compulsive disorder by Tower of Hanoi task&lt;/title&gt;&lt;secondary-title&gt;Brain and Cognition &lt;/secondary-title&gt;&lt;alt-title&gt;Brain and cognition&lt;/alt-title&gt;&lt;/titles&gt;&lt;periodical&gt;&lt;full-title&gt;Brain and Cognition&lt;/full-title&gt;&lt;abbr-1&gt;Brain and cognition&lt;/abbr-1&gt;&lt;/periodical&gt;&lt;alt-periodical&gt;&lt;full-title&gt;Brain and Cognition&lt;/full-title&gt;&lt;abbr-1&gt;Brain and cognition&lt;/abbr-1&gt;&lt;/alt-periodical&gt;&lt;pages&gt;357-63&lt;/pages&gt;&lt;volume&gt;46&lt;/volume&gt;&lt;number&gt;3&lt;/number&gt;&lt;edition&gt;2001/08/07&lt;/edition&gt;&lt;keywords&gt;&lt;keyword&gt;Adult&lt;/keyword&gt;&lt;keyword&gt;Brain/*physiopathology&lt;/keyword&gt;&lt;keyword&gt;Cognition Disorders/*etiology/*physiopathology&lt;/keyword&gt;&lt;keyword&gt;Female&lt;/keyword&gt;&lt;keyword&gt;Frontal Lobe/physiopathology&lt;/keyword&gt;&lt;keyword&gt;Humans&lt;/keyword&gt;&lt;keyword&gt;Male&lt;/keyword&gt;&lt;keyword&gt;*Neuropsychological Tests&lt;/keyword&gt;&lt;keyword&gt;Obsessive-Compulsive Disorder/*complications/*physiopathology&lt;/keyword&gt;&lt;keyword&gt;Problem Solving&lt;/keyword&gt;&lt;/keywords&gt;&lt;dates&gt;&lt;year&gt;2001&lt;/year&gt;&lt;pub-dates&gt;&lt;date&gt;Aug&lt;/date&gt;&lt;/pub-dates&gt;&lt;/dates&gt;&lt;isbn&gt;0278-2626 (Print)&amp;#xD;0278-2626 (Linking)&lt;/isbn&gt;&lt;accession-num&gt;11487285&lt;/accession-num&gt;&lt;urls&gt;&lt;related-urls&gt;&lt;url&gt;http://www.ncbi.nlm.nih.gov/pubmed/11487285&lt;/url&gt;&lt;/related-urls&gt;&lt;/urls&gt;&lt;electronic-resource-num&gt;10.1006/brcg.2001.1293&lt;/electronic-resource-num&gt;&lt;language&gt;eng&lt;/language&gt;&lt;/record&gt;&lt;/Cite&gt;&lt;/EndNote&gt;</w:instrTex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separate"/>
            </w:r>
            <w:hyperlink w:anchor="_ENREF_17" w:tooltip="Cavedini, 2001 #183" w:history="1">
              <w:r w:rsidR="005678F5">
                <w:rPr>
                  <w:rFonts w:ascii="Arial" w:eastAsia="Malgun Gothic" w:hAnsi="Arial" w:cs="Arial"/>
                  <w:noProof/>
                  <w:color w:val="000000"/>
                  <w:kern w:val="0"/>
                  <w:sz w:val="18"/>
                  <w:szCs w:val="18"/>
                </w:rPr>
                <w:t>Cavedini (2001</w:t>
              </w:r>
            </w:hyperlink>
            <w:r w:rsidR="00006688">
              <w:rPr>
                <w:rFonts w:ascii="Arial" w:eastAsia="Malgun Gothic" w:hAnsi="Arial" w:cs="Arial"/>
                <w:noProof/>
                <w:color w:val="000000"/>
                <w:kern w:val="0"/>
                <w:sz w:val="18"/>
                <w:szCs w:val="18"/>
              </w:rPr>
              <w:t>)</w: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64/58</w:t>
            </w:r>
          </w:p>
        </w:tc>
        <w:tc>
          <w:tcPr>
            <w:tcW w:w="851" w:type="dxa"/>
            <w:gridSpan w:val="2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2/34</w:t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52/48</w:t>
            </w:r>
          </w:p>
        </w:tc>
        <w:tc>
          <w:tcPr>
            <w:tcW w:w="1133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0</w:t>
            </w:r>
          </w:p>
        </w:tc>
        <w:tc>
          <w:tcPr>
            <w:tcW w:w="1277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 w:hint="eastAsia"/>
                <w:color w:val="000000"/>
                <w:kern w:val="0"/>
                <w:sz w:val="18"/>
                <w:szCs w:val="18"/>
              </w:rPr>
              <w:t>0</w:t>
            </w:r>
          </w:p>
        </w:tc>
        <w:tc>
          <w:tcPr>
            <w:tcW w:w="2835" w:type="dxa"/>
          </w:tcPr>
          <w:p w:rsidR="00B2278E" w:rsidRPr="00125F98" w:rsidRDefault="00B2278E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To</w:t>
            </w:r>
            <w:r w:rsidRPr="00125F98">
              <w:rPr>
                <w:rFonts w:ascii="Arial" w:eastAsia="Malgun Gothic" w:hAnsi="Arial" w:cs="Arial" w:hint="eastAsia"/>
                <w:color w:val="000000"/>
                <w:kern w:val="0"/>
                <w:sz w:val="18"/>
                <w:szCs w:val="18"/>
              </w:rPr>
              <w:t>H</w:t>
            </w:r>
          </w:p>
        </w:tc>
      </w:tr>
      <w:tr w:rsidR="00B2278E" w:rsidRPr="00125F98" w:rsidTr="007F2142">
        <w:trPr>
          <w:trHeight w:val="374"/>
        </w:trPr>
        <w:tc>
          <w:tcPr>
            <w:tcW w:w="2269" w:type="dxa"/>
            <w:shd w:val="clear" w:color="auto" w:fill="auto"/>
            <w:hideMark/>
          </w:tcPr>
          <w:p w:rsidR="00B2278E" w:rsidRPr="00125F98" w:rsidRDefault="00EE020A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/>
            </w:r>
            <w:r w:rsidR="0000668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Coetzer&lt;/Author&gt;&lt;Year&gt;2001&lt;/Year&gt;&lt;RecNum&gt;665&lt;/RecNum&gt;&lt;DisplayText&gt;Coetzer (2001)&lt;/DisplayText&gt;&lt;record&gt;&lt;rec-number&gt;665&lt;/rec-number&gt;&lt;foreign-keys&gt;&lt;key app="EN" db-id="zaed00vw5fvftve0927vszsmss5wdawr9s92"&gt;665&lt;/key&gt;&lt;/foreign-keys&gt;&lt;ref-type name="Journal Article"&gt;17&lt;/ref-type&gt;&lt;contributors&gt;&lt;authors&gt;&lt;author&gt;Coetzer, R.&lt;/author&gt;&lt;author&gt;Stein, D. J.&lt;/author&gt;&lt;author&gt;Toit, P. L.&lt;/author&gt;&lt;/authors&gt;&lt;/contributors&gt;&lt;auth-address&gt;Acquired Brain Injury Team, North Wales, United Kingdom and MRC Research Unit for Anxiety Disorders, University of Stellenbosch Medical School, South Africa. rudi.coetzer@ukgateway.net&lt;/auth-address&gt;&lt;titles&gt;&lt;title&gt;Executive function in traumatic brain injury and obsessive-compulsive disorder: an overlap?&lt;/title&gt;&lt;secondary-title&gt;Psychiatry Clin Neurosci&lt;/secondary-title&gt;&lt;/titles&gt;&lt;periodical&gt;&lt;full-title&gt;Psychiatry and Clinical Neurosciences&lt;/full-title&gt;&lt;abbr-1&gt;Psychiatry Clin. Neurosci.&lt;/abbr-1&gt;&lt;abbr-2&gt;Psychiatry Clin Neurosci&lt;/abbr-2&gt;&lt;abbr-3&gt;Psychiatry &amp;amp; Clinical Neurosciences&lt;/abbr-3&gt;&lt;/periodical&gt;&lt;pages&gt;83-7&lt;/pages&gt;&lt;volume&gt;55&lt;/volume&gt;&lt;number&gt;2&lt;/number&gt;&lt;keywords&gt;&lt;keyword&gt;Adolescent&lt;/keyword&gt;&lt;keyword&gt;Adult&lt;/keyword&gt;&lt;keyword&gt;Brain Injuries/ complications/epidemiology&lt;/keyword&gt;&lt;keyword&gt;Cognition Disorders/ diagnosis/epidemiology/ etiology&lt;/keyword&gt;&lt;keyword&gt;Female&lt;/keyword&gt;&lt;keyword&gt;Humans&lt;/keyword&gt;&lt;keyword&gt;Male&lt;/keyword&gt;&lt;keyword&gt;Middle Aged&lt;/keyword&gt;&lt;keyword&gt;Neuropsychological Tests&lt;/keyword&gt;&lt;keyword&gt;Obsessive-Compulsive Disorder/ complications/epidemiology&lt;/keyword&gt;&lt;keyword&gt;Retrospective Studies&lt;/keyword&gt;&lt;keyword&gt;Severity of Illness Index&lt;/keyword&gt;&lt;/keywords&gt;&lt;dates&gt;&lt;year&gt;2001&lt;/year&gt;&lt;pub-dates&gt;&lt;date&gt;Apr&lt;/date&gt;&lt;/pub-dates&gt;&lt;/dates&gt;&lt;isbn&gt;1323-1316 (Print)&lt;/isbn&gt;&lt;accession-num&gt;11285083&lt;/accession-num&gt;&lt;urls&gt;&lt;/urls&gt;&lt;/record&gt;&lt;/Cite&gt;&lt;/EndNote&gt;</w:instrTex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separate"/>
            </w:r>
            <w:hyperlink w:anchor="_ENREF_25" w:tooltip="Coetzer, 2001 #665" w:history="1">
              <w:r w:rsidR="005678F5">
                <w:rPr>
                  <w:rFonts w:ascii="Arial" w:eastAsia="Malgun Gothic" w:hAnsi="Arial" w:cs="Arial"/>
                  <w:noProof/>
                  <w:color w:val="000000"/>
                  <w:kern w:val="0"/>
                  <w:sz w:val="18"/>
                  <w:szCs w:val="18"/>
                </w:rPr>
                <w:t>Coetzer (2001</w:t>
              </w:r>
            </w:hyperlink>
            <w:r w:rsidR="00006688">
              <w:rPr>
                <w:rFonts w:ascii="Arial" w:eastAsia="Malgun Gothic" w:hAnsi="Arial" w:cs="Arial"/>
                <w:noProof/>
                <w:color w:val="000000"/>
                <w:kern w:val="0"/>
                <w:sz w:val="18"/>
                <w:szCs w:val="18"/>
              </w:rPr>
              <w:t>)</w: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13/10</w:t>
            </w:r>
          </w:p>
        </w:tc>
        <w:tc>
          <w:tcPr>
            <w:tcW w:w="851" w:type="dxa"/>
            <w:gridSpan w:val="2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8/34</w:t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46/30</w:t>
            </w:r>
          </w:p>
        </w:tc>
        <w:tc>
          <w:tcPr>
            <w:tcW w:w="1133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NR</w:t>
            </w:r>
          </w:p>
        </w:tc>
        <w:tc>
          <w:tcPr>
            <w:tcW w:w="1277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NR</w:t>
            </w:r>
          </w:p>
        </w:tc>
        <w:tc>
          <w:tcPr>
            <w:tcW w:w="2835" w:type="dxa"/>
          </w:tcPr>
          <w:p w:rsidR="00B2278E" w:rsidRPr="00125F98" w:rsidRDefault="00B2278E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BD</w:t>
            </w:r>
          </w:p>
        </w:tc>
      </w:tr>
      <w:tr w:rsidR="00B2278E" w:rsidRPr="00125F98" w:rsidTr="007F2142">
        <w:trPr>
          <w:trHeight w:val="374"/>
        </w:trPr>
        <w:tc>
          <w:tcPr>
            <w:tcW w:w="2269" w:type="dxa"/>
            <w:shd w:val="clear" w:color="auto" w:fill="auto"/>
            <w:hideMark/>
          </w:tcPr>
          <w:p w:rsidR="00B2278E" w:rsidRPr="00125F98" w:rsidRDefault="00EE020A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/>
            </w:r>
            <w:r w:rsidR="00B92F47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Jurado&lt;/Author&gt;&lt;Year&gt;2001&lt;/Year&gt;&lt;RecNum&gt;107&lt;/RecNum&gt;&lt;DisplayText&gt;Jurado (2001)&lt;/DisplayText&gt;&lt;record&gt;&lt;rec-number&gt;107&lt;/rec-number&gt;&lt;foreign-keys&gt;&lt;key app="EN" db-id="ttstfxwe5evas9ee5fuvvfsgwwsxzfvsx22e"&gt;107&lt;/key&gt;&lt;/foreign-keys&gt;&lt;ref-type name="Journal Article"&gt;17&lt;/ref-type&gt;&lt;contributors&gt;&lt;authors&gt;&lt;author&gt;Jurado, M. A.&lt;/author&gt;&lt;author&gt;Junque, C.&lt;/author&gt;&lt;author&gt;Vallejo, J.&lt;/author&gt;&lt;author&gt;Salgado, P.&lt;/author&gt;&lt;/authors&gt;&lt;/contributors&gt;&lt;auth-address&gt;Departament de Psiquiatria i Psicobiologia Clinica, Universitat de Barcelona, Passeig de la Vall d&amp;apos;Hebron 171, E-08035 Barcelona, Spain. ajurado@psi.ub.es&lt;/auth-address&gt;&lt;titles&gt;&lt;title&gt;Impairment of incidental memory for frequency in patients with obsessive-compulsive disorder&lt;/title&gt;&lt;secondary-title&gt;Psychiatry Research&lt;/secondary-title&gt;&lt;/titles&gt;&lt;periodical&gt;&lt;full-title&gt;Psychiatry Research&lt;/full-title&gt;&lt;/periodical&gt;&lt;pages&gt;213-20&lt;/pages&gt;&lt;volume&gt;104&lt;/volume&gt;&lt;number&gt;3&lt;/number&gt;&lt;edition&gt;2001/12/01&lt;/edition&gt;&lt;keywords&gt;&lt;keyword&gt;Adolescent&lt;/keyword&gt;&lt;keyword&gt;Adult&lt;/keyword&gt;&lt;keyword&gt;Aged&lt;/keyword&gt;&lt;keyword&gt;Female&lt;/keyword&gt;&lt;keyword&gt;Frontal Lobe/physiopathology&lt;/keyword&gt;&lt;keyword&gt;Humans&lt;/keyword&gt;&lt;keyword&gt;Incidence&lt;/keyword&gt;&lt;keyword&gt;Male&lt;/keyword&gt;&lt;keyword&gt;Memory Disorders/diagnosis/ epidemiology/physiopathology&lt;/keyword&gt;&lt;keyword&gt;Middle Aged&lt;/keyword&gt;&lt;keyword&gt;Neuropsychological Tests&lt;/keyword&gt;&lt;keyword&gt;Obsessive-Compulsive Disorder/diagnosis/ epidemiology/physiopathology&lt;/keyword&gt;&lt;keyword&gt;Severity of Illness Index&lt;/keyword&gt;&lt;keyword&gt;Temporal Lobe/physiopathology&lt;/keyword&gt;&lt;keyword&gt;Verbal Learning/physiology&lt;/keyword&gt;&lt;/keywords&gt;&lt;dates&gt;&lt;year&gt;2001&lt;/year&gt;&lt;pub-dates&gt;&lt;date&gt;Nov 30&lt;/date&gt;&lt;/pub-dates&gt;&lt;/dates&gt;&lt;isbn&gt;0165-1781 (Print)&amp;#xD;0165-1781 (Linking)&lt;/isbn&gt;&lt;accession-num&gt;11728610&lt;/accession-num&gt;&lt;urls&gt;&lt;/urls&gt;&lt;remote-database-provider&gt;NLM&lt;/remote-database-provider&gt;&lt;language&gt;eng&lt;/language&gt;&lt;/record&gt;&lt;/Cite&gt;&lt;/EndNote&gt;</w:instrTex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separate"/>
            </w:r>
            <w:hyperlink w:anchor="_ENREF_42" w:tooltip="Jurado, 2001 #107" w:history="1">
              <w:r w:rsidR="005678F5">
                <w:rPr>
                  <w:rFonts w:ascii="Arial" w:eastAsia="Malgun Gothic" w:hAnsi="Arial" w:cs="Arial"/>
                  <w:noProof/>
                  <w:color w:val="000000"/>
                  <w:kern w:val="0"/>
                  <w:sz w:val="18"/>
                  <w:szCs w:val="18"/>
                </w:rPr>
                <w:t>Jurado (2001</w:t>
              </w:r>
            </w:hyperlink>
            <w:r w:rsidR="00006688">
              <w:rPr>
                <w:rFonts w:ascii="Arial" w:eastAsia="Malgun Gothic" w:hAnsi="Arial" w:cs="Arial"/>
                <w:noProof/>
                <w:color w:val="000000"/>
                <w:kern w:val="0"/>
                <w:sz w:val="18"/>
                <w:szCs w:val="18"/>
              </w:rPr>
              <w:t>)</w: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27/27</w:t>
            </w:r>
          </w:p>
        </w:tc>
        <w:tc>
          <w:tcPr>
            <w:tcW w:w="851" w:type="dxa"/>
            <w:gridSpan w:val="2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29/31</w:t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56/56</w:t>
            </w:r>
          </w:p>
        </w:tc>
        <w:tc>
          <w:tcPr>
            <w:tcW w:w="1133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0</w:t>
            </w:r>
          </w:p>
        </w:tc>
        <w:tc>
          <w:tcPr>
            <w:tcW w:w="1277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 w:hint="eastAsia"/>
                <w:color w:val="000000"/>
                <w:kern w:val="0"/>
                <w:sz w:val="18"/>
                <w:szCs w:val="18"/>
              </w:rPr>
              <w:t>0</w:t>
            </w:r>
          </w:p>
        </w:tc>
        <w:tc>
          <w:tcPr>
            <w:tcW w:w="2835" w:type="dxa"/>
          </w:tcPr>
          <w:p w:rsidR="00B2278E" w:rsidRPr="00125F98" w:rsidRDefault="00B2278E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LF, TMTA, TMTB</w:t>
            </w:r>
          </w:p>
        </w:tc>
      </w:tr>
      <w:tr w:rsidR="00B2278E" w:rsidRPr="00125F98" w:rsidTr="007F2142">
        <w:trPr>
          <w:trHeight w:val="374"/>
        </w:trPr>
        <w:tc>
          <w:tcPr>
            <w:tcW w:w="2269" w:type="dxa"/>
            <w:shd w:val="clear" w:color="auto" w:fill="auto"/>
            <w:hideMark/>
          </w:tcPr>
          <w:p w:rsidR="00B2278E" w:rsidRPr="00125F98" w:rsidRDefault="00EE020A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/>
            </w:r>
            <w:r w:rsidR="0000668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Zitterl&lt;/Author&gt;&lt;Year&gt;2001&lt;/Year&gt;&lt;RecNum&gt;110&lt;/RecNum&gt;&lt;DisplayText&gt;Zitterl (2001)&lt;/DisplayText&gt;&lt;record&gt;&lt;rec-number&gt;110&lt;/rec-number&gt;&lt;foreign-keys&gt;&lt;key app="EN" db-id="ttstfxwe5evas9ee5fuvvfsgwwsxzfvsx22e"&gt;110&lt;/key&gt;&lt;/foreign-keys&gt;&lt;ref-type name="Journal Article"&gt;17&lt;/ref-type&gt;&lt;contributors&gt;&lt;authors&gt;&lt;author&gt;Zitterl, W.&lt;/author&gt;&lt;author&gt;Urban, C.&lt;/author&gt;&lt;author&gt;Linzmayer, L.&lt;/author&gt;&lt;author&gt;Aigner, M.&lt;/author&gt;&lt;author&gt;Demal, U.&lt;/author&gt;&lt;author&gt;Semler, B.&lt;/author&gt;&lt;author&gt;Zitterl-Eglseer, K.&lt;/author&gt;&lt;/authors&gt;&lt;/contributors&gt;&lt;auth-address&gt;University of Vienna, Department of Psychiatry, Vienna, Austria.&lt;/auth-address&gt;&lt;titles&gt;&lt;title&gt;Memory deficits in patients with DSM-IV obsessive-compulsive disorder&lt;/title&gt;&lt;secondary-title&gt;Psychopathology&lt;/secondary-title&gt;&lt;/titles&gt;&lt;periodical&gt;&lt;full-title&gt;Psychopathology&lt;/full-title&gt;&lt;/periodical&gt;&lt;pages&gt;113-7&lt;/pages&gt;&lt;volume&gt;34&lt;/volume&gt;&lt;number&gt;3&lt;/number&gt;&lt;edition&gt;2001/04/24&lt;/edition&gt;&lt;keywords&gt;&lt;keyword&gt;Adolescent&lt;/keyword&gt;&lt;keyword&gt;Adult&lt;/keyword&gt;&lt;keyword&gt;Female&lt;/keyword&gt;&lt;keyword&gt;Humans&lt;/keyword&gt;&lt;keyword&gt;Male&lt;/keyword&gt;&lt;keyword&gt;Memory Disorders/ diagnosis/ etiology&lt;/keyword&gt;&lt;keyword&gt;Middle Aged&lt;/keyword&gt;&lt;keyword&gt;Obsessive-Compulsive Disorder/ diagnosis/ psychology&lt;/keyword&gt;&lt;keyword&gt;Psychiatric Status Rating Scales&lt;/keyword&gt;&lt;keyword&gt;Psychological Tests&lt;/keyword&gt;&lt;keyword&gt;Severity of Illness Index&lt;/keyword&gt;&lt;/keywords&gt;&lt;dates&gt;&lt;year&gt;2001&lt;/year&gt;&lt;pub-dates&gt;&lt;date&gt;May-Jun&lt;/date&gt;&lt;/pub-dates&gt;&lt;/dates&gt;&lt;isbn&gt;0254-4962 (Print)&amp;#xD;0254-4962 (Linking)&lt;/isbn&gt;&lt;accession-num&gt;11316955&lt;/accession-num&gt;&lt;urls&gt;&lt;/urls&gt;&lt;remote-database-provider&gt;NLM&lt;/remote-database-provider&gt;&lt;language&gt;eng&lt;/language&gt;&lt;/record&gt;&lt;/Cite&gt;&lt;/EndNote&gt;</w:instrTex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separate"/>
            </w:r>
            <w:hyperlink w:anchor="_ENREF_88" w:tooltip="Zitterl, 2001 #110" w:history="1">
              <w:r w:rsidR="005678F5">
                <w:rPr>
                  <w:rFonts w:ascii="Arial" w:eastAsia="Malgun Gothic" w:hAnsi="Arial" w:cs="Arial"/>
                  <w:noProof/>
                  <w:color w:val="000000"/>
                  <w:kern w:val="0"/>
                  <w:sz w:val="18"/>
                  <w:szCs w:val="18"/>
                </w:rPr>
                <w:t>Zitterl (2001</w:t>
              </w:r>
            </w:hyperlink>
            <w:r w:rsidR="00006688">
              <w:rPr>
                <w:rFonts w:ascii="Arial" w:eastAsia="Malgun Gothic" w:hAnsi="Arial" w:cs="Arial"/>
                <w:noProof/>
                <w:color w:val="000000"/>
                <w:kern w:val="0"/>
                <w:sz w:val="18"/>
                <w:szCs w:val="18"/>
              </w:rPr>
              <w:t>)</w: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27/27</w:t>
            </w:r>
          </w:p>
        </w:tc>
        <w:tc>
          <w:tcPr>
            <w:tcW w:w="851" w:type="dxa"/>
            <w:gridSpan w:val="2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9/37</w:t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52/44</w:t>
            </w:r>
          </w:p>
        </w:tc>
        <w:tc>
          <w:tcPr>
            <w:tcW w:w="1133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0</w:t>
            </w:r>
          </w:p>
        </w:tc>
        <w:tc>
          <w:tcPr>
            <w:tcW w:w="1277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 w:hint="eastAsia"/>
                <w:color w:val="000000"/>
                <w:kern w:val="0"/>
                <w:sz w:val="18"/>
                <w:szCs w:val="18"/>
              </w:rPr>
              <w:t>0</w:t>
            </w:r>
          </w:p>
        </w:tc>
        <w:tc>
          <w:tcPr>
            <w:tcW w:w="2835" w:type="dxa"/>
          </w:tcPr>
          <w:p w:rsidR="00B2278E" w:rsidRPr="00125F98" w:rsidRDefault="00B2278E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CBT</w:t>
            </w:r>
          </w:p>
        </w:tc>
      </w:tr>
      <w:tr w:rsidR="00B2278E" w:rsidRPr="00125F98" w:rsidTr="007F2142">
        <w:trPr>
          <w:trHeight w:val="374"/>
        </w:trPr>
        <w:tc>
          <w:tcPr>
            <w:tcW w:w="2269" w:type="dxa"/>
            <w:tcBorders>
              <w:bottom w:val="nil"/>
            </w:tcBorders>
            <w:shd w:val="clear" w:color="auto" w:fill="auto"/>
            <w:hideMark/>
          </w:tcPr>
          <w:p w:rsidR="00B2278E" w:rsidRPr="00125F98" w:rsidRDefault="00EE020A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LaW08L0F1dGhvcj48WWVhcj4yMDAyPC9ZZWFyPjxSZWNO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</w:fldData>
              </w:fldChar>
            </w:r>
            <w:r w:rsidR="00B92F47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 </w:instrText>
            </w:r>
            <w:r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LaW08L0F1dGhvcj48WWVhcj4yMDAyPC9ZZWFyPjxSZWNO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</w:fldData>
              </w:fldChar>
            </w:r>
            <w:r w:rsidR="00B92F47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r>
            <w:r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separate"/>
            </w:r>
            <w:hyperlink w:anchor="_ENREF_45" w:tooltip="Kim, 2002 #111" w:history="1">
              <w:r w:rsidR="005678F5">
                <w:rPr>
                  <w:rFonts w:ascii="Arial" w:eastAsia="Malgun Gothic" w:hAnsi="Arial" w:cs="Arial"/>
                  <w:noProof/>
                  <w:color w:val="000000"/>
                  <w:kern w:val="0"/>
                  <w:sz w:val="18"/>
                  <w:szCs w:val="18"/>
                </w:rPr>
                <w:t>Kim (2002</w:t>
              </w:r>
            </w:hyperlink>
            <w:r w:rsidR="00006688">
              <w:rPr>
                <w:rFonts w:ascii="Arial" w:eastAsia="Malgun Gothic" w:hAnsi="Arial" w:cs="Arial"/>
                <w:noProof/>
                <w:color w:val="000000"/>
                <w:kern w:val="0"/>
                <w:sz w:val="18"/>
                <w:szCs w:val="18"/>
              </w:rPr>
              <w:t>)</w: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850" w:type="dxa"/>
            <w:tcBorders>
              <w:bottom w:val="nil"/>
            </w:tcBorders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9/31</w:t>
            </w:r>
          </w:p>
        </w:tc>
        <w:tc>
          <w:tcPr>
            <w:tcW w:w="851" w:type="dxa"/>
            <w:gridSpan w:val="2"/>
            <w:tcBorders>
              <w:bottom w:val="nil"/>
            </w:tcBorders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0/27</w:t>
            </w:r>
          </w:p>
        </w:tc>
        <w:tc>
          <w:tcPr>
            <w:tcW w:w="850" w:type="dxa"/>
            <w:tcBorders>
              <w:bottom w:val="nil"/>
            </w:tcBorders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69/68</w:t>
            </w:r>
          </w:p>
        </w:tc>
        <w:tc>
          <w:tcPr>
            <w:tcW w:w="1133" w:type="dxa"/>
            <w:tcBorders>
              <w:bottom w:val="nil"/>
            </w:tcBorders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8</w:t>
            </w:r>
          </w:p>
        </w:tc>
        <w:tc>
          <w:tcPr>
            <w:tcW w:w="1277" w:type="dxa"/>
            <w:tcBorders>
              <w:bottom w:val="nil"/>
            </w:tcBorders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 w:hint="eastAsia"/>
                <w:color w:val="000000"/>
                <w:kern w:val="0"/>
                <w:sz w:val="18"/>
                <w:szCs w:val="18"/>
              </w:rPr>
              <w:t>18</w:t>
            </w:r>
          </w:p>
        </w:tc>
        <w:tc>
          <w:tcPr>
            <w:tcW w:w="2835" w:type="dxa"/>
            <w:tcBorders>
              <w:bottom w:val="nil"/>
            </w:tcBorders>
          </w:tcPr>
          <w:p w:rsidR="00B2278E" w:rsidRPr="00125F98" w:rsidRDefault="00B2278E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TMTA, TMTB</w:t>
            </w:r>
          </w:p>
        </w:tc>
      </w:tr>
      <w:tr w:rsidR="00B2278E" w:rsidRPr="00125F98" w:rsidTr="007F2142">
        <w:trPr>
          <w:trHeight w:val="374"/>
        </w:trPr>
        <w:tc>
          <w:tcPr>
            <w:tcW w:w="2269" w:type="dxa"/>
            <w:tcBorders>
              <w:top w:val="nil"/>
              <w:bottom w:val="nil"/>
            </w:tcBorders>
            <w:shd w:val="clear" w:color="auto" w:fill="auto"/>
            <w:hideMark/>
          </w:tcPr>
          <w:p w:rsidR="00B2278E" w:rsidRPr="00125F98" w:rsidRDefault="00EE020A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/>
            </w:r>
            <w:r w:rsidR="00B77D8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Moritz&lt;/Author&gt;&lt;Year&gt;2002&lt;/Year&gt;&lt;RecNum&gt;397&lt;/RecNum&gt;&lt;DisplayText&gt;Moritz (2002)&lt;/DisplayText&gt;&lt;record&gt;&lt;rec-number&gt;397&lt;/rec-number&gt;&lt;foreign-keys&gt;&lt;key app="EN" db-id="ttstfxwe5evas9ee5fuvvfsgwwsxzfvsx22e"&gt;397&lt;/key&gt;&lt;/foreign-keys&gt;&lt;ref-type name="Journal Article"&gt;17&lt;/ref-type&gt;&lt;contributors&gt;&lt;authors&gt;&lt;author&gt;Moritz, S.&lt;/author&gt;&lt;author&gt;Birkner, C.&lt;/author&gt;&lt;author&gt;Kloss, M.&lt;/author&gt;&lt;author&gt;Jahn, H.&lt;/author&gt;&lt;author&gt;Hand, I.&lt;/author&gt;&lt;author&gt;Haasen, C.&lt;/author&gt;&lt;author&gt;Krausz, M.&lt;/author&gt;&lt;/authors&gt;&lt;/contributors&gt;&lt;auth-address&gt;Clinic for Psychiatry and Psychotherapy, University Clinic Hamburg-Eppendorf, Martinistrasse 52, D-20246 Hamburg, Germany. moritz@uke.uni-hamburg.de&lt;/auth-address&gt;&lt;titles&gt;&lt;title&gt;Executive functioning in obsessive-compulsive disorder, unipolar depression, and schizophrenia&lt;/title&gt;&lt;secondary-title&gt;Archives of Clinical Neuropsychology&lt;/secondary-title&gt;&lt;alt-title&gt;Archives of clinical neuropsychology : the official journal of the National Academy of Neuropsychologists&lt;/alt-title&gt;&lt;/titles&gt;&lt;periodical&gt;&lt;full-title&gt;Archives of clinical neuropsychology&lt;/full-title&gt;&lt;/periodical&gt;&lt;pages&gt;477-83&lt;/pages&gt;&lt;volume&gt;17&lt;/volume&gt;&lt;number&gt;5&lt;/number&gt;&lt;edition&gt;2003/11/01&lt;/edition&gt;&lt;dates&gt;&lt;year&gt;2002&lt;/year&gt;&lt;pub-dates&gt;&lt;date&gt;Jul&lt;/date&gt;&lt;/pub-dates&gt;&lt;/dates&gt;&lt;isbn&gt;0887-6177 (Print)&amp;#xD;0887-6177 (Linking)&lt;/isbn&gt;&lt;accession-num&gt;14592001&lt;/accession-num&gt;&lt;urls&gt;&lt;/urls&gt;&lt;remote-database-provider&gt;NLM&lt;/remote-database-provider&gt;&lt;language&gt;eng&lt;/language&gt;&lt;/record&gt;&lt;/Cite&gt;&lt;/EndNote&gt;</w:instrText>
            </w:r>
            <w:r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separate"/>
            </w:r>
            <w:hyperlink w:anchor="_ENREF_58" w:tooltip="Moritz, 2002 #397" w:history="1">
              <w:r w:rsidR="005678F5">
                <w:rPr>
                  <w:rFonts w:ascii="Arial" w:eastAsia="Malgun Gothic" w:hAnsi="Arial" w:cs="Arial"/>
                  <w:noProof/>
                  <w:color w:val="000000"/>
                  <w:kern w:val="0"/>
                  <w:sz w:val="18"/>
                  <w:szCs w:val="18"/>
                </w:rPr>
                <w:t>Moritz (2002</w:t>
              </w:r>
            </w:hyperlink>
            <w:r w:rsidR="00B77D88">
              <w:rPr>
                <w:rFonts w:ascii="Arial" w:eastAsia="Malgun Gothic" w:hAnsi="Arial" w:cs="Arial"/>
                <w:noProof/>
                <w:color w:val="000000"/>
                <w:kern w:val="0"/>
                <w:sz w:val="18"/>
                <w:szCs w:val="18"/>
              </w:rPr>
              <w:t>)</w:t>
            </w:r>
            <w:r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25/70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2/33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44/57</w:t>
            </w:r>
          </w:p>
        </w:tc>
        <w:tc>
          <w:tcPr>
            <w:tcW w:w="1133" w:type="dxa"/>
            <w:tcBorders>
              <w:top w:val="nil"/>
              <w:bottom w:val="nil"/>
            </w:tcBorders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56</w:t>
            </w:r>
          </w:p>
        </w:tc>
        <w:tc>
          <w:tcPr>
            <w:tcW w:w="1277" w:type="dxa"/>
            <w:tcBorders>
              <w:top w:val="nil"/>
              <w:bottom w:val="nil"/>
            </w:tcBorders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 w:hint="eastAsia"/>
                <w:color w:val="000000"/>
                <w:kern w:val="0"/>
                <w:sz w:val="18"/>
                <w:szCs w:val="18"/>
              </w:rPr>
              <w:t>0</w:t>
            </w:r>
          </w:p>
        </w:tc>
        <w:tc>
          <w:tcPr>
            <w:tcW w:w="2835" w:type="dxa"/>
            <w:tcBorders>
              <w:top w:val="nil"/>
              <w:bottom w:val="nil"/>
            </w:tcBorders>
          </w:tcPr>
          <w:p w:rsidR="00B2278E" w:rsidRPr="00125F98" w:rsidRDefault="00B2278E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DS</w:t>
            </w:r>
          </w:p>
        </w:tc>
      </w:tr>
      <w:tr w:rsidR="00B2278E" w:rsidRPr="00125F98" w:rsidTr="007F2142">
        <w:trPr>
          <w:trHeight w:val="374"/>
        </w:trPr>
        <w:tc>
          <w:tcPr>
            <w:tcW w:w="2269" w:type="dxa"/>
            <w:tcBorders>
              <w:top w:val="nil"/>
            </w:tcBorders>
            <w:shd w:val="clear" w:color="auto" w:fill="auto"/>
            <w:hideMark/>
          </w:tcPr>
          <w:p w:rsidR="00B2278E" w:rsidRPr="00125F98" w:rsidRDefault="00EE020A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/>
            </w:r>
            <w:r w:rsidR="00190DC6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Aycicegi&lt;/Author&gt;&lt;Year&gt;2003&lt;/Year&gt;&lt;RecNum&gt;113&lt;/RecNum&gt;&lt;DisplayText&gt;Aycicegi (2003)&lt;/DisplayText&gt;&lt;record&gt;&lt;rec-number&gt;113&lt;/rec-number&gt;&lt;foreign-keys&gt;&lt;key app="EN" db-id="ttstfxwe5evas9ee5fuvvfsgwwsxzfvsx22e"&gt;113&lt;/key&gt;&lt;/foreign-keys&gt;&lt;ref-type name="Journal Article"&gt;17&lt;/ref-type&gt;&lt;contributors&gt;&lt;authors&gt;&lt;author&gt;Aycicegi, A.&lt;/author&gt;&lt;author&gt;Dinn, W. M.&lt;/author&gt;&lt;author&gt;Harris, C. L.&lt;/author&gt;&lt;author&gt;Erkmen, H.&lt;/author&gt;&lt;/authors&gt;&lt;/contributors&gt;&lt;auth-address&gt;Department of Psychology, Istanbul University, Turkey.&lt;/auth-address&gt;&lt;titles&gt;&lt;title&gt;Neuropsychological function in obsessive-compulsive disorder: effects of comorbid conditions on task performance&lt;/title&gt;&lt;secondary-title&gt;European Psychiatry&lt;/secondary-title&gt;&lt;/titles&gt;&lt;periodical&gt;&lt;full-title&gt;European Psychiatry&lt;/full-title&gt;&lt;/periodical&gt;&lt;pages&gt;241-8&lt;/pages&gt;&lt;volume&gt;18&lt;/volume&gt;&lt;number&gt;5&lt;/number&gt;&lt;edition&gt;2003/08/21&lt;/edition&gt;&lt;keywords&gt;&lt;keyword&gt;Adult&lt;/keyword&gt;&lt;keyword&gt;Analysis of Variance&lt;/keyword&gt;&lt;keyword&gt;Depression/complications/ diagnosis/psychology&lt;/keyword&gt;&lt;keyword&gt;Female&lt;/keyword&gt;&lt;keyword&gt;Frontal Lobe/physiopathology&lt;/keyword&gt;&lt;keyword&gt;Humans&lt;/keyword&gt;&lt;keyword&gt;Limbic System/physiopathology&lt;/keyword&gt;&lt;keyword&gt;Male&lt;/keyword&gt;&lt;keyword&gt;Neuropsychological Tests&lt;/keyword&gt;&lt;keyword&gt;Obsessive-Compulsive Disorder/complications/ diagnosis/psychology&lt;/keyword&gt;&lt;keyword&gt;Reference Values&lt;/keyword&gt;&lt;keyword&gt;Schizotypal Personality Disorder/complications/ diagnosis/psychology&lt;/keyword&gt;&lt;keyword&gt;Task Performance and Analysis&lt;/keyword&gt;&lt;/keywords&gt;&lt;dates&gt;&lt;year&gt;2003&lt;/year&gt;&lt;pub-dates&gt;&lt;date&gt;Aug&lt;/date&gt;&lt;/pub-dates&gt;&lt;/dates&gt;&lt;isbn&gt;0924-9338 (Print)&amp;#xD;0924-9338 (Linking)&lt;/isbn&gt;&lt;accession-num&gt;12927325&lt;/accession-num&gt;&lt;urls&gt;&lt;/urls&gt;&lt;remote-database-provider&gt;NLM&lt;/remote-database-provider&gt;&lt;language&gt;eng&lt;/language&gt;&lt;/record&gt;&lt;/Cite&gt;&lt;/EndNote&gt;</w:instrTex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separate"/>
            </w:r>
            <w:hyperlink w:anchor="_ENREF_7" w:tooltip="Aycicegi, 2003 #113" w:history="1">
              <w:r w:rsidR="005678F5">
                <w:rPr>
                  <w:rFonts w:ascii="Arial" w:eastAsia="Malgun Gothic" w:hAnsi="Arial" w:cs="Arial"/>
                  <w:noProof/>
                  <w:color w:val="000000"/>
                  <w:kern w:val="0"/>
                  <w:sz w:val="18"/>
                  <w:szCs w:val="18"/>
                </w:rPr>
                <w:t>Aycicegi (2003</w:t>
              </w:r>
            </w:hyperlink>
            <w:r w:rsidR="00006688">
              <w:rPr>
                <w:rFonts w:ascii="Arial" w:eastAsia="Malgun Gothic" w:hAnsi="Arial" w:cs="Arial"/>
                <w:noProof/>
                <w:color w:val="000000"/>
                <w:kern w:val="0"/>
                <w:sz w:val="18"/>
                <w:szCs w:val="18"/>
              </w:rPr>
              <w:t>)</w: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850" w:type="dxa"/>
            <w:tcBorders>
              <w:top w:val="nil"/>
            </w:tcBorders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16/15</w:t>
            </w:r>
          </w:p>
        </w:tc>
        <w:tc>
          <w:tcPr>
            <w:tcW w:w="851" w:type="dxa"/>
            <w:gridSpan w:val="2"/>
            <w:tcBorders>
              <w:top w:val="nil"/>
            </w:tcBorders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4/34</w:t>
            </w:r>
          </w:p>
        </w:tc>
        <w:tc>
          <w:tcPr>
            <w:tcW w:w="850" w:type="dxa"/>
            <w:tcBorders>
              <w:top w:val="nil"/>
            </w:tcBorders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1/27</w:t>
            </w:r>
          </w:p>
        </w:tc>
        <w:tc>
          <w:tcPr>
            <w:tcW w:w="1133" w:type="dxa"/>
            <w:tcBorders>
              <w:top w:val="nil"/>
            </w:tcBorders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63</w:t>
            </w:r>
          </w:p>
        </w:tc>
        <w:tc>
          <w:tcPr>
            <w:tcW w:w="1277" w:type="dxa"/>
            <w:tcBorders>
              <w:top w:val="nil"/>
            </w:tcBorders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NR</w:t>
            </w:r>
          </w:p>
        </w:tc>
        <w:tc>
          <w:tcPr>
            <w:tcW w:w="2835" w:type="dxa"/>
            <w:tcBorders>
              <w:top w:val="nil"/>
            </w:tcBorders>
          </w:tcPr>
          <w:p w:rsidR="00B2278E" w:rsidRPr="00125F98" w:rsidRDefault="00B2278E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LF, OAT, TMTA, TMTB</w:t>
            </w:r>
          </w:p>
        </w:tc>
      </w:tr>
      <w:tr w:rsidR="00B2278E" w:rsidRPr="00125F98" w:rsidTr="007F2142">
        <w:trPr>
          <w:trHeight w:val="374"/>
        </w:trPr>
        <w:tc>
          <w:tcPr>
            <w:tcW w:w="2269" w:type="dxa"/>
            <w:shd w:val="clear" w:color="auto" w:fill="auto"/>
            <w:hideMark/>
          </w:tcPr>
          <w:p w:rsidR="00B2278E" w:rsidRPr="00125F98" w:rsidRDefault="00EE020A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/>
            </w:r>
            <w:r w:rsidR="00190DC6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Borkowska&lt;/Author&gt;&lt;Year&gt;2003&lt;/Year&gt;&lt;RecNum&gt;114&lt;/RecNum&gt;&lt;DisplayText&gt;Borkowska (2003)&lt;/DisplayText&gt;&lt;record&gt;&lt;rec-number&gt;114&lt;/rec-number&gt;&lt;foreign-keys&gt;&lt;key app="EN" db-id="ttstfxwe5evas9ee5fuvvfsgwwsxzfvsx22e"&gt;114&lt;/key&gt;&lt;/foreign-keys&gt;&lt;ref-type name="Journal Article"&gt;17&lt;/ref-type&gt;&lt;contributors&gt;&lt;authors&gt;&lt;author&gt;Borkowska, A.&lt;/author&gt;&lt;author&gt;Pilaczynska, E.&lt;/author&gt;&lt;author&gt;Rybakowski, J. K.&lt;/author&gt;&lt;/authors&gt;&lt;/contributors&gt;&lt;auth-address&gt;Clinical Neurospsychological Unit, University School of Medicine, Bydgoszcz, Poland. alab@amb.bydgoszcz.pl&lt;/auth-address&gt;&lt;titles&gt;&lt;title&gt;The frontal lobe neuropsychological tests in patients with schizophrenia and/or obsessive-compulsive disorder&lt;/title&gt;&lt;secondary-title&gt;Journal of Neuropsychiatry and Clinical Neurosciences&lt;/secondary-title&gt;&lt;/titles&gt;&lt;periodical&gt;&lt;full-title&gt;Journal of Neuropsychiatry and Clinical Neurosciences&lt;/full-title&gt;&lt;/periodical&gt;&lt;pages&gt;359-62&lt;/pages&gt;&lt;volume&gt;15&lt;/volume&gt;&lt;number&gt;3&lt;/number&gt;&lt;edition&gt;2003/08/21&lt;/edition&gt;&lt;keywords&gt;&lt;keyword&gt;Adult&lt;/keyword&gt;&lt;keyword&gt;Case-Control Studies&lt;/keyword&gt;&lt;keyword&gt;Frontal Lobe/ physiopathology&lt;/keyword&gt;&lt;keyword&gt;Humans&lt;/keyword&gt;&lt;keyword&gt;Male&lt;/keyword&gt;&lt;keyword&gt;Neuropsychological Tests/statistics &amp;amp; numerical data&lt;/keyword&gt;&lt;keyword&gt;Obsessive-Compulsive Disorder/complications/ psychology&lt;/keyword&gt;&lt;keyword&gt;Psychometrics&lt;/keyword&gt;&lt;keyword&gt;Schizophrenia/ complications&lt;/keyword&gt;&lt;keyword&gt;Schizophrenic Psychology&lt;/keyword&gt;&lt;/keywords&gt;&lt;dates&gt;&lt;year&gt;2003&lt;/year&gt;&lt;pub-dates&gt;&lt;date&gt;Summer&lt;/date&gt;&lt;/pub-dates&gt;&lt;/dates&gt;&lt;isbn&gt;0895-0172 (Print)&amp;#xD;0895-0172 (Linking)&lt;/isbn&gt;&lt;accession-num&gt;12928513&lt;/accession-num&gt;&lt;urls&gt;&lt;/urls&gt;&lt;remote-database-provider&gt;NLM&lt;/remote-database-provider&gt;&lt;language&gt;eng&lt;/language&gt;&lt;/record&gt;&lt;/Cite&gt;&lt;/EndNote&gt;</w:instrTex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separate"/>
            </w:r>
            <w:hyperlink w:anchor="_ENREF_12" w:tooltip="Borkowska, 2003 #114" w:history="1">
              <w:r w:rsidR="005678F5">
                <w:rPr>
                  <w:rFonts w:ascii="Arial" w:eastAsia="Malgun Gothic" w:hAnsi="Arial" w:cs="Arial"/>
                  <w:noProof/>
                  <w:color w:val="000000"/>
                  <w:kern w:val="0"/>
                  <w:sz w:val="18"/>
                  <w:szCs w:val="18"/>
                </w:rPr>
                <w:t>Borkowska (2003</w:t>
              </w:r>
            </w:hyperlink>
            <w:r w:rsidR="00006688">
              <w:rPr>
                <w:rFonts w:ascii="Arial" w:eastAsia="Malgun Gothic" w:hAnsi="Arial" w:cs="Arial"/>
                <w:noProof/>
                <w:color w:val="000000"/>
                <w:kern w:val="0"/>
                <w:sz w:val="18"/>
                <w:szCs w:val="18"/>
              </w:rPr>
              <w:t>)</w: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17/15</w:t>
            </w:r>
          </w:p>
        </w:tc>
        <w:tc>
          <w:tcPr>
            <w:tcW w:w="851" w:type="dxa"/>
            <w:gridSpan w:val="2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29/30</w:t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59/40</w:t>
            </w:r>
          </w:p>
        </w:tc>
        <w:tc>
          <w:tcPr>
            <w:tcW w:w="1133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NR</w:t>
            </w:r>
          </w:p>
        </w:tc>
        <w:tc>
          <w:tcPr>
            <w:tcW w:w="1277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 w:hint="eastAsia"/>
                <w:color w:val="000000"/>
                <w:kern w:val="0"/>
                <w:sz w:val="18"/>
                <w:szCs w:val="18"/>
              </w:rPr>
              <w:t>0</w:t>
            </w:r>
          </w:p>
        </w:tc>
        <w:tc>
          <w:tcPr>
            <w:tcW w:w="2835" w:type="dxa"/>
          </w:tcPr>
          <w:p w:rsidR="00B2278E" w:rsidRPr="00125F98" w:rsidRDefault="00B2278E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LF, Stroop, TMTA, TMTB</w:t>
            </w:r>
          </w:p>
        </w:tc>
      </w:tr>
      <w:tr w:rsidR="00B2278E" w:rsidRPr="00125F98" w:rsidTr="007F2142">
        <w:trPr>
          <w:trHeight w:val="374"/>
        </w:trPr>
        <w:tc>
          <w:tcPr>
            <w:tcW w:w="2269" w:type="dxa"/>
            <w:tcBorders>
              <w:bottom w:val="nil"/>
            </w:tcBorders>
            <w:shd w:val="clear" w:color="auto" w:fill="auto"/>
            <w:hideMark/>
          </w:tcPr>
          <w:p w:rsidR="00B2278E" w:rsidRPr="00125F98" w:rsidRDefault="00EE020A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DYXZhbGxhcm88L0F1dGhvcj48WWVhcj4yMDAzPC9ZZWFy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</w:fldData>
              </w:fldChar>
            </w:r>
            <w:r w:rsidR="00190DC6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 </w:instrText>
            </w:r>
            <w:r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DYXZhbGxhcm88L0F1dGhvcj48WWVhcj4yMDAzPC9ZZWFy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</w:fldData>
              </w:fldChar>
            </w:r>
            <w:r w:rsidR="00190DC6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r>
            <w:r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separate"/>
            </w:r>
            <w:hyperlink w:anchor="_ENREF_16" w:tooltip="Cavallaro, 2003 #115" w:history="1">
              <w:r w:rsidR="005678F5">
                <w:rPr>
                  <w:rFonts w:ascii="Arial" w:eastAsia="Malgun Gothic" w:hAnsi="Arial" w:cs="Arial"/>
                  <w:noProof/>
                  <w:color w:val="000000"/>
                  <w:kern w:val="0"/>
                  <w:sz w:val="18"/>
                  <w:szCs w:val="18"/>
                </w:rPr>
                <w:t>Cavallaro (2003</w:t>
              </w:r>
            </w:hyperlink>
            <w:r w:rsidR="00006688">
              <w:rPr>
                <w:rFonts w:ascii="Arial" w:eastAsia="Malgun Gothic" w:hAnsi="Arial" w:cs="Arial"/>
                <w:noProof/>
                <w:color w:val="000000"/>
                <w:kern w:val="0"/>
                <w:sz w:val="18"/>
                <w:szCs w:val="18"/>
              </w:rPr>
              <w:t>)</w: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850" w:type="dxa"/>
            <w:tcBorders>
              <w:bottom w:val="nil"/>
            </w:tcBorders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67/56</w:t>
            </w:r>
          </w:p>
        </w:tc>
        <w:tc>
          <w:tcPr>
            <w:tcW w:w="851" w:type="dxa"/>
            <w:gridSpan w:val="2"/>
            <w:tcBorders>
              <w:bottom w:val="nil"/>
            </w:tcBorders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1/31</w:t>
            </w:r>
          </w:p>
        </w:tc>
        <w:tc>
          <w:tcPr>
            <w:tcW w:w="850" w:type="dxa"/>
            <w:tcBorders>
              <w:bottom w:val="nil"/>
            </w:tcBorders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49/39</w:t>
            </w:r>
          </w:p>
        </w:tc>
        <w:tc>
          <w:tcPr>
            <w:tcW w:w="1133" w:type="dxa"/>
            <w:tcBorders>
              <w:bottom w:val="nil"/>
            </w:tcBorders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0</w:t>
            </w:r>
          </w:p>
        </w:tc>
        <w:tc>
          <w:tcPr>
            <w:tcW w:w="1277" w:type="dxa"/>
            <w:tcBorders>
              <w:bottom w:val="nil"/>
            </w:tcBorders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 w:hint="eastAsia"/>
                <w:color w:val="000000"/>
                <w:kern w:val="0"/>
                <w:sz w:val="18"/>
                <w:szCs w:val="18"/>
              </w:rPr>
              <w:t>0</w:t>
            </w:r>
          </w:p>
        </w:tc>
        <w:tc>
          <w:tcPr>
            <w:tcW w:w="2835" w:type="dxa"/>
            <w:tcBorders>
              <w:bottom w:val="nil"/>
            </w:tcBorders>
          </w:tcPr>
          <w:p w:rsidR="00B2278E" w:rsidRPr="00125F98" w:rsidRDefault="00B2278E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ToH, WCST</w:t>
            </w:r>
          </w:p>
        </w:tc>
      </w:tr>
      <w:tr w:rsidR="00B2278E" w:rsidRPr="00125F98" w:rsidTr="007F2142">
        <w:trPr>
          <w:trHeight w:val="374"/>
        </w:trPr>
        <w:tc>
          <w:tcPr>
            <w:tcW w:w="2269" w:type="dxa"/>
            <w:tcBorders>
              <w:top w:val="nil"/>
              <w:bottom w:val="nil"/>
            </w:tcBorders>
            <w:shd w:val="clear" w:color="auto" w:fill="auto"/>
            <w:hideMark/>
          </w:tcPr>
          <w:p w:rsidR="00B2278E" w:rsidRPr="00125F98" w:rsidRDefault="00EE020A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/>
            </w:r>
            <w:r w:rsidR="00190DC6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Ceschi&lt;/Author&gt;&lt;Year&gt;2003&lt;/Year&gt;&lt;RecNum&gt;216&lt;/RecNum&gt;&lt;DisplayText&gt;Ceschi (2003)&lt;/DisplayText&gt;&lt;record&gt;&lt;rec-number&gt;216&lt;/rec-number&gt;&lt;foreign-keys&gt;&lt;key app="EN" db-id="ttstfxwe5evas9ee5fuvvfsgwwsxzfvsx22e"&gt;216&lt;/key&gt;&lt;/foreign-keys&gt;&lt;ref-type name="Journal Article"&gt;17&lt;/ref-type&gt;&lt;contributors&gt;&lt;authors&gt;&lt;author&gt;Ceschi, G.&lt;/author&gt;&lt;author&gt;Van der Linden, M.&lt;/author&gt;&lt;author&gt;Dunker, D.&lt;/author&gt;&lt;author&gt;Perroud, A.&lt;/author&gt;&lt;author&gt;Bredart, S.&lt;/author&gt;&lt;/authors&gt;&lt;/contributors&gt;&lt;auth-address&gt;Cognitive Psychopathological Unit, University of Geneva, 40 bd du Pont d&amp;apos;Arve, CH-120 Geneva, Switzerland. grazia.ceschi@pse.unige.ch&lt;/auth-address&gt;&lt;titles&gt;&lt;title&gt;Further exploration memory bias in compulsive washers&lt;/title&gt;&lt;secondary-title&gt;Behaviour Research and Therapy&lt;/secondary-title&gt;&lt;/titles&gt;&lt;periodical&gt;&lt;full-title&gt;Behaviour Research and Therapy&lt;/full-title&gt;&lt;/periodical&gt;&lt;pages&gt;737-48&lt;/pages&gt;&lt;volume&gt;41&lt;/volume&gt;&lt;number&gt;6&lt;/number&gt;&lt;edition&gt;2003/05/07&lt;/edition&gt;&lt;keywords&gt;&lt;keyword&gt;Adult&lt;/keyword&gt;&lt;keyword&gt;Anxiety/etiology&lt;/keyword&gt;&lt;keyword&gt;Fear&lt;/keyword&gt;&lt;keyword&gt;Female&lt;/keyword&gt;&lt;keyword&gt;Humans&lt;/keyword&gt;&lt;keyword&gt;Male&lt;/keyword&gt;&lt;keyword&gt;Mental Recall&lt;/keyword&gt;&lt;keyword&gt;Obsessive-Compulsive Disorder/ psychology&lt;/keyword&gt;&lt;/keywords&gt;&lt;dates&gt;&lt;year&gt;2003&lt;/year&gt;&lt;pub-dates&gt;&lt;date&gt;Jun&lt;/date&gt;&lt;/pub-dates&gt;&lt;/dates&gt;&lt;isbn&gt;0005-7967 (Print)&amp;#xD;0005-7967 (Linking)&lt;/isbn&gt;&lt;accession-num&gt;12732380&lt;/accession-num&gt;&lt;urls&gt;&lt;/urls&gt;&lt;remote-database-provider&gt;NLM&lt;/remote-database-provider&gt;&lt;language&gt;eng&lt;/language&gt;&lt;/record&gt;&lt;/Cite&gt;&lt;/EndNote&gt;</w:instrTex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separate"/>
            </w:r>
            <w:hyperlink w:anchor="_ENREF_19" w:tooltip="Ceschi, 2003 #216" w:history="1">
              <w:r w:rsidR="005678F5">
                <w:rPr>
                  <w:rFonts w:ascii="Arial" w:eastAsia="Malgun Gothic" w:hAnsi="Arial" w:cs="Arial"/>
                  <w:noProof/>
                  <w:color w:val="000000"/>
                  <w:kern w:val="0"/>
                  <w:sz w:val="18"/>
                  <w:szCs w:val="18"/>
                </w:rPr>
                <w:t>Ceschi (2003</w:t>
              </w:r>
            </w:hyperlink>
            <w:r w:rsidR="00006688">
              <w:rPr>
                <w:rFonts w:ascii="Arial" w:eastAsia="Malgun Gothic" w:hAnsi="Arial" w:cs="Arial"/>
                <w:noProof/>
                <w:color w:val="000000"/>
                <w:kern w:val="0"/>
                <w:sz w:val="18"/>
                <w:szCs w:val="18"/>
              </w:rPr>
              <w:t>)</w: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2/16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6/36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25/-</w:t>
            </w:r>
          </w:p>
        </w:tc>
        <w:tc>
          <w:tcPr>
            <w:tcW w:w="1133" w:type="dxa"/>
            <w:tcBorders>
              <w:top w:val="nil"/>
              <w:bottom w:val="nil"/>
            </w:tcBorders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100</w:t>
            </w:r>
          </w:p>
        </w:tc>
        <w:tc>
          <w:tcPr>
            <w:tcW w:w="1277" w:type="dxa"/>
            <w:tcBorders>
              <w:top w:val="nil"/>
              <w:bottom w:val="nil"/>
            </w:tcBorders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NR</w:t>
            </w:r>
          </w:p>
        </w:tc>
        <w:tc>
          <w:tcPr>
            <w:tcW w:w="2835" w:type="dxa"/>
            <w:tcBorders>
              <w:top w:val="nil"/>
              <w:bottom w:val="nil"/>
            </w:tcBorders>
          </w:tcPr>
          <w:p w:rsidR="00B2278E" w:rsidRPr="00125F98" w:rsidRDefault="00B2278E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VLT dr</w:t>
            </w:r>
          </w:p>
        </w:tc>
      </w:tr>
      <w:tr w:rsidR="00B2278E" w:rsidRPr="00125F98" w:rsidTr="007F2142">
        <w:trPr>
          <w:trHeight w:val="374"/>
        </w:trPr>
        <w:tc>
          <w:tcPr>
            <w:tcW w:w="2269" w:type="dxa"/>
            <w:tcBorders>
              <w:top w:val="nil"/>
              <w:bottom w:val="nil"/>
            </w:tcBorders>
            <w:shd w:val="clear" w:color="auto" w:fill="auto"/>
            <w:hideMark/>
          </w:tcPr>
          <w:p w:rsidR="00B2278E" w:rsidRPr="00125F98" w:rsidRDefault="00EE020A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/>
            </w:r>
            <w:r w:rsidR="00190DC6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Cohen&lt;/Author&gt;&lt;Year&gt;2003&lt;/Year&gt;&lt;RecNum&gt;116&lt;/RecNum&gt;&lt;DisplayText&gt;Cohen (2003)&lt;/DisplayText&gt;&lt;record&gt;&lt;rec-number&gt;116&lt;/rec-number&gt;&lt;foreign-keys&gt;&lt;key app="EN" db-id="ttstfxwe5evas9ee5fuvvfsgwwsxzfvsx22e"&gt;116&lt;/key&gt;&lt;/foreign-keys&gt;&lt;ref-type name="Journal Article"&gt;17&lt;/ref-type&gt;&lt;contributors&gt;&lt;authors&gt;&lt;author&gt;Cohen, Y.&lt;/author&gt;&lt;author&gt;Lachenmeyer, J. R.&lt;/author&gt;&lt;author&gt;Springer, C.&lt;/author&gt;&lt;/authors&gt;&lt;/contributors&gt;&lt;auth-address&gt;School of Psychology, Fairleigh Dickinson University, 1000 River Road, Teaneck, NJ, USA. psycohen@hotmail.com&lt;/auth-address&gt;&lt;titles&gt;&lt;title&gt;Anxiety and selective attention in obsessive-compulsive disorder&lt;/title&gt;&lt;secondary-title&gt;Behaviour Research and Therapy&lt;/secondary-title&gt;&lt;/titles&gt;&lt;periodical&gt;&lt;full-title&gt;Behaviour Research and Therapy&lt;/full-title&gt;&lt;/periodical&gt;&lt;pages&gt;1311-23&lt;/pages&gt;&lt;volume&gt;41&lt;/volume&gt;&lt;number&gt;11&lt;/number&gt;&lt;edition&gt;2003/10/07&lt;/edition&gt;&lt;keywords&gt;&lt;keyword&gt;Adult&lt;/keyword&gt;&lt;keyword&gt;Anxiety/ psychology&lt;/keyword&gt;&lt;keyword&gt;Attention&lt;/keyword&gt;&lt;keyword&gt;Case-Control Studies&lt;/keyword&gt;&lt;keyword&gt;Cues&lt;/keyword&gt;&lt;keyword&gt;Female&lt;/keyword&gt;&lt;keyword&gt;Humans&lt;/keyword&gt;&lt;keyword&gt;Male&lt;/keyword&gt;&lt;keyword&gt;Middle Aged&lt;/keyword&gt;&lt;keyword&gt;Obsessive-Compulsive Disorder/ psychology&lt;/keyword&gt;&lt;keyword&gt;Psychological Tests&lt;/keyword&gt;&lt;/keywords&gt;&lt;dates&gt;&lt;year&gt;2003&lt;/year&gt;&lt;pub-dates&gt;&lt;date&gt;Nov&lt;/date&gt;&lt;/pub-dates&gt;&lt;/dates&gt;&lt;isbn&gt;0005-7967 (Print)&amp;#xD;0005-7967 (Linking)&lt;/isbn&gt;&lt;accession-num&gt;14527530&lt;/accession-num&gt;&lt;urls&gt;&lt;/urls&gt;&lt;remote-database-provider&gt;NLM&lt;/remote-database-provider&gt;&lt;language&gt;eng&lt;/language&gt;&lt;/record&gt;&lt;/Cite&gt;&lt;/EndNote&gt;</w:instrTex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separate"/>
            </w:r>
            <w:hyperlink w:anchor="_ENREF_27" w:tooltip="Cohen, 2003 #116" w:history="1">
              <w:r w:rsidR="005678F5">
                <w:rPr>
                  <w:rFonts w:ascii="Arial" w:eastAsia="Malgun Gothic" w:hAnsi="Arial" w:cs="Arial"/>
                  <w:noProof/>
                  <w:color w:val="000000"/>
                  <w:kern w:val="0"/>
                  <w:sz w:val="18"/>
                  <w:szCs w:val="18"/>
                </w:rPr>
                <w:t>Cohen (2003</w:t>
              </w:r>
            </w:hyperlink>
            <w:r w:rsidR="00006688">
              <w:rPr>
                <w:rFonts w:ascii="Arial" w:eastAsia="Malgun Gothic" w:hAnsi="Arial" w:cs="Arial"/>
                <w:noProof/>
                <w:color w:val="000000"/>
                <w:kern w:val="0"/>
                <w:sz w:val="18"/>
                <w:szCs w:val="18"/>
              </w:rPr>
              <w:t>)</w: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14/23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2/25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29/22</w:t>
            </w:r>
          </w:p>
        </w:tc>
        <w:tc>
          <w:tcPr>
            <w:tcW w:w="1133" w:type="dxa"/>
            <w:tcBorders>
              <w:top w:val="nil"/>
              <w:bottom w:val="nil"/>
            </w:tcBorders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NR</w:t>
            </w:r>
          </w:p>
        </w:tc>
        <w:tc>
          <w:tcPr>
            <w:tcW w:w="1277" w:type="dxa"/>
            <w:tcBorders>
              <w:top w:val="nil"/>
              <w:bottom w:val="nil"/>
            </w:tcBorders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U</w:t>
            </w:r>
          </w:p>
        </w:tc>
        <w:tc>
          <w:tcPr>
            <w:tcW w:w="2835" w:type="dxa"/>
            <w:tcBorders>
              <w:top w:val="nil"/>
              <w:bottom w:val="nil"/>
            </w:tcBorders>
          </w:tcPr>
          <w:p w:rsidR="00B2278E" w:rsidRPr="00125F98" w:rsidRDefault="00B2278E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Stroop</w:t>
            </w:r>
          </w:p>
        </w:tc>
      </w:tr>
      <w:tr w:rsidR="00B2278E" w:rsidRPr="00125F98" w:rsidTr="007F2142">
        <w:trPr>
          <w:trHeight w:val="374"/>
        </w:trPr>
        <w:tc>
          <w:tcPr>
            <w:tcW w:w="2269" w:type="dxa"/>
            <w:tcBorders>
              <w:top w:val="nil"/>
            </w:tcBorders>
            <w:shd w:val="clear" w:color="auto" w:fill="auto"/>
            <w:hideMark/>
          </w:tcPr>
          <w:p w:rsidR="00B2278E" w:rsidRPr="00125F98" w:rsidRDefault="00EE020A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/>
            </w:r>
            <w:r w:rsidR="00B92F47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Harris&lt;/Author&gt;&lt;Year&gt;2003&lt;/Year&gt;&lt;RecNum&gt;117&lt;/RecNum&gt;&lt;DisplayText&gt;Harris (2003)&lt;/DisplayText&gt;&lt;record&gt;&lt;rec-number&gt;117&lt;/rec-number&gt;&lt;foreign-keys&gt;&lt;key app="EN" db-id="ttstfxwe5evas9ee5fuvvfsgwwsxzfvsx22e"&gt;117&lt;/key&gt;&lt;/foreign-keys&gt;&lt;ref-type name="Journal Article"&gt;17&lt;/ref-type&gt;&lt;contributors&gt;&lt;authors&gt;&lt;author&gt;Harris, C. L.&lt;/author&gt;&lt;author&gt;Dinn, W. M.&lt;/author&gt;&lt;/authors&gt;&lt;/contributors&gt;&lt;auth-address&gt;Department of Psychology, Brain, Behavior &amp;amp; Cognition Program, Boston University, Boston, MA, USA.&lt;/auth-address&gt;&lt;titles&gt;&lt;title&gt;Subtyping obsessive-compulsive disorder: neuropsychological correlates&lt;/title&gt;&lt;secondary-title&gt;Behavioural Neurology&lt;/secondary-title&gt;&lt;/titles&gt;&lt;periodical&gt;&lt;full-title&gt;Behavioural Neurology&lt;/full-title&gt;&lt;/periodical&gt;&lt;pages&gt;75-87&lt;/pages&gt;&lt;volume&gt;14&lt;/volume&gt;&lt;number&gt;3-4&lt;/number&gt;&lt;edition&gt;2004/02/06&lt;/edition&gt;&lt;keywords&gt;&lt;keyword&gt;Adult&lt;/keyword&gt;&lt;keyword&gt;Aged&lt;/keyword&gt;&lt;keyword&gt;Cognition Disorders/ diagnosis/ etiology&lt;/keyword&gt;&lt;keyword&gt;Female&lt;/keyword&gt;&lt;keyword&gt;Humans&lt;/keyword&gt;&lt;keyword&gt;Male&lt;/keyword&gt;&lt;keyword&gt;Middle Aged&lt;/keyword&gt;&lt;keyword&gt;Neuropsychological Tests&lt;/keyword&gt;&lt;keyword&gt;Obsessive-Compulsive Disorder/ classification/ complications/physiopathology&lt;/keyword&gt;&lt;keyword&gt;Prefrontal Cortex/physiopathology&lt;/keyword&gt;&lt;keyword&gt;Questionnaires&lt;/keyword&gt;&lt;keyword&gt;Severity of Illness Index&lt;/keyword&gt;&lt;/keywords&gt;&lt;dates&gt;&lt;year&gt;2003&lt;/year&gt;&lt;/dates&gt;&lt;isbn&gt;0953-4180 (Print)&amp;#xD;0953-4180 (Linking)&lt;/isbn&gt;&lt;accession-num&gt;14757983&lt;/accession-num&gt;&lt;urls&gt;&lt;/urls&gt;&lt;remote-database-provider&gt;NLM&lt;/remote-database-provider&gt;&lt;language&gt;eng&lt;/language&gt;&lt;/record&gt;&lt;/Cite&gt;&lt;/EndNote&gt;</w:instrTex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separate"/>
            </w:r>
            <w:hyperlink w:anchor="_ENREF_35" w:tooltip="Harris, 2003 #117" w:history="1">
              <w:r w:rsidR="005678F5">
                <w:rPr>
                  <w:rFonts w:ascii="Arial" w:eastAsia="Malgun Gothic" w:hAnsi="Arial" w:cs="Arial"/>
                  <w:noProof/>
                  <w:color w:val="000000"/>
                  <w:kern w:val="0"/>
                  <w:sz w:val="18"/>
                  <w:szCs w:val="18"/>
                </w:rPr>
                <w:t>Harris (2003</w:t>
              </w:r>
            </w:hyperlink>
            <w:r w:rsidR="00006688">
              <w:rPr>
                <w:rFonts w:ascii="Arial" w:eastAsia="Malgun Gothic" w:hAnsi="Arial" w:cs="Arial"/>
                <w:noProof/>
                <w:color w:val="000000"/>
                <w:kern w:val="0"/>
                <w:sz w:val="18"/>
                <w:szCs w:val="18"/>
              </w:rPr>
              <w:t>)</w: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850" w:type="dxa"/>
            <w:tcBorders>
              <w:top w:val="nil"/>
            </w:tcBorders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25/11</w:t>
            </w:r>
          </w:p>
        </w:tc>
        <w:tc>
          <w:tcPr>
            <w:tcW w:w="851" w:type="dxa"/>
            <w:gridSpan w:val="2"/>
            <w:tcBorders>
              <w:top w:val="nil"/>
            </w:tcBorders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9/35</w:t>
            </w:r>
          </w:p>
        </w:tc>
        <w:tc>
          <w:tcPr>
            <w:tcW w:w="850" w:type="dxa"/>
            <w:tcBorders>
              <w:top w:val="nil"/>
            </w:tcBorders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48/45</w:t>
            </w:r>
          </w:p>
        </w:tc>
        <w:tc>
          <w:tcPr>
            <w:tcW w:w="1133" w:type="dxa"/>
            <w:tcBorders>
              <w:top w:val="nil"/>
            </w:tcBorders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48</w:t>
            </w:r>
          </w:p>
        </w:tc>
        <w:tc>
          <w:tcPr>
            <w:tcW w:w="1277" w:type="dxa"/>
            <w:tcBorders>
              <w:top w:val="nil"/>
            </w:tcBorders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U</w:t>
            </w:r>
          </w:p>
        </w:tc>
        <w:tc>
          <w:tcPr>
            <w:tcW w:w="2835" w:type="dxa"/>
            <w:tcBorders>
              <w:top w:val="nil"/>
            </w:tcBorders>
          </w:tcPr>
          <w:p w:rsidR="00B2278E" w:rsidRPr="00125F98" w:rsidRDefault="00B2278E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LF, Stroop</w:t>
            </w:r>
          </w:p>
        </w:tc>
      </w:tr>
      <w:tr w:rsidR="00B2278E" w:rsidRPr="00125F98" w:rsidTr="007F2142">
        <w:trPr>
          <w:trHeight w:val="374"/>
        </w:trPr>
        <w:tc>
          <w:tcPr>
            <w:tcW w:w="2269" w:type="dxa"/>
            <w:tcBorders>
              <w:bottom w:val="nil"/>
            </w:tcBorders>
            <w:shd w:val="clear" w:color="auto" w:fill="auto"/>
            <w:hideMark/>
          </w:tcPr>
          <w:p w:rsidR="00B2278E" w:rsidRPr="00125F98" w:rsidRDefault="00EE020A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lastRenderedPageBreak/>
              <w:fldChar w:fldCharType="begin">
                <w:fldData xml:space="preserve">PEVuZE5vdGU+PENpdGU+PEF1dGhvcj5MYWNlcmRhPC9BdXRob3I+PFllYXI+MjAwMzwvWWVhcj48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</w:fldData>
              </w:fldChar>
            </w:r>
            <w:r w:rsidR="00FD3971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 </w:instrText>
            </w:r>
            <w:r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MYWNlcmRhPC9BdXRob3I+PFllYXI+MjAwMzwvWWVhcj48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</w:fldData>
              </w:fldChar>
            </w:r>
            <w:r w:rsidR="00FD3971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r>
            <w:r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separate"/>
            </w:r>
            <w:hyperlink w:anchor="_ENREF_50" w:tooltip="Lacerda, 2003 #120" w:history="1">
              <w:r w:rsidR="005678F5">
                <w:rPr>
                  <w:rFonts w:ascii="Arial" w:eastAsia="Malgun Gothic" w:hAnsi="Arial" w:cs="Arial"/>
                  <w:noProof/>
                  <w:color w:val="000000"/>
                  <w:kern w:val="0"/>
                  <w:sz w:val="18"/>
                  <w:szCs w:val="18"/>
                </w:rPr>
                <w:t>Lacerda (2003</w:t>
              </w:r>
            </w:hyperlink>
            <w:r w:rsidR="00006688">
              <w:rPr>
                <w:rFonts w:ascii="Arial" w:eastAsia="Malgun Gothic" w:hAnsi="Arial" w:cs="Arial"/>
                <w:noProof/>
                <w:color w:val="000000"/>
                <w:kern w:val="0"/>
                <w:sz w:val="18"/>
                <w:szCs w:val="18"/>
              </w:rPr>
              <w:t>)</w: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850" w:type="dxa"/>
            <w:tcBorders>
              <w:bottom w:val="nil"/>
            </w:tcBorders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14/14</w:t>
            </w:r>
          </w:p>
        </w:tc>
        <w:tc>
          <w:tcPr>
            <w:tcW w:w="851" w:type="dxa"/>
            <w:gridSpan w:val="2"/>
            <w:tcBorders>
              <w:bottom w:val="nil"/>
            </w:tcBorders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3/34</w:t>
            </w:r>
          </w:p>
        </w:tc>
        <w:tc>
          <w:tcPr>
            <w:tcW w:w="850" w:type="dxa"/>
            <w:tcBorders>
              <w:bottom w:val="nil"/>
            </w:tcBorders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71/71</w:t>
            </w:r>
          </w:p>
        </w:tc>
        <w:tc>
          <w:tcPr>
            <w:tcW w:w="1133" w:type="dxa"/>
            <w:tcBorders>
              <w:bottom w:val="nil"/>
            </w:tcBorders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0</w:t>
            </w:r>
          </w:p>
        </w:tc>
        <w:tc>
          <w:tcPr>
            <w:tcW w:w="1277" w:type="dxa"/>
            <w:tcBorders>
              <w:bottom w:val="nil"/>
            </w:tcBorders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NR</w:t>
            </w:r>
          </w:p>
        </w:tc>
        <w:tc>
          <w:tcPr>
            <w:tcW w:w="2835" w:type="dxa"/>
            <w:tcBorders>
              <w:bottom w:val="nil"/>
            </w:tcBorders>
          </w:tcPr>
          <w:p w:rsidR="00B2278E" w:rsidRPr="00125F98" w:rsidRDefault="00B2278E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CF, RCFT ir, WCST</w:t>
            </w:r>
          </w:p>
        </w:tc>
      </w:tr>
      <w:tr w:rsidR="00B2278E" w:rsidRPr="00125F98" w:rsidTr="007F2142">
        <w:trPr>
          <w:trHeight w:val="374"/>
        </w:trPr>
        <w:tc>
          <w:tcPr>
            <w:tcW w:w="2269" w:type="dxa"/>
            <w:tcBorders>
              <w:top w:val="nil"/>
              <w:bottom w:val="nil"/>
            </w:tcBorders>
            <w:shd w:val="clear" w:color="auto" w:fill="auto"/>
            <w:hideMark/>
          </w:tcPr>
          <w:p w:rsidR="00B2278E" w:rsidRPr="00125F98" w:rsidRDefault="00EE020A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NYXRhaXgtQ29sczwvQXV0aG9yPjxZZWFyPjIwMDM8L1ll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</w:fldData>
              </w:fldChar>
            </w:r>
            <w:r w:rsidR="00FD3971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 </w:instrText>
            </w:r>
            <w:r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NYXRhaXgtQ29sczwvQXV0aG9yPjxZZWFyPjIwMDM8L1ll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</w:fldData>
              </w:fldChar>
            </w:r>
            <w:r w:rsidR="00FD3971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r>
            <w:r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separate"/>
            </w:r>
            <w:hyperlink w:anchor="_ENREF_56" w:tooltip="Mataix-Cols, 2003 #121" w:history="1">
              <w:r w:rsidR="005678F5">
                <w:rPr>
                  <w:rFonts w:ascii="Arial" w:eastAsia="Malgun Gothic" w:hAnsi="Arial" w:cs="Arial"/>
                  <w:noProof/>
                  <w:color w:val="000000"/>
                  <w:kern w:val="0"/>
                  <w:sz w:val="18"/>
                  <w:szCs w:val="18"/>
                </w:rPr>
                <w:t>Mataix-Cols (2003</w:t>
              </w:r>
            </w:hyperlink>
            <w:r w:rsidR="00006688">
              <w:rPr>
                <w:rFonts w:ascii="Arial" w:eastAsia="Malgun Gothic" w:hAnsi="Arial" w:cs="Arial"/>
                <w:noProof/>
                <w:color w:val="000000"/>
                <w:kern w:val="0"/>
                <w:sz w:val="18"/>
                <w:szCs w:val="18"/>
              </w:rPr>
              <w:t>)</w: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0/30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4/32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57/57</w:t>
            </w:r>
          </w:p>
        </w:tc>
        <w:tc>
          <w:tcPr>
            <w:tcW w:w="1133" w:type="dxa"/>
            <w:tcBorders>
              <w:top w:val="nil"/>
              <w:bottom w:val="nil"/>
            </w:tcBorders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90</w:t>
            </w:r>
          </w:p>
        </w:tc>
        <w:tc>
          <w:tcPr>
            <w:tcW w:w="1277" w:type="dxa"/>
            <w:tcBorders>
              <w:top w:val="nil"/>
              <w:bottom w:val="nil"/>
            </w:tcBorders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NR</w:t>
            </w:r>
          </w:p>
        </w:tc>
        <w:tc>
          <w:tcPr>
            <w:tcW w:w="2835" w:type="dxa"/>
            <w:tcBorders>
              <w:top w:val="nil"/>
              <w:bottom w:val="nil"/>
            </w:tcBorders>
          </w:tcPr>
          <w:p w:rsidR="00B2278E" w:rsidRPr="00125F98" w:rsidRDefault="00B2278E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RCFT ir, RCFT organ</w:t>
            </w:r>
          </w:p>
        </w:tc>
      </w:tr>
      <w:tr w:rsidR="00B2278E" w:rsidRPr="00125F98" w:rsidTr="007F2142">
        <w:trPr>
          <w:trHeight w:val="374"/>
        </w:trPr>
        <w:tc>
          <w:tcPr>
            <w:tcW w:w="2269" w:type="dxa"/>
            <w:tcBorders>
              <w:top w:val="nil"/>
            </w:tcBorders>
            <w:shd w:val="clear" w:color="auto" w:fill="auto"/>
            <w:hideMark/>
          </w:tcPr>
          <w:p w:rsidR="00B2278E" w:rsidRPr="00125F98" w:rsidRDefault="00EE020A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/>
            </w:r>
            <w:r w:rsidR="00190DC6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Nielen&lt;/Author&gt;&lt;Year&gt;2003&lt;/Year&gt;&lt;RecNum&gt;123&lt;/RecNum&gt;&lt;DisplayText&gt;Nielen (2003)&lt;/DisplayText&gt;&lt;record&gt;&lt;rec-number&gt;123&lt;/rec-number&gt;&lt;foreign-keys&gt;&lt;key app="EN" db-id="ttstfxwe5evas9ee5fuvvfsgwwsxzfvsx22e"&gt;123&lt;/key&gt;&lt;/foreign-keys&gt;&lt;ref-type name="Journal Article"&gt;17&lt;/ref-type&gt;&lt;contributors&gt;&lt;authors&gt;&lt;author&gt;Nielen, M. M.&lt;/author&gt;&lt;author&gt;Den Boer, J. A.&lt;/author&gt;&lt;/authors&gt;&lt;/contributors&gt;&lt;auth-address&gt;Department of Psychiatry, Section of Biological Psychiatry, School of Behavioural and Cognitive Neurosciences, University Hospital Groningen, Groningen, The Netherlands.&lt;/auth-address&gt;&lt;titles&gt;&lt;title&gt;Neuropsychological performance of OCD patients before and after treatment with fluoxetine: evidence for persistent cognitive deficits&lt;/title&gt;&lt;secondary-title&gt;Psychological Medicine&lt;/secondary-title&gt;&lt;/titles&gt;&lt;periodical&gt;&lt;full-title&gt;Psychological Medicine&lt;/full-title&gt;&lt;/periodical&gt;&lt;pages&gt;917-25&lt;/pages&gt;&lt;volume&gt;33&lt;/volume&gt;&lt;number&gt;5&lt;/number&gt;&lt;edition&gt;2003/07/25&lt;/edition&gt;&lt;keywords&gt;&lt;keyword&gt;Adolescent&lt;/keyword&gt;&lt;keyword&gt;Adult&lt;/keyword&gt;&lt;keyword&gt;Antidepressive Agents, Second-Generation/ therapeutic use&lt;/keyword&gt;&lt;keyword&gt;Cognition/ drug effects&lt;/keyword&gt;&lt;keyword&gt;Female&lt;/keyword&gt;&lt;keyword&gt;Fluoxetine/ therapeutic use&lt;/keyword&gt;&lt;keyword&gt;Humans&lt;/keyword&gt;&lt;keyword&gt;Male&lt;/keyword&gt;&lt;keyword&gt;Middle Aged&lt;/keyword&gt;&lt;keyword&gt;Neuropsychological Tests&lt;/keyword&gt;&lt;keyword&gt;Obsessive-Compulsive Disorder/ drug therapy/psychology&lt;/keyword&gt;&lt;keyword&gt;Psychiatric Status Rating Scales&lt;/keyword&gt;&lt;keyword&gt;Task Performance and Analysis&lt;/keyword&gt;&lt;keyword&gt;Treatment Outcome&lt;/keyword&gt;&lt;/keywords&gt;&lt;dates&gt;&lt;year&gt;2003&lt;/year&gt;&lt;/dates&gt;&lt;isbn&gt;0033-2917 (Print)&amp;#xD;0033-2917 (Linking)&lt;/isbn&gt;&lt;accession-num&gt;12877406&lt;/accession-num&gt;&lt;urls&gt;&lt;/urls&gt;&lt;remote-database-provider&gt;NLM&lt;/remote-database-provider&gt;&lt;language&gt;eng&lt;/language&gt;&lt;/record&gt;&lt;/Cite&gt;&lt;/EndNote&gt;</w:instrTex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separate"/>
            </w:r>
            <w:hyperlink w:anchor="_ENREF_66" w:tooltip="Nielen, 2003 #123" w:history="1">
              <w:r w:rsidR="005678F5">
                <w:rPr>
                  <w:rFonts w:ascii="Arial" w:eastAsia="Malgun Gothic" w:hAnsi="Arial" w:cs="Arial"/>
                  <w:noProof/>
                  <w:color w:val="000000"/>
                  <w:kern w:val="0"/>
                  <w:sz w:val="18"/>
                  <w:szCs w:val="18"/>
                </w:rPr>
                <w:t>Nielen (2003</w:t>
              </w:r>
            </w:hyperlink>
            <w:r w:rsidR="00006688">
              <w:rPr>
                <w:rFonts w:ascii="Arial" w:eastAsia="Malgun Gothic" w:hAnsi="Arial" w:cs="Arial"/>
                <w:noProof/>
                <w:color w:val="000000"/>
                <w:kern w:val="0"/>
                <w:sz w:val="18"/>
                <w:szCs w:val="18"/>
              </w:rPr>
              <w:t>)</w: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850" w:type="dxa"/>
            <w:tcBorders>
              <w:top w:val="nil"/>
            </w:tcBorders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19/24</w:t>
            </w:r>
          </w:p>
        </w:tc>
        <w:tc>
          <w:tcPr>
            <w:tcW w:w="851" w:type="dxa"/>
            <w:gridSpan w:val="2"/>
            <w:tcBorders>
              <w:top w:val="nil"/>
            </w:tcBorders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7/31</w:t>
            </w:r>
          </w:p>
        </w:tc>
        <w:tc>
          <w:tcPr>
            <w:tcW w:w="850" w:type="dxa"/>
            <w:tcBorders>
              <w:top w:val="nil"/>
            </w:tcBorders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42/29</w:t>
            </w:r>
          </w:p>
        </w:tc>
        <w:tc>
          <w:tcPr>
            <w:tcW w:w="1133" w:type="dxa"/>
            <w:tcBorders>
              <w:top w:val="nil"/>
            </w:tcBorders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16</w:t>
            </w:r>
          </w:p>
        </w:tc>
        <w:tc>
          <w:tcPr>
            <w:tcW w:w="1277" w:type="dxa"/>
            <w:tcBorders>
              <w:top w:val="nil"/>
            </w:tcBorders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NR</w:t>
            </w:r>
          </w:p>
        </w:tc>
        <w:tc>
          <w:tcPr>
            <w:tcW w:w="2835" w:type="dxa"/>
            <w:tcBorders>
              <w:top w:val="nil"/>
            </w:tcBorders>
          </w:tcPr>
          <w:p w:rsidR="00B2278E" w:rsidRPr="00125F98" w:rsidRDefault="00B2278E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IED</w:t>
            </w:r>
            <w:r w:rsidRPr="00125F98">
              <w:rPr>
                <w:rFonts w:ascii="Arial" w:eastAsia="Malgun Gothic" w:hAnsi="Arial" w:cs="Arial" w:hint="eastAsia"/>
                <w:color w:val="000000"/>
                <w:kern w:val="0"/>
                <w:sz w:val="18"/>
                <w:szCs w:val="18"/>
              </w:rPr>
              <w:t xml:space="preserve"> ed</w: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,</w:t>
            </w:r>
            <w:r w:rsidRPr="00125F98">
              <w:rPr>
                <w:rFonts w:ascii="Arial" w:eastAsia="Malgun Gothic" w:hAnsi="Arial" w:cs="Arial" w:hint="eastAsia"/>
                <w:color w:val="000000"/>
                <w:kern w:val="0"/>
                <w:sz w:val="18"/>
                <w:szCs w:val="18"/>
              </w:rPr>
              <w:t xml:space="preserve"> IED id,</w: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 xml:space="preserve"> Stroop, SWM, ToL</w:t>
            </w:r>
          </w:p>
        </w:tc>
      </w:tr>
      <w:tr w:rsidR="00B2278E" w:rsidRPr="00125F98" w:rsidTr="007F2142">
        <w:trPr>
          <w:trHeight w:val="374"/>
        </w:trPr>
        <w:tc>
          <w:tcPr>
            <w:tcW w:w="2269" w:type="dxa"/>
            <w:shd w:val="clear" w:color="auto" w:fill="auto"/>
            <w:hideMark/>
          </w:tcPr>
          <w:p w:rsidR="00B2278E" w:rsidRPr="00125F98" w:rsidRDefault="00EE020A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/>
            </w:r>
            <w:r w:rsidR="00190DC6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Choi&lt;/Author&gt;&lt;Year&gt;2004&lt;/Year&gt;&lt;RecNum&gt;124&lt;/RecNum&gt;&lt;DisplayText&gt;Choi (2004)&lt;/DisplayText&gt;&lt;record&gt;&lt;rec-number&gt;124&lt;/rec-number&gt;&lt;foreign-keys&gt;&lt;key app="EN" db-id="ttstfxwe5evas9ee5fuvvfsgwwsxzfvsx22e"&gt;124&lt;/key&gt;&lt;/foreign-keys&gt;&lt;ref-type name="Journal Article"&gt;17&lt;/ref-type&gt;&lt;contributors&gt;&lt;authors&gt;&lt;author&gt;Choi, J. S.&lt;/author&gt;&lt;author&gt;Kang, D. H.&lt;/author&gt;&lt;author&gt;Kim, J. J.&lt;/author&gt;&lt;author&gt;Ha, T. H.&lt;/author&gt;&lt;author&gt;Lee, J. M.&lt;/author&gt;&lt;author&gt;Youn, T.&lt;/author&gt;&lt;author&gt;Kim, I. Y.&lt;/author&gt;&lt;author&gt;Kim, S. I.&lt;/author&gt;&lt;author&gt;Kwon, J. S.&lt;/author&gt;&lt;/authors&gt;&lt;/contributors&gt;&lt;auth-address&gt;Department of Psychiatry, Seoul National University College of Medicine, 28 Yeongon-dong, Chongno-gu, 110-744, Seoul, South Korea.&lt;/auth-address&gt;&lt;titles&gt;&lt;title&gt;Left anterior subregion of orbitofrontal cortex volume reduction and impaired organizational strategies in obsessive-compulsive disorder&lt;/title&gt;&lt;secondary-title&gt;Journal of Psychiatry Research&lt;/secondary-title&gt;&lt;/titles&gt;&lt;periodical&gt;&lt;full-title&gt;Journal of Psychiatry Research&lt;/full-title&gt;&lt;/periodical&gt;&lt;pages&gt;193-9&lt;/pages&gt;&lt;volume&gt;38&lt;/volume&gt;&lt;number&gt;2&lt;/number&gt;&lt;edition&gt;2004/02/06&lt;/edition&gt;&lt;keywords&gt;&lt;keyword&gt;Adult&lt;/keyword&gt;&lt;keyword&gt;Case-Control Studies&lt;/keyword&gt;&lt;keyword&gt;Female&lt;/keyword&gt;&lt;keyword&gt;Frontal Lobe/ pathology&lt;/keyword&gt;&lt;keyword&gt;Humans&lt;/keyword&gt;&lt;keyword&gt;Imaging, Three-Dimensional&lt;/keyword&gt;&lt;keyword&gt;Magnetic Resonance Imaging&lt;/keyword&gt;&lt;keyword&gt;Male&lt;/keyword&gt;&lt;keyword&gt;Obsessive-Compulsive Disorder/ physiopathology&lt;/keyword&gt;&lt;/keywords&gt;&lt;dates&gt;&lt;year&gt;2004&lt;/year&gt;&lt;pub-dates&gt;&lt;date&gt;Mar-Apr&lt;/date&gt;&lt;/pub-dates&gt;&lt;/dates&gt;&lt;isbn&gt;0022-3956 (Print)&amp;#xD;0022-3956 (Linking)&lt;/isbn&gt;&lt;accession-num&gt;14757334&lt;/accession-num&gt;&lt;urls&gt;&lt;/urls&gt;&lt;remote-database-provider&gt;NLM&lt;/remote-database-provider&gt;&lt;language&gt;eng&lt;/language&gt;&lt;/record&gt;&lt;/Cite&gt;&lt;/EndNote&gt;</w:instrTex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separate"/>
            </w:r>
            <w:hyperlink w:anchor="_ENREF_23" w:tooltip="Choi, 2004 #124" w:history="1">
              <w:r w:rsidR="005678F5">
                <w:rPr>
                  <w:rFonts w:ascii="Arial" w:eastAsia="Malgun Gothic" w:hAnsi="Arial" w:cs="Arial"/>
                  <w:noProof/>
                  <w:color w:val="000000"/>
                  <w:kern w:val="0"/>
                  <w:sz w:val="18"/>
                  <w:szCs w:val="18"/>
                </w:rPr>
                <w:t>Choi (2004</w:t>
              </w:r>
            </w:hyperlink>
            <w:r w:rsidR="00006688">
              <w:rPr>
                <w:rFonts w:ascii="Arial" w:eastAsia="Malgun Gothic" w:hAnsi="Arial" w:cs="Arial"/>
                <w:noProof/>
                <w:color w:val="000000"/>
                <w:kern w:val="0"/>
                <w:sz w:val="18"/>
                <w:szCs w:val="18"/>
              </w:rPr>
              <w:t>)</w: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4/34</w:t>
            </w:r>
          </w:p>
        </w:tc>
        <w:tc>
          <w:tcPr>
            <w:tcW w:w="851" w:type="dxa"/>
            <w:gridSpan w:val="2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27/26</w:t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82/82</w:t>
            </w:r>
          </w:p>
        </w:tc>
        <w:tc>
          <w:tcPr>
            <w:tcW w:w="1133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0</w:t>
            </w:r>
          </w:p>
        </w:tc>
        <w:tc>
          <w:tcPr>
            <w:tcW w:w="1277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 w:hint="eastAsia"/>
                <w:color w:val="000000"/>
                <w:kern w:val="0"/>
                <w:sz w:val="18"/>
                <w:szCs w:val="18"/>
              </w:rPr>
              <w:t>12</w:t>
            </w:r>
          </w:p>
        </w:tc>
        <w:tc>
          <w:tcPr>
            <w:tcW w:w="2835" w:type="dxa"/>
          </w:tcPr>
          <w:p w:rsidR="00B2278E" w:rsidRPr="00125F98" w:rsidRDefault="00B2278E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WCST</w:t>
            </w:r>
          </w:p>
        </w:tc>
      </w:tr>
      <w:tr w:rsidR="00B2278E" w:rsidRPr="00125F98" w:rsidTr="007F2142">
        <w:trPr>
          <w:trHeight w:val="374"/>
        </w:trPr>
        <w:tc>
          <w:tcPr>
            <w:tcW w:w="2269" w:type="dxa"/>
            <w:shd w:val="clear" w:color="auto" w:fill="auto"/>
            <w:hideMark/>
          </w:tcPr>
          <w:p w:rsidR="00B2278E" w:rsidRPr="00125F98" w:rsidRDefault="00EE020A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/>
            </w:r>
            <w:r w:rsidR="00190DC6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Deckersbach&lt;/Author&gt;&lt;Year&gt;2004&lt;/Year&gt;&lt;RecNum&gt;125&lt;/RecNum&gt;&lt;DisplayText&gt;Deckersbach (2004)&lt;/DisplayText&gt;&lt;record&gt;&lt;rec-number&gt;125&lt;/rec-number&gt;&lt;foreign-keys&gt;&lt;key app="EN" db-id="ttstfxwe5evas9ee5fuvvfsgwwsxzfvsx22e"&gt;125&lt;/key&gt;&lt;/foreign-keys&gt;&lt;ref-type name="Journal Article"&gt;17&lt;/ref-type&gt;&lt;contributors&gt;&lt;authors&gt;&lt;author&gt;Deckersbach, T.&lt;/author&gt;&lt;author&gt;Savage, C. R.&lt;/author&gt;&lt;author&gt;Reilly-Harrington, N.&lt;/author&gt;&lt;author&gt;Clark, L.&lt;/author&gt;&lt;author&gt;Sachs, G.&lt;/author&gt;&lt;author&gt;Rauch, S. L.&lt;/author&gt;&lt;/authors&gt;&lt;/contributors&gt;&lt;auth-address&gt;Department of Psychiatry, Massachusetts General Hospital, Harvard Medical School, Charlestown, MA 02129, USA. tdeckersbach@partners.org&lt;/auth-address&gt;&lt;titles&gt;&lt;title&gt;Episodic memory impairment in bipolar disorder and obsessive-compulsive disorder: the role of memory strategies&lt;/title&gt;&lt;secondary-title&gt;Bipolar Disorders&lt;/secondary-title&gt;&lt;/titles&gt;&lt;periodical&gt;&lt;full-title&gt;Bipolar Disorders&lt;/full-title&gt;&lt;/periodical&gt;&lt;pages&gt;233-44&lt;/pages&gt;&lt;volume&gt;6&lt;/volume&gt;&lt;number&gt;3&lt;/number&gt;&lt;edition&gt;2004/05/01&lt;/edition&gt;&lt;keywords&gt;&lt;keyword&gt;Adult&lt;/keyword&gt;&lt;keyword&gt;Bipolar Disorder/diagnosis/ epidemiology&lt;/keyword&gt;&lt;keyword&gt;Depression/diagnosis/epidemiology&lt;/keyword&gt;&lt;keyword&gt;Diagnostic and Statistical Manual of Mental Disorders&lt;/keyword&gt;&lt;keyword&gt;Female&lt;/keyword&gt;&lt;keyword&gt;Humans&lt;/keyword&gt;&lt;keyword&gt;Male&lt;/keyword&gt;&lt;keyword&gt;Memory Disorders/ epidemiology&lt;/keyword&gt;&lt;keyword&gt;Obsessive-Compulsive Disorder/ epidemiology&lt;/keyword&gt;&lt;keyword&gt;Severity of Illness Index&lt;/keyword&gt;&lt;/keywords&gt;&lt;dates&gt;&lt;year&gt;2004&lt;/year&gt;&lt;pub-dates&gt;&lt;date&gt;Jun&lt;/date&gt;&lt;/pub-dates&gt;&lt;/dates&gt;&lt;isbn&gt;1398-5647 (Print)&amp;#xD;1398-5647 (Linking)&lt;/isbn&gt;&lt;accession-num&gt;15117402&lt;/accession-num&gt;&lt;urls&gt;&lt;/urls&gt;&lt;electronic-resource-num&gt;10.1111/j.1399-5618.2004.00118.x&lt;/electronic-resource-num&gt;&lt;remote-database-provider&gt;NLM&lt;/remote-database-provider&gt;&lt;language&gt;eng&lt;/language&gt;&lt;/record&gt;&lt;/Cite&gt;&lt;/EndNote&gt;</w:instrTex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separate"/>
            </w:r>
            <w:hyperlink w:anchor="_ENREF_30" w:tooltip="Deckersbach, 2004 #125" w:history="1">
              <w:r w:rsidR="005678F5">
                <w:rPr>
                  <w:rFonts w:ascii="Arial" w:eastAsia="Malgun Gothic" w:hAnsi="Arial" w:cs="Arial"/>
                  <w:noProof/>
                  <w:color w:val="000000"/>
                  <w:kern w:val="0"/>
                  <w:sz w:val="18"/>
                  <w:szCs w:val="18"/>
                </w:rPr>
                <w:t>Deckersbach (2004</w:t>
              </w:r>
            </w:hyperlink>
            <w:r w:rsidR="00006688">
              <w:rPr>
                <w:rFonts w:ascii="Arial" w:eastAsia="Malgun Gothic" w:hAnsi="Arial" w:cs="Arial"/>
                <w:noProof/>
                <w:color w:val="000000"/>
                <w:kern w:val="0"/>
                <w:sz w:val="18"/>
                <w:szCs w:val="18"/>
              </w:rPr>
              <w:t>)</w: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0/30</w:t>
            </w:r>
          </w:p>
        </w:tc>
        <w:tc>
          <w:tcPr>
            <w:tcW w:w="851" w:type="dxa"/>
            <w:gridSpan w:val="2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4/35</w:t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47/40</w:t>
            </w:r>
          </w:p>
        </w:tc>
        <w:tc>
          <w:tcPr>
            <w:tcW w:w="1133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63</w:t>
            </w:r>
          </w:p>
        </w:tc>
        <w:tc>
          <w:tcPr>
            <w:tcW w:w="1277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 w:hint="eastAsia"/>
                <w:color w:val="000000"/>
                <w:kern w:val="0"/>
                <w:sz w:val="18"/>
                <w:szCs w:val="18"/>
              </w:rPr>
              <w:t>37</w:t>
            </w:r>
          </w:p>
        </w:tc>
        <w:tc>
          <w:tcPr>
            <w:tcW w:w="2835" w:type="dxa"/>
          </w:tcPr>
          <w:p w:rsidR="00B2278E" w:rsidRPr="00125F98" w:rsidRDefault="00B2278E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VLT dr, VLT sc</w:t>
            </w:r>
          </w:p>
        </w:tc>
      </w:tr>
      <w:tr w:rsidR="00B2278E" w:rsidRPr="00125F98" w:rsidTr="007F2142">
        <w:trPr>
          <w:trHeight w:val="374"/>
        </w:trPr>
        <w:tc>
          <w:tcPr>
            <w:tcW w:w="2269" w:type="dxa"/>
            <w:shd w:val="clear" w:color="auto" w:fill="auto"/>
            <w:hideMark/>
          </w:tcPr>
          <w:p w:rsidR="00B2278E" w:rsidRPr="00125F98" w:rsidRDefault="00EE020A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/>
            </w:r>
            <w:r w:rsidR="00190DC6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Murphy&lt;/Author&gt;&lt;Year&gt;2004&lt;/Year&gt;&lt;RecNum&gt;127&lt;/RecNum&gt;&lt;DisplayText&gt;Murphy (2004)&lt;/DisplayText&gt;&lt;record&gt;&lt;rec-number&gt;127&lt;/rec-number&gt;&lt;foreign-keys&gt;&lt;key app="EN" db-id="ttstfxwe5evas9ee5fuvvfsgwwsxzfvsx22e"&gt;127&lt;/key&gt;&lt;/foreign-keys&gt;&lt;ref-type name="Journal Article"&gt;17&lt;/ref-type&gt;&lt;contributors&gt;&lt;authors&gt;&lt;author&gt;Murphy, R.&lt;/author&gt;&lt;author&gt;Nutzinger, D. O.&lt;/author&gt;&lt;author&gt;Paul, T.&lt;/author&gt;&lt;author&gt;Leplow, B.&lt;/author&gt;&lt;/authors&gt;&lt;/contributors&gt;&lt;auth-address&gt;Clinic for Psychosomatic Medicine, Bad Bramstedt, Germany. RMurphy@schoen-kliniken.de&lt;/auth-address&gt;&lt;titles&gt;&lt;title&gt;Conditional-associative learning in eating disorders: a comparison with OCD&lt;/title&gt;&lt;secondary-title&gt;Journal of Clinical and Experimental Neuropsychology&lt;/secondary-title&gt;&lt;/titles&gt;&lt;periodical&gt;&lt;full-title&gt;Journal of Clinical and Experimental Neuropsychology&lt;/full-title&gt;&lt;/periodical&gt;&lt;pages&gt;190-9&lt;/pages&gt;&lt;volume&gt;26&lt;/volume&gt;&lt;number&gt;2&lt;/number&gt;&lt;edition&gt;2004/06/19&lt;/edition&gt;&lt;keywords&gt;&lt;keyword&gt;Adolescent&lt;/keyword&gt;&lt;keyword&gt;Adult&lt;/keyword&gt;&lt;keyword&gt;Analysis of Variance&lt;/keyword&gt;&lt;keyword&gt;Association Learning/ physiology&lt;/keyword&gt;&lt;keyword&gt;Body Mass Index&lt;/keyword&gt;&lt;keyword&gt;Case-Control Studies&lt;/keyword&gt;&lt;keyword&gt;Conditioning (Psychology)/ physiology&lt;/keyword&gt;&lt;keyword&gt;Eating Disorders/classification/ physiopathology&lt;/keyword&gt;&lt;keyword&gt;Female&lt;/keyword&gt;&lt;keyword&gt;Humans&lt;/keyword&gt;&lt;keyword&gt;Male&lt;/keyword&gt;&lt;keyword&gt;Neuropsychological Tests&lt;/keyword&gt;&lt;keyword&gt;Obsessive-Compulsive Disorder/ physiopathology&lt;/keyword&gt;&lt;keyword&gt;Psychiatric Status Rating Scales&lt;/keyword&gt;&lt;keyword&gt;Verbal Learning/ physiology&lt;/keyword&gt;&lt;keyword&gt;Word Association Tests&lt;/keyword&gt;&lt;/keywords&gt;&lt;dates&gt;&lt;year&gt;2004&lt;/year&gt;&lt;pub-dates&gt;&lt;date&gt;Apr&lt;/date&gt;&lt;/pub-dates&gt;&lt;/dates&gt;&lt;isbn&gt;1380-3395 (Print)&amp;#xD;1380-3395 (Linking)&lt;/isbn&gt;&lt;accession-num&gt;15202539&lt;/accession-num&gt;&lt;urls&gt;&lt;/urls&gt;&lt;electronic-resource-num&gt;10.1076/jcen.26.2.190.28091&lt;/electronic-resource-num&gt;&lt;remote-database-provider&gt;NLM&lt;/remote-database-provider&gt;&lt;language&gt;eng&lt;/language&gt;&lt;/record&gt;&lt;/Cite&gt;&lt;/EndNote&gt;</w:instrTex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separate"/>
            </w:r>
            <w:hyperlink w:anchor="_ENREF_61" w:tooltip="Murphy, 2004 #127" w:history="1">
              <w:r w:rsidR="005678F5">
                <w:rPr>
                  <w:rFonts w:ascii="Arial" w:eastAsia="Malgun Gothic" w:hAnsi="Arial" w:cs="Arial"/>
                  <w:noProof/>
                  <w:color w:val="000000"/>
                  <w:kern w:val="0"/>
                  <w:sz w:val="18"/>
                  <w:szCs w:val="18"/>
                </w:rPr>
                <w:t>Murphy (2004</w:t>
              </w:r>
            </w:hyperlink>
            <w:r w:rsidR="00006688">
              <w:rPr>
                <w:rFonts w:ascii="Arial" w:eastAsia="Malgun Gothic" w:hAnsi="Arial" w:cs="Arial"/>
                <w:noProof/>
                <w:color w:val="000000"/>
                <w:kern w:val="0"/>
                <w:sz w:val="18"/>
                <w:szCs w:val="18"/>
              </w:rPr>
              <w:t>)</w: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16/16</w:t>
            </w:r>
          </w:p>
        </w:tc>
        <w:tc>
          <w:tcPr>
            <w:tcW w:w="851" w:type="dxa"/>
            <w:gridSpan w:val="2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25/25</w:t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0/0</w:t>
            </w:r>
          </w:p>
        </w:tc>
        <w:tc>
          <w:tcPr>
            <w:tcW w:w="1133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0</w:t>
            </w:r>
          </w:p>
        </w:tc>
        <w:tc>
          <w:tcPr>
            <w:tcW w:w="1277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NR</w:t>
            </w:r>
          </w:p>
        </w:tc>
        <w:tc>
          <w:tcPr>
            <w:tcW w:w="2835" w:type="dxa"/>
          </w:tcPr>
          <w:p w:rsidR="00B2278E" w:rsidRPr="00125F98" w:rsidRDefault="00B2278E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LF, TMTA, TMTB</w:t>
            </w:r>
          </w:p>
        </w:tc>
      </w:tr>
      <w:tr w:rsidR="00B2278E" w:rsidRPr="00125F98" w:rsidTr="007F2142">
        <w:trPr>
          <w:trHeight w:val="374"/>
        </w:trPr>
        <w:tc>
          <w:tcPr>
            <w:tcW w:w="2269" w:type="dxa"/>
            <w:shd w:val="clear" w:color="auto" w:fill="auto"/>
            <w:hideMark/>
          </w:tcPr>
          <w:p w:rsidR="00B2278E" w:rsidRPr="00125F98" w:rsidRDefault="00EE020A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/>
            </w:r>
            <w:r w:rsidR="00930C6F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Roth&lt;/Author&gt;&lt;Year&gt;2004&lt;/Year&gt;&lt;RecNum&gt;128&lt;/RecNum&gt;&lt;DisplayText&gt;Roth (2004)&lt;/DisplayText&gt;&lt;record&gt;&lt;rec-number&gt;128&lt;/rec-number&gt;&lt;foreign-keys&gt;&lt;key app="EN" db-id="ttstfxwe5evas9ee5fuvvfsgwwsxzfvsx22e"&gt;128&lt;/key&gt;&lt;/foreign-keys&gt;&lt;ref-type name="Journal Article"&gt;17&lt;/ref-type&gt;&lt;contributors&gt;&lt;authors&gt;&lt;author&gt;Roth, R. M.&lt;/author&gt;&lt;author&gt;Baribeau, J.&lt;/author&gt;&lt;author&gt;Milovan, D.&lt;/author&gt;&lt;author&gt;O&amp;apos;Connor, K.&lt;/author&gt;&lt;author&gt;Todorov, C.&lt;/author&gt;&lt;/authors&gt;&lt;/contributors&gt;&lt;auth-address&gt;Neuropsychology Program, Department of Psychiatry, Dartmouth Medical School, Lebanon, NH 03756-0001, USA. Robert.M.Roth@Dartmouth.edu&lt;/auth-address&gt;&lt;titles&gt;&lt;title&gt;Procedural and declarative memory in obsessive-compulsive disorder&lt;/title&gt;&lt;secondary-title&gt;Journal of International Neuropsychology Society&lt;/secondary-title&gt;&lt;/titles&gt;&lt;periodical&gt;&lt;full-title&gt;Journal of International Neuropsychology Society&lt;/full-title&gt;&lt;/periodical&gt;&lt;pages&gt;647-54&lt;/pages&gt;&lt;volume&gt;10&lt;/volume&gt;&lt;number&gt;5&lt;/number&gt;&lt;edition&gt;2004/08/26&lt;/edition&gt;&lt;keywords&gt;&lt;keyword&gt;Adolescent&lt;/keyword&gt;&lt;keyword&gt;Adult&lt;/keyword&gt;&lt;keyword&gt;Aged&lt;/keyword&gt;&lt;keyword&gt;Case-Control Studies&lt;/keyword&gt;&lt;keyword&gt;Female&lt;/keyword&gt;&lt;keyword&gt;Humans&lt;/keyword&gt;&lt;keyword&gt;Male&lt;/keyword&gt;&lt;keyword&gt;Memory, Short-Term/ physiology&lt;/keyword&gt;&lt;keyword&gt;Mental Recall/ physiology&lt;/keyword&gt;&lt;keyword&gt;Middle Aged&lt;/keyword&gt;&lt;keyword&gt;Neuropsychological Tests&lt;/keyword&gt;&lt;keyword&gt;Obsessive-Compulsive Disorder/ physiopathology&lt;/keyword&gt;&lt;keyword&gt;Psychomotor Performance/physiology&lt;/keyword&gt;&lt;keyword&gt;Verbal Learning/physiology&lt;/keyword&gt;&lt;/keywords&gt;&lt;dates&gt;&lt;year&gt;2004&lt;/year&gt;&lt;pub-dates&gt;&lt;date&gt;Sep&lt;/date&gt;&lt;/pub-dates&gt;&lt;/dates&gt;&lt;isbn&gt;1355-6177 (Print)&amp;#xD;1355-6177 (Linking)&lt;/isbn&gt;&lt;accession-num&gt;15327712&lt;/accession-num&gt;&lt;urls&gt;&lt;/urls&gt;&lt;electronic-resource-num&gt;10.1017/s1355617704105018&lt;/electronic-resource-num&gt;&lt;remote-database-provider&gt;NLM&lt;/remote-database-provider&gt;&lt;language&gt;eng&lt;/language&gt;&lt;/record&gt;&lt;/Cite&gt;&lt;/EndNote&gt;</w:instrTex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separate"/>
            </w:r>
            <w:hyperlink w:anchor="_ENREF_72" w:tooltip="Roth, 2004 #128" w:history="1">
              <w:r w:rsidR="005678F5">
                <w:rPr>
                  <w:rFonts w:ascii="Arial" w:eastAsia="Malgun Gothic" w:hAnsi="Arial" w:cs="Arial"/>
                  <w:noProof/>
                  <w:color w:val="000000"/>
                  <w:kern w:val="0"/>
                  <w:sz w:val="18"/>
                  <w:szCs w:val="18"/>
                </w:rPr>
                <w:t>Roth (2004</w:t>
              </w:r>
            </w:hyperlink>
            <w:r w:rsidR="00006688">
              <w:rPr>
                <w:rFonts w:ascii="Arial" w:eastAsia="Malgun Gothic" w:hAnsi="Arial" w:cs="Arial"/>
                <w:noProof/>
                <w:color w:val="000000"/>
                <w:kern w:val="0"/>
                <w:sz w:val="18"/>
                <w:szCs w:val="18"/>
              </w:rPr>
              <w:t>)</w: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27/29</w:t>
            </w:r>
          </w:p>
        </w:tc>
        <w:tc>
          <w:tcPr>
            <w:tcW w:w="851" w:type="dxa"/>
            <w:gridSpan w:val="2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7/35</w:t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59/41</w:t>
            </w:r>
          </w:p>
        </w:tc>
        <w:tc>
          <w:tcPr>
            <w:tcW w:w="1133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0</w:t>
            </w:r>
          </w:p>
        </w:tc>
        <w:tc>
          <w:tcPr>
            <w:tcW w:w="1277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NR</w:t>
            </w:r>
          </w:p>
        </w:tc>
        <w:tc>
          <w:tcPr>
            <w:tcW w:w="2835" w:type="dxa"/>
          </w:tcPr>
          <w:p w:rsidR="00B2278E" w:rsidRPr="00125F98" w:rsidRDefault="00B2278E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VLT dr</w:t>
            </w:r>
          </w:p>
        </w:tc>
      </w:tr>
      <w:tr w:rsidR="00B2278E" w:rsidRPr="00125F98" w:rsidTr="007F2142">
        <w:trPr>
          <w:trHeight w:val="374"/>
        </w:trPr>
        <w:tc>
          <w:tcPr>
            <w:tcW w:w="2269" w:type="dxa"/>
            <w:shd w:val="clear" w:color="auto" w:fill="auto"/>
            <w:hideMark/>
          </w:tcPr>
          <w:p w:rsidR="00B2278E" w:rsidRPr="00125F98" w:rsidRDefault="00EE020A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/>
            </w:r>
            <w:r w:rsidR="00190DC6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Airaksinen&lt;/Author&gt;&lt;Year&gt;2005&lt;/Year&gt;&lt;RecNum&gt;131&lt;/RecNum&gt;&lt;DisplayText&gt;Airaksinen (2005)&lt;/DisplayText&gt;&lt;record&gt;&lt;rec-number&gt;131&lt;/rec-number&gt;&lt;foreign-keys&gt;&lt;key app="EN" db-id="ttstfxwe5evas9ee5fuvvfsgwwsxzfvsx22e"&gt;131&lt;/key&gt;&lt;/foreign-keys&gt;&lt;ref-type name="Journal Article"&gt;17&lt;/ref-type&gt;&lt;contributors&gt;&lt;authors&gt;&lt;author&gt;Airaksinen, E.&lt;/author&gt;&lt;author&gt;Larsson, M.&lt;/author&gt;&lt;author&gt;Forsell, Y.&lt;/author&gt;&lt;/authors&gt;&lt;/contributors&gt;&lt;auth-address&gt;Karolinska Institute, Department of Public Health Sciences, Division of Social Medicine, Stockholm, Sweden. eija.airaksinen@phs.ki.se&lt;/auth-address&gt;&lt;titles&gt;&lt;title&gt;Neuropsychological functions in anxiety disorders in population-based samples: evidence of episodic memory dysfunction&lt;/title&gt;&lt;secondary-title&gt;Journal of Psychiatr Research&lt;/secondary-title&gt;&lt;/titles&gt;&lt;periodical&gt;&lt;full-title&gt;Journal of Psychiatr Research&lt;/full-title&gt;&lt;/periodical&gt;&lt;pages&gt;207-14&lt;/pages&gt;&lt;volume&gt;39&lt;/volume&gt;&lt;number&gt;2&lt;/number&gt;&lt;edition&gt;2004/12/14&lt;/edition&gt;&lt;keywords&gt;&lt;keyword&gt;Adult&lt;/keyword&gt;&lt;keyword&gt;Anxiety Disorders/ complications/psychology&lt;/keyword&gt;&lt;keyword&gt;Case-Control Studies&lt;/keyword&gt;&lt;keyword&gt;Female&lt;/keyword&gt;&lt;keyword&gt;Humans&lt;/keyword&gt;&lt;keyword&gt;Male&lt;/keyword&gt;&lt;keyword&gt;Memory Disorders/ etiology/psychology&lt;/keyword&gt;&lt;keyword&gt;Middle Aged&lt;/keyword&gt;&lt;keyword&gt;Motor Skills&lt;/keyword&gt;&lt;keyword&gt;Speech&lt;/keyword&gt;&lt;keyword&gt;Task Performance and Analysis&lt;/keyword&gt;&lt;/keywords&gt;&lt;dates&gt;&lt;year&gt;2005&lt;/year&gt;&lt;pub-dates&gt;&lt;date&gt;Mar&lt;/date&gt;&lt;/pub-dates&gt;&lt;/dates&gt;&lt;isbn&gt;0022-3956 (Print)&amp;#xD;0022-3956 (Linking)&lt;/isbn&gt;&lt;accession-num&gt;15589570&lt;/accession-num&gt;&lt;urls&gt;&lt;/urls&gt;&lt;electronic-resource-num&gt;10.1016/j.jpsychires.2004.06.001&lt;/electronic-resource-num&gt;&lt;remote-database-provider&gt;NLM&lt;/remote-database-provider&gt;&lt;language&gt;eng&lt;/language&gt;&lt;/record&gt;&lt;/Cite&gt;&lt;/EndNote&gt;</w:instrTex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separate"/>
            </w:r>
            <w:hyperlink w:anchor="_ENREF_5" w:tooltip="Airaksinen, 2005 #131" w:history="1">
              <w:r w:rsidR="005678F5">
                <w:rPr>
                  <w:rFonts w:ascii="Arial" w:eastAsia="Malgun Gothic" w:hAnsi="Arial" w:cs="Arial"/>
                  <w:noProof/>
                  <w:color w:val="000000"/>
                  <w:kern w:val="0"/>
                  <w:sz w:val="18"/>
                  <w:szCs w:val="18"/>
                </w:rPr>
                <w:t>Airaksinen (2005</w:t>
              </w:r>
            </w:hyperlink>
            <w:r w:rsidR="00006688">
              <w:rPr>
                <w:rFonts w:ascii="Arial" w:eastAsia="Malgun Gothic" w:hAnsi="Arial" w:cs="Arial"/>
                <w:noProof/>
                <w:color w:val="000000"/>
                <w:kern w:val="0"/>
                <w:sz w:val="18"/>
                <w:szCs w:val="18"/>
              </w:rPr>
              <w:t>)</w: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16/175</w:t>
            </w:r>
          </w:p>
        </w:tc>
        <w:tc>
          <w:tcPr>
            <w:tcW w:w="851" w:type="dxa"/>
            <w:gridSpan w:val="2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6/44</w:t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25/51</w:t>
            </w:r>
          </w:p>
        </w:tc>
        <w:tc>
          <w:tcPr>
            <w:tcW w:w="1133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U</w:t>
            </w:r>
          </w:p>
        </w:tc>
        <w:tc>
          <w:tcPr>
            <w:tcW w:w="1277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 w:hint="eastAsia"/>
                <w:color w:val="000000"/>
                <w:kern w:val="0"/>
                <w:sz w:val="18"/>
                <w:szCs w:val="18"/>
              </w:rPr>
              <w:t>U</w:t>
            </w:r>
          </w:p>
        </w:tc>
        <w:tc>
          <w:tcPr>
            <w:tcW w:w="2835" w:type="dxa"/>
          </w:tcPr>
          <w:p w:rsidR="00B2278E" w:rsidRPr="00125F98" w:rsidRDefault="00B2278E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LF, TMTA, TMTB</w:t>
            </w:r>
          </w:p>
        </w:tc>
      </w:tr>
      <w:tr w:rsidR="00B2278E" w:rsidRPr="00125F98" w:rsidTr="007F2142">
        <w:trPr>
          <w:trHeight w:val="374"/>
        </w:trPr>
        <w:tc>
          <w:tcPr>
            <w:tcW w:w="2269" w:type="dxa"/>
            <w:shd w:val="clear" w:color="auto" w:fill="auto"/>
            <w:hideMark/>
          </w:tcPr>
          <w:p w:rsidR="00B2278E" w:rsidRPr="00125F98" w:rsidRDefault="00EE020A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Cb2huZTwvQXV0aG9yPjxZZWFyPjIwMDU8L1llYXI+PFJl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</w:fldData>
              </w:fldChar>
            </w:r>
            <w:r w:rsidR="0000668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 </w:instrText>
            </w:r>
            <w:r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Cb2huZTwvQXV0aG9yPjxZZWFyPjIwMDU8L1llYXI+PFJl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</w:fldData>
              </w:fldChar>
            </w:r>
            <w:r w:rsidR="0000668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r>
            <w:r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separate"/>
            </w:r>
            <w:hyperlink w:anchor="_ENREF_9" w:tooltip="Bohne, 2005 #635" w:history="1">
              <w:r w:rsidR="005678F5">
                <w:rPr>
                  <w:rFonts w:ascii="Arial" w:eastAsia="Malgun Gothic" w:hAnsi="Arial" w:cs="Arial"/>
                  <w:noProof/>
                  <w:color w:val="000000"/>
                  <w:kern w:val="0"/>
                  <w:sz w:val="18"/>
                  <w:szCs w:val="18"/>
                </w:rPr>
                <w:t>Bohne (2005</w:t>
              </w:r>
            </w:hyperlink>
            <w:r w:rsidR="00006688">
              <w:rPr>
                <w:rFonts w:ascii="Arial" w:eastAsia="Malgun Gothic" w:hAnsi="Arial" w:cs="Arial"/>
                <w:noProof/>
                <w:color w:val="000000"/>
                <w:kern w:val="0"/>
                <w:sz w:val="18"/>
                <w:szCs w:val="18"/>
              </w:rPr>
              <w:t>)</w: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21/26</w:t>
            </w:r>
          </w:p>
        </w:tc>
        <w:tc>
          <w:tcPr>
            <w:tcW w:w="851" w:type="dxa"/>
            <w:gridSpan w:val="2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2/35</w:t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43/38</w:t>
            </w:r>
          </w:p>
        </w:tc>
        <w:tc>
          <w:tcPr>
            <w:tcW w:w="1133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62</w:t>
            </w:r>
          </w:p>
        </w:tc>
        <w:tc>
          <w:tcPr>
            <w:tcW w:w="1277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 w:hint="eastAsia"/>
                <w:color w:val="000000"/>
                <w:kern w:val="0"/>
                <w:sz w:val="18"/>
                <w:szCs w:val="18"/>
              </w:rPr>
              <w:t>48</w:t>
            </w:r>
          </w:p>
        </w:tc>
        <w:tc>
          <w:tcPr>
            <w:tcW w:w="2835" w:type="dxa"/>
          </w:tcPr>
          <w:p w:rsidR="00B2278E" w:rsidRPr="00125F98" w:rsidRDefault="00B2278E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BD, OAT, RCFT ir, RCFT organ, VLT dr, VLT sc, WCST</w:t>
            </w:r>
          </w:p>
        </w:tc>
      </w:tr>
      <w:tr w:rsidR="00B2278E" w:rsidRPr="00125F98" w:rsidTr="007F2142">
        <w:trPr>
          <w:trHeight w:val="374"/>
        </w:trPr>
        <w:tc>
          <w:tcPr>
            <w:tcW w:w="2269" w:type="dxa"/>
            <w:shd w:val="clear" w:color="auto" w:fill="auto"/>
            <w:hideMark/>
          </w:tcPr>
          <w:p w:rsidR="00B2278E" w:rsidRPr="00125F98" w:rsidRDefault="00EE020A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/>
            </w:r>
            <w:r w:rsidR="00190DC6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Fenger&lt;/Author&gt;&lt;Year&gt;2005&lt;/Year&gt;&lt;RecNum&gt;134&lt;/RecNum&gt;&lt;DisplayText&gt;Fenger (2005)&lt;/DisplayText&gt;&lt;record&gt;&lt;rec-number&gt;134&lt;/rec-number&gt;&lt;foreign-keys&gt;&lt;key app="EN" db-id="ttstfxwe5evas9ee5fuvvfsgwwsxzfvsx22e"&gt;134&lt;/key&gt;&lt;/foreign-keys&gt;&lt;ref-type name="Journal Article"&gt;17&lt;/ref-type&gt;&lt;contributors&gt;&lt;authors&gt;&lt;author&gt;Fenger, M. M.&lt;/author&gt;&lt;author&gt;Gade, A.&lt;/author&gt;&lt;author&gt;Adams, K. H.&lt;/author&gt;&lt;author&gt;Hansen, E. S.&lt;/author&gt;&lt;author&gt;Bolwig, T. G.&lt;/author&gt;&lt;author&gt;Knudsen, G. M.&lt;/author&gt;&lt;/authors&gt;&lt;/contributors&gt;&lt;auth-address&gt;Department of Psychology, University of Copenhagen, Denmark. mmfenger@hotmail.com&lt;/auth-address&gt;&lt;titles&gt;&lt;title&gt;Cognitive deficits in obsessive-compulsive disorder on tests of frontal lobe functions&lt;/title&gt;&lt;secondary-title&gt;Nordic Journal of Psychiatry&lt;/secondary-title&gt;&lt;/titles&gt;&lt;periodical&gt;&lt;full-title&gt;Nordic Journal of Psychiatry&lt;/full-title&gt;&lt;/periodical&gt;&lt;pages&gt;39-44&lt;/pages&gt;&lt;volume&gt;59&lt;/volume&gt;&lt;number&gt;1&lt;/number&gt;&lt;edition&gt;2005/10/01&lt;/edition&gt;&lt;keywords&gt;&lt;keyword&gt;Adult&lt;/keyword&gt;&lt;keyword&gt;Cognition Disorders/diagnosis/epidemiology/physiopathology&lt;/keyword&gt;&lt;keyword&gt;Diagnostic and Statistical Manual of Mental Disorders&lt;/keyword&gt;&lt;keyword&gt;Female&lt;/keyword&gt;&lt;keyword&gt;Frontal Lobe/ physiopathology&lt;/keyword&gt;&lt;keyword&gt;Humans&lt;/keyword&gt;&lt;keyword&gt;Inhibition (Psychology)&lt;/keyword&gt;&lt;keyword&gt;Male&lt;/keyword&gt;&lt;keyword&gt;Neuropsychological Tests&lt;/keyword&gt;&lt;keyword&gt;Obsessive-Compulsive Disorder/diagnosis/ epidemiology&lt;/keyword&gt;&lt;/keywords&gt;&lt;dates&gt;&lt;year&gt;2005&lt;/year&gt;&lt;/dates&gt;&lt;isbn&gt;0803-9488 (Print)&amp;#xD;0803-9488 (Linking)&lt;/isbn&gt;&lt;accession-num&gt;16195097&lt;/accession-num&gt;&lt;urls&gt;&lt;/urls&gt;&lt;electronic-resource-num&gt;10.1080/08039480510018814&lt;/electronic-resource-num&gt;&lt;remote-database-provider&gt;NLM&lt;/remote-database-provider&gt;&lt;language&gt;eng&lt;/language&gt;&lt;/record&gt;&lt;/Cite&gt;&lt;/EndNote&gt;</w:instrTex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separate"/>
            </w:r>
            <w:hyperlink w:anchor="_ENREF_32" w:tooltip="Fenger, 2005 #134" w:history="1">
              <w:r w:rsidR="005678F5">
                <w:rPr>
                  <w:rFonts w:ascii="Arial" w:eastAsia="Malgun Gothic" w:hAnsi="Arial" w:cs="Arial"/>
                  <w:noProof/>
                  <w:color w:val="000000"/>
                  <w:kern w:val="0"/>
                  <w:sz w:val="18"/>
                  <w:szCs w:val="18"/>
                </w:rPr>
                <w:t>Fenger (2005</w:t>
              </w:r>
            </w:hyperlink>
            <w:r w:rsidR="00006688">
              <w:rPr>
                <w:rFonts w:ascii="Arial" w:eastAsia="Malgun Gothic" w:hAnsi="Arial" w:cs="Arial"/>
                <w:noProof/>
                <w:color w:val="000000"/>
                <w:kern w:val="0"/>
                <w:sz w:val="18"/>
                <w:szCs w:val="18"/>
              </w:rPr>
              <w:t>)</w: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15/17</w:t>
            </w:r>
          </w:p>
        </w:tc>
        <w:tc>
          <w:tcPr>
            <w:tcW w:w="851" w:type="dxa"/>
            <w:gridSpan w:val="2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9/33</w:t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47/47</w:t>
            </w:r>
          </w:p>
        </w:tc>
        <w:tc>
          <w:tcPr>
            <w:tcW w:w="1133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0</w:t>
            </w:r>
          </w:p>
        </w:tc>
        <w:tc>
          <w:tcPr>
            <w:tcW w:w="1277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 w:hint="eastAsia"/>
                <w:color w:val="000000"/>
                <w:kern w:val="0"/>
                <w:sz w:val="18"/>
                <w:szCs w:val="18"/>
              </w:rPr>
              <w:t>0</w:t>
            </w:r>
          </w:p>
        </w:tc>
        <w:tc>
          <w:tcPr>
            <w:tcW w:w="2835" w:type="dxa"/>
          </w:tcPr>
          <w:p w:rsidR="00B2278E" w:rsidRPr="00125F98" w:rsidRDefault="00B2278E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DF, IED</w:t>
            </w:r>
            <w:r w:rsidRPr="00125F98">
              <w:rPr>
                <w:rFonts w:ascii="Arial" w:eastAsia="Malgun Gothic" w:hAnsi="Arial" w:cs="Arial" w:hint="eastAsia"/>
                <w:color w:val="000000"/>
                <w:kern w:val="0"/>
                <w:sz w:val="18"/>
                <w:szCs w:val="18"/>
              </w:rPr>
              <w:t xml:space="preserve"> ed</w: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 xml:space="preserve">, </w:t>
            </w:r>
            <w:r w:rsidRPr="00125F98">
              <w:rPr>
                <w:rFonts w:ascii="Arial" w:eastAsia="Malgun Gothic" w:hAnsi="Arial" w:cs="Arial" w:hint="eastAsia"/>
                <w:color w:val="000000"/>
                <w:kern w:val="0"/>
                <w:sz w:val="18"/>
                <w:szCs w:val="18"/>
              </w:rPr>
              <w:t xml:space="preserve">IED id, </w: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LF</w:t>
            </w:r>
          </w:p>
        </w:tc>
      </w:tr>
      <w:tr w:rsidR="00B2278E" w:rsidRPr="00125F98" w:rsidTr="007F2142">
        <w:trPr>
          <w:trHeight w:val="374"/>
        </w:trPr>
        <w:tc>
          <w:tcPr>
            <w:tcW w:w="2269" w:type="dxa"/>
            <w:shd w:val="clear" w:color="auto" w:fill="auto"/>
            <w:hideMark/>
          </w:tcPr>
          <w:p w:rsidR="00B2278E" w:rsidRPr="00125F98" w:rsidRDefault="00EE020A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Nb3JpdHo8L0F1dGhvcj48WWVhcj4yMDA1PC9ZZWFyPjxS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</w:fldData>
              </w:fldChar>
            </w:r>
            <w:r w:rsidR="00FD3971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 </w:instrText>
            </w:r>
            <w:r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Nb3JpdHo8L0F1dGhvcj48WWVhcj4yMDA1PC9ZZWFyPjxS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</w:fldData>
              </w:fldChar>
            </w:r>
            <w:r w:rsidR="00FD3971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r>
            <w:r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separate"/>
            </w:r>
            <w:hyperlink w:anchor="_ENREF_60" w:tooltip="Moritz, 2005 #135" w:history="1">
              <w:r w:rsidR="005678F5">
                <w:rPr>
                  <w:rFonts w:ascii="Arial" w:eastAsia="Malgun Gothic" w:hAnsi="Arial" w:cs="Arial"/>
                  <w:noProof/>
                  <w:color w:val="000000"/>
                  <w:kern w:val="0"/>
                  <w:sz w:val="18"/>
                  <w:szCs w:val="18"/>
                </w:rPr>
                <w:t>Moritz (2005</w:t>
              </w:r>
            </w:hyperlink>
            <w:r w:rsidR="00006688">
              <w:rPr>
                <w:rFonts w:ascii="Arial" w:eastAsia="Malgun Gothic" w:hAnsi="Arial" w:cs="Arial"/>
                <w:noProof/>
                <w:color w:val="000000"/>
                <w:kern w:val="0"/>
                <w:sz w:val="18"/>
                <w:szCs w:val="18"/>
              </w:rPr>
              <w:t>)</w: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71/30</w:t>
            </w:r>
          </w:p>
        </w:tc>
        <w:tc>
          <w:tcPr>
            <w:tcW w:w="851" w:type="dxa"/>
            <w:gridSpan w:val="2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3/32</w:t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1/30</w:t>
            </w:r>
          </w:p>
        </w:tc>
        <w:tc>
          <w:tcPr>
            <w:tcW w:w="1133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55</w:t>
            </w:r>
          </w:p>
        </w:tc>
        <w:tc>
          <w:tcPr>
            <w:tcW w:w="1277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NR</w:t>
            </w:r>
          </w:p>
        </w:tc>
        <w:tc>
          <w:tcPr>
            <w:tcW w:w="2835" w:type="dxa"/>
          </w:tcPr>
          <w:p w:rsidR="00B2278E" w:rsidRPr="00125F98" w:rsidRDefault="00B2278E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BD, CBT, RCFT ir, RCFT organ, TMTA</w:t>
            </w:r>
          </w:p>
        </w:tc>
      </w:tr>
      <w:tr w:rsidR="00B2278E" w:rsidRPr="00125F98" w:rsidTr="007F2142">
        <w:trPr>
          <w:trHeight w:val="374"/>
        </w:trPr>
        <w:tc>
          <w:tcPr>
            <w:tcW w:w="2269" w:type="dxa"/>
            <w:shd w:val="clear" w:color="auto" w:fill="auto"/>
            <w:hideMark/>
          </w:tcPr>
          <w:p w:rsidR="00B2278E" w:rsidRPr="00125F98" w:rsidRDefault="00EE020A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OYWthbzwvQXV0aG9yPjxZZWFyPjIwMDU8L1llYXI+PFJl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</w:fldData>
              </w:fldChar>
            </w:r>
            <w:r w:rsidR="00FD3971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 </w:instrText>
            </w:r>
            <w:r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OYWthbzwvQXV0aG9yPjxZZWFyPjIwMDU8L1llYXI+PFJl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</w:fldData>
              </w:fldChar>
            </w:r>
            <w:r w:rsidR="00FD3971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r>
            <w:r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separate"/>
            </w:r>
            <w:hyperlink w:anchor="_ENREF_64" w:tooltip="Nakao, 2005 #187" w:history="1">
              <w:r w:rsidR="005678F5">
                <w:rPr>
                  <w:rFonts w:ascii="Arial" w:eastAsia="Malgun Gothic" w:hAnsi="Arial" w:cs="Arial"/>
                  <w:noProof/>
                  <w:color w:val="000000"/>
                  <w:kern w:val="0"/>
                  <w:sz w:val="18"/>
                  <w:szCs w:val="18"/>
                </w:rPr>
                <w:t>Nakao (2005</w:t>
              </w:r>
            </w:hyperlink>
            <w:r w:rsidR="00006688">
              <w:rPr>
                <w:rFonts w:ascii="Arial" w:eastAsia="Malgun Gothic" w:hAnsi="Arial" w:cs="Arial"/>
                <w:noProof/>
                <w:color w:val="000000"/>
                <w:kern w:val="0"/>
                <w:sz w:val="18"/>
                <w:szCs w:val="18"/>
              </w:rPr>
              <w:t>)</w: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24/14</w:t>
            </w:r>
          </w:p>
        </w:tc>
        <w:tc>
          <w:tcPr>
            <w:tcW w:w="851" w:type="dxa"/>
            <w:gridSpan w:val="2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4/30</w:t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8/36</w:t>
            </w:r>
          </w:p>
        </w:tc>
        <w:tc>
          <w:tcPr>
            <w:tcW w:w="1133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0</w:t>
            </w:r>
          </w:p>
        </w:tc>
        <w:tc>
          <w:tcPr>
            <w:tcW w:w="1277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 w:hint="eastAsia"/>
                <w:color w:val="000000"/>
                <w:kern w:val="0"/>
                <w:sz w:val="18"/>
                <w:szCs w:val="18"/>
              </w:rPr>
              <w:t>0</w:t>
            </w:r>
          </w:p>
        </w:tc>
        <w:tc>
          <w:tcPr>
            <w:tcW w:w="2835" w:type="dxa"/>
          </w:tcPr>
          <w:p w:rsidR="00B2278E" w:rsidRPr="00125F98" w:rsidRDefault="00B2278E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 w:hint="eastAsia"/>
                <w:color w:val="000000"/>
                <w:kern w:val="0"/>
                <w:sz w:val="18"/>
                <w:szCs w:val="18"/>
              </w:rPr>
              <w:t>WCST</w:t>
            </w:r>
          </w:p>
        </w:tc>
      </w:tr>
      <w:tr w:rsidR="00B2278E" w:rsidRPr="00125F98" w:rsidTr="007F2142">
        <w:trPr>
          <w:trHeight w:val="374"/>
        </w:trPr>
        <w:tc>
          <w:tcPr>
            <w:tcW w:w="2269" w:type="dxa"/>
            <w:shd w:val="clear" w:color="auto" w:fill="auto"/>
            <w:hideMark/>
          </w:tcPr>
          <w:p w:rsidR="00B2278E" w:rsidRPr="00125F98" w:rsidRDefault="00EE020A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/>
            </w:r>
            <w:r w:rsidR="00190DC6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Penades&lt;/Author&gt;&lt;Year&gt;2005&lt;/Year&gt;&lt;RecNum&gt;136&lt;/RecNum&gt;&lt;DisplayText&gt;Penades (2005)&lt;/DisplayText&gt;&lt;record&gt;&lt;rec-number&gt;136&lt;/rec-number&gt;&lt;foreign-keys&gt;&lt;key app="EN" db-id="ttstfxwe5evas9ee5fuvvfsgwwsxzfvsx22e"&gt;136&lt;/key&gt;&lt;/foreign-keys&gt;&lt;ref-type name="Journal Article"&gt;17&lt;/ref-type&gt;&lt;contributors&gt;&lt;authors&gt;&lt;author&gt;Penades, R.&lt;/author&gt;&lt;author&gt;Catalan, R.&lt;/author&gt;&lt;author&gt;Andres, S.&lt;/author&gt;&lt;author&gt;Salamero, M.&lt;/author&gt;&lt;author&gt;Gasto, C.&lt;/author&gt;&lt;/authors&gt;&lt;/contributors&gt;&lt;auth-address&gt;Clinical Institute of Psychiatry and Psychology, Hospital Clinic, Barcelona, Spain. rpenades@clinic.ub.es&lt;/auth-address&gt;&lt;titles&gt;&lt;title&gt;Executive function and nonverbal memory in obsessive-compulsive disorder&lt;/title&gt;&lt;secondary-title&gt;Psychiatry Research&lt;/secondary-title&gt;&lt;/titles&gt;&lt;periodical&gt;&lt;full-title&gt;Psychiatry Research&lt;/full-title&gt;&lt;/periodical&gt;&lt;pages&gt;81-90&lt;/pages&gt;&lt;volume&gt;133&lt;/volume&gt;&lt;number&gt;1&lt;/number&gt;&lt;keywords&gt;&lt;keyword&gt;Adult&lt;/keyword&gt;&lt;keyword&gt;Cognition Disorders/diagnosis/physiopathology/psychology&lt;/keyword&gt;&lt;keyword&gt;Comparative Study&lt;/keyword&gt;&lt;keyword&gt;Corpus Striatum/physiopathology&lt;/keyword&gt;&lt;keyword&gt;Depressive Disorder/diagnosis/physiopathology/psychology&lt;/keyword&gt;&lt;keyword&gt;Female&lt;/keyword&gt;&lt;keyword&gt;Frontal Lobe/ physiopathology&lt;/keyword&gt;&lt;keyword&gt;Humans&lt;/keyword&gt;&lt;keyword&gt;Male&lt;/keyword&gt;&lt;keyword&gt;Memory Disorders/ diagnosis/physiopathology/psychology&lt;/keyword&gt;&lt;keyword&gt;Models, Psychological&lt;/keyword&gt;&lt;keyword&gt;Neural Pathways/physiopathology&lt;/keyword&gt;&lt;keyword&gt;Neuropsychological Tests/ statistics &amp;amp; numerical data&lt;/keyword&gt;&lt;keyword&gt;Obsessive-Compulsive Disorder/ diagnosis/physiopathology/psychology&lt;/keyword&gt;&lt;keyword&gt;Personality Inventory&lt;/keyword&gt;&lt;keyword&gt;Psychiatric Status Rating Scales&lt;/keyword&gt;&lt;keyword&gt;Severity of Illness Index&lt;/keyword&gt;&lt;/keywords&gt;&lt;dates&gt;&lt;year&gt;2005&lt;/year&gt;&lt;pub-dates&gt;&lt;date&gt;Jan 30&lt;/date&gt;&lt;/pub-dates&gt;&lt;/dates&gt;&lt;isbn&gt;0165-1781 (Print)&lt;/isbn&gt;&lt;accession-num&gt;15698680&lt;/accession-num&gt;&lt;urls&gt;&lt;/urls&gt;&lt;/record&gt;&lt;/Cite&gt;&lt;/EndNote&gt;</w:instrTex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separate"/>
            </w:r>
            <w:hyperlink w:anchor="_ENREF_67" w:tooltip="Penades, 2005 #136" w:history="1">
              <w:r w:rsidR="005678F5">
                <w:rPr>
                  <w:rFonts w:ascii="Arial" w:eastAsia="Malgun Gothic" w:hAnsi="Arial" w:cs="Arial"/>
                  <w:noProof/>
                  <w:color w:val="000000"/>
                  <w:kern w:val="0"/>
                  <w:sz w:val="18"/>
                  <w:szCs w:val="18"/>
                </w:rPr>
                <w:t>Penades (2005</w:t>
              </w:r>
            </w:hyperlink>
            <w:r w:rsidR="00006688">
              <w:rPr>
                <w:rFonts w:ascii="Arial" w:eastAsia="Malgun Gothic" w:hAnsi="Arial" w:cs="Arial"/>
                <w:noProof/>
                <w:color w:val="000000"/>
                <w:kern w:val="0"/>
                <w:sz w:val="18"/>
                <w:szCs w:val="18"/>
              </w:rPr>
              <w:t>)</w: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5/33</w:t>
            </w:r>
          </w:p>
        </w:tc>
        <w:tc>
          <w:tcPr>
            <w:tcW w:w="851" w:type="dxa"/>
            <w:gridSpan w:val="2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4/32</w:t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NR</w:t>
            </w:r>
          </w:p>
        </w:tc>
        <w:tc>
          <w:tcPr>
            <w:tcW w:w="1133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4</w:t>
            </w:r>
          </w:p>
        </w:tc>
        <w:tc>
          <w:tcPr>
            <w:tcW w:w="1277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 w:hint="eastAsia"/>
                <w:color w:val="000000"/>
                <w:kern w:val="0"/>
                <w:sz w:val="18"/>
                <w:szCs w:val="18"/>
              </w:rPr>
              <w:t>0</w:t>
            </w:r>
          </w:p>
        </w:tc>
        <w:tc>
          <w:tcPr>
            <w:tcW w:w="2835" w:type="dxa"/>
          </w:tcPr>
          <w:p w:rsidR="00B2278E" w:rsidRPr="00125F98" w:rsidRDefault="00B2278E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RCFT ir, RCFT organ, TMTA</w:t>
            </w:r>
          </w:p>
        </w:tc>
      </w:tr>
      <w:tr w:rsidR="00B2278E" w:rsidRPr="00125F98" w:rsidTr="007F2142">
        <w:trPr>
          <w:trHeight w:val="374"/>
        </w:trPr>
        <w:tc>
          <w:tcPr>
            <w:tcW w:w="2269" w:type="dxa"/>
            <w:shd w:val="clear" w:color="auto" w:fill="auto"/>
            <w:hideMark/>
          </w:tcPr>
          <w:p w:rsidR="00B2278E" w:rsidRPr="00125F98" w:rsidRDefault="00EE020A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/>
            </w:r>
            <w:r w:rsidR="00190DC6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Roth&lt;/Author&gt;&lt;Year&gt;2005&lt;/Year&gt;&lt;RecNum&gt;226&lt;/RecNum&gt;&lt;DisplayText&gt;Roth (2005)&lt;/DisplayText&gt;&lt;record&gt;&lt;rec-number&gt;226&lt;/rec-number&gt;&lt;foreign-keys&gt;&lt;key app="EN" db-id="ttstfxwe5evas9ee5fuvvfsgwwsxzfvsx22e"&gt;226&lt;/key&gt;&lt;/foreign-keys&gt;&lt;ref-type name="Journal Article"&gt;17&lt;/ref-type&gt;&lt;contributors&gt;&lt;authors&gt;&lt;author&gt;Roth, R. M.&lt;/author&gt;&lt;author&gt;Milovan, D.&lt;/author&gt;&lt;author&gt;Baribeau, J.&lt;/author&gt;&lt;author&gt;O&amp;apos;Connor, K.&lt;/author&gt;&lt;/authors&gt;&lt;/contributors&gt;&lt;auth-address&gt;Neuropsychology Program, Department of Psychiatry, Dartmouth Medical School/DHMC, Lebanon, New Hampshire, USA. Robert.M.Roth@Dartmouth.edu&lt;/auth-address&gt;&lt;titles&gt;&lt;title&gt;Neuropsychological functioning in early- and late-onset obsessive-compulsive disorder&lt;/title&gt;&lt;secondary-title&gt;Journal of Neuropsychiatry and Clinical Neuroscience &lt;/secondary-title&gt;&lt;/titles&gt;&lt;periodical&gt;&lt;full-title&gt;Journal of Neuropsychiatry and Clinical Neuroscience&lt;/full-title&gt;&lt;/periodical&gt;&lt;pages&gt;208-13&lt;/pages&gt;&lt;volume&gt;17&lt;/volume&gt;&lt;number&gt;2&lt;/number&gt;&lt;edition&gt;2005/06/09&lt;/edition&gt;&lt;keywords&gt;&lt;keyword&gt;Adolescent&lt;/keyword&gt;&lt;keyword&gt;Adult&lt;/keyword&gt;&lt;keyword&gt;Affect/physiology&lt;/keyword&gt;&lt;keyword&gt;Age of Onset&lt;/keyword&gt;&lt;keyword&gt;Aged&lt;/keyword&gt;&lt;keyword&gt;Attention/physiology&lt;/keyword&gt;&lt;keyword&gt;Child&lt;/keyword&gt;&lt;keyword&gt;Female&lt;/keyword&gt;&lt;keyword&gt;Humans&lt;/keyword&gt;&lt;keyword&gt;Male&lt;/keyword&gt;&lt;keyword&gt;Memory/physiology&lt;/keyword&gt;&lt;keyword&gt;Middle Aged&lt;/keyword&gt;&lt;keyword&gt;Neuropsychological Tests&lt;/keyword&gt;&lt;keyword&gt;Obsessive-Compulsive Disorder/ psychology&lt;/keyword&gt;&lt;keyword&gt;Psychiatric Status Rating Scales&lt;/keyword&gt;&lt;keyword&gt;Psychomotor Performance/physiology&lt;/keyword&gt;&lt;keyword&gt;Sex Characteristics&lt;/keyword&gt;&lt;/keywords&gt;&lt;dates&gt;&lt;year&gt;2005&lt;/year&gt;&lt;pub-dates&gt;&lt;date&gt;Spring&lt;/date&gt;&lt;/pub-dates&gt;&lt;/dates&gt;&lt;isbn&gt;0895-0172 (Print)&amp;#xD;0895-0172 (Linking)&lt;/isbn&gt;&lt;accession-num&gt;15939975&lt;/accession-num&gt;&lt;urls&gt;&lt;/urls&gt;&lt;electronic-resource-num&gt;10.1176/appi.neuropsych.17.2.208&lt;/electronic-resource-num&gt;&lt;remote-database-provider&gt;NLM&lt;/remote-database-provider&gt;&lt;language&gt;eng&lt;/language&gt;&lt;/record&gt;&lt;/Cite&gt;&lt;/EndNote&gt;</w:instrTex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separate"/>
            </w:r>
            <w:hyperlink w:anchor="_ENREF_73" w:tooltip="Roth, 2005 #226" w:history="1">
              <w:r w:rsidR="005678F5">
                <w:rPr>
                  <w:rFonts w:ascii="Arial" w:eastAsia="Malgun Gothic" w:hAnsi="Arial" w:cs="Arial"/>
                  <w:noProof/>
                  <w:color w:val="000000"/>
                  <w:kern w:val="0"/>
                  <w:sz w:val="18"/>
                  <w:szCs w:val="18"/>
                </w:rPr>
                <w:t>Roth (2005</w:t>
              </w:r>
            </w:hyperlink>
            <w:r w:rsidR="00006688">
              <w:rPr>
                <w:rFonts w:ascii="Arial" w:eastAsia="Malgun Gothic" w:hAnsi="Arial" w:cs="Arial"/>
                <w:noProof/>
                <w:color w:val="000000"/>
                <w:kern w:val="0"/>
                <w:sz w:val="18"/>
                <w:szCs w:val="18"/>
              </w:rPr>
              <w:t>)</w: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8/27</w:t>
            </w:r>
          </w:p>
        </w:tc>
        <w:tc>
          <w:tcPr>
            <w:tcW w:w="851" w:type="dxa"/>
            <w:gridSpan w:val="2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9/36</w:t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45/59</w:t>
            </w:r>
          </w:p>
        </w:tc>
        <w:tc>
          <w:tcPr>
            <w:tcW w:w="1133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16</w:t>
            </w:r>
          </w:p>
        </w:tc>
        <w:tc>
          <w:tcPr>
            <w:tcW w:w="1277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 w:hint="eastAsia"/>
                <w:color w:val="000000"/>
                <w:kern w:val="0"/>
                <w:sz w:val="18"/>
                <w:szCs w:val="18"/>
              </w:rPr>
              <w:t>58</w:t>
            </w:r>
          </w:p>
        </w:tc>
        <w:tc>
          <w:tcPr>
            <w:tcW w:w="2835" w:type="dxa"/>
          </w:tcPr>
          <w:p w:rsidR="00B2278E" w:rsidRPr="00125F98" w:rsidRDefault="00B2278E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 w:hint="eastAsia"/>
                <w:color w:val="000000"/>
                <w:kern w:val="0"/>
                <w:sz w:val="18"/>
                <w:szCs w:val="18"/>
              </w:rPr>
              <w:t xml:space="preserve">DS, </w: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TMTA, TMTB, VLT dr, WCST</w:t>
            </w:r>
          </w:p>
        </w:tc>
      </w:tr>
      <w:tr w:rsidR="00B2278E" w:rsidRPr="00125F98" w:rsidTr="007F2142">
        <w:trPr>
          <w:trHeight w:val="374"/>
        </w:trPr>
        <w:tc>
          <w:tcPr>
            <w:tcW w:w="2269" w:type="dxa"/>
            <w:shd w:val="clear" w:color="auto" w:fill="auto"/>
            <w:hideMark/>
          </w:tcPr>
          <w:p w:rsidR="00B2278E" w:rsidRPr="00125F98" w:rsidRDefault="00EE020A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/>
            </w:r>
            <w:r w:rsidR="00930C6F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Sawamura&lt;/Author&gt;&lt;Year&gt;2005&lt;/Year&gt;&lt;RecNum&gt;138&lt;/RecNum&gt;&lt;DisplayText&gt;Sawamura (2005)&lt;/DisplayText&gt;&lt;record&gt;&lt;rec-number&gt;138&lt;/rec-number&gt;&lt;foreign-keys&gt;&lt;key app="EN" db-id="ttstfxwe5evas9ee5fuvvfsgwwsxzfvsx22e"&gt;138&lt;/key&gt;&lt;/foreign-keys&gt;&lt;ref-type name="Journal Article"&gt;17&lt;/ref-type&gt;&lt;contributors&gt;&lt;authors&gt;&lt;author&gt;Sawamura, K.&lt;/author&gt;&lt;author&gt;Nakashima, Y.&lt;/author&gt;&lt;author&gt;Inoue, M.&lt;/author&gt;&lt;author&gt;Kurita, H.&lt;/author&gt;&lt;/authors&gt;&lt;/contributors&gt;&lt;auth-address&gt;Musashi Hospital, National Center of Neurology and Psychiatry, and Department of Mental Health, Graduate School of Medicine, University of Tokyo, Japan. sawa-tky@umin.ac.jp&lt;/auth-address&gt;&lt;titles&gt;&lt;title&gt;Short-term verbal memory deficits in patients with obsessive-compulsive disorder&lt;/title&gt;&lt;secondary-title&gt;Psychiatry and Clinical Neurosciences&lt;/secondary-title&gt;&lt;/titles&gt;&lt;periodical&gt;&lt;full-title&gt;Psychiatry and Clinical Neurosciences&lt;/full-title&gt;&lt;/periodical&gt;&lt;pages&gt;527-32&lt;/pages&gt;&lt;volume&gt;59&lt;/volume&gt;&lt;number&gt;5&lt;/number&gt;&lt;edition&gt;2005/10/01&lt;/edition&gt;&lt;keywords&gt;&lt;keyword&gt;Age Factors&lt;/keyword&gt;&lt;keyword&gt;Attention/physiology&lt;/keyword&gt;&lt;keyword&gt;Disease Progression&lt;/keyword&gt;&lt;keyword&gt;Female&lt;/keyword&gt;&lt;keyword&gt;Humans&lt;/keyword&gt;&lt;keyword&gt;Male&lt;/keyword&gt;&lt;keyword&gt;Memory Disorders/ etiology/ psychology&lt;/keyword&gt;&lt;keyword&gt;Memory, Short-Term&lt;/keyword&gt;&lt;keyword&gt;Mental Recall&lt;/keyword&gt;&lt;keyword&gt;Middle Aged&lt;/keyword&gt;&lt;keyword&gt;Obsessive-Compulsive Disorder/ complications/ psychology&lt;/keyword&gt;&lt;keyword&gt;Recognition (Psychology)&lt;/keyword&gt;&lt;keyword&gt;Regression Analysis&lt;/keyword&gt;&lt;keyword&gt;Verbal Learning/physiology&lt;/keyword&gt;&lt;/keywords&gt;&lt;dates&gt;&lt;year&gt;2005&lt;/year&gt;&lt;pub-dates&gt;&lt;date&gt;Oct&lt;/date&gt;&lt;/pub-dates&gt;&lt;/dates&gt;&lt;isbn&gt;1323-1316 (Print)&amp;#xD;1323-1316 (Linking)&lt;/isbn&gt;&lt;accession-num&gt;16194253&lt;/accession-num&gt;&lt;urls&gt;&lt;/urls&gt;&lt;electronic-resource-num&gt;10.1111/j.1440-1819.2005.01409.x&lt;/electronic-resource-num&gt;&lt;remote-database-provider&gt;NLM&lt;/remote-database-provider&gt;&lt;language&gt;eng&lt;/language&gt;&lt;/record&gt;&lt;/Cite&gt;&lt;/EndNote&gt;</w:instrTex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separate"/>
            </w:r>
            <w:hyperlink w:anchor="_ENREF_75" w:tooltip="Sawamura, 2005 #138" w:history="1">
              <w:r w:rsidR="005678F5">
                <w:rPr>
                  <w:rFonts w:ascii="Arial" w:eastAsia="Malgun Gothic" w:hAnsi="Arial" w:cs="Arial"/>
                  <w:noProof/>
                  <w:color w:val="000000"/>
                  <w:kern w:val="0"/>
                  <w:sz w:val="18"/>
                  <w:szCs w:val="18"/>
                </w:rPr>
                <w:t>Sawamura (2005</w:t>
              </w:r>
            </w:hyperlink>
            <w:r w:rsidR="00006688">
              <w:rPr>
                <w:rFonts w:ascii="Arial" w:eastAsia="Malgun Gothic" w:hAnsi="Arial" w:cs="Arial"/>
                <w:noProof/>
                <w:color w:val="000000"/>
                <w:kern w:val="0"/>
                <w:sz w:val="18"/>
                <w:szCs w:val="18"/>
              </w:rPr>
              <w:t>)</w: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16/16</w:t>
            </w:r>
          </w:p>
        </w:tc>
        <w:tc>
          <w:tcPr>
            <w:tcW w:w="851" w:type="dxa"/>
            <w:gridSpan w:val="2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49/49</w:t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75/50</w:t>
            </w:r>
          </w:p>
        </w:tc>
        <w:tc>
          <w:tcPr>
            <w:tcW w:w="1133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NR</w:t>
            </w:r>
          </w:p>
        </w:tc>
        <w:tc>
          <w:tcPr>
            <w:tcW w:w="1277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 w:hint="eastAsia"/>
                <w:color w:val="000000"/>
                <w:kern w:val="0"/>
                <w:sz w:val="18"/>
                <w:szCs w:val="18"/>
              </w:rPr>
              <w:t>0</w:t>
            </w:r>
          </w:p>
        </w:tc>
        <w:tc>
          <w:tcPr>
            <w:tcW w:w="2835" w:type="dxa"/>
          </w:tcPr>
          <w:p w:rsidR="00B2278E" w:rsidRPr="00125F98" w:rsidRDefault="00B2278E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DS</w:t>
            </w:r>
          </w:p>
        </w:tc>
      </w:tr>
      <w:tr w:rsidR="00B2278E" w:rsidRPr="00125F98" w:rsidTr="007F2142">
        <w:trPr>
          <w:trHeight w:val="374"/>
        </w:trPr>
        <w:tc>
          <w:tcPr>
            <w:tcW w:w="2269" w:type="dxa"/>
            <w:shd w:val="clear" w:color="auto" w:fill="auto"/>
            <w:hideMark/>
          </w:tcPr>
          <w:p w:rsidR="00B2278E" w:rsidRPr="00125F98" w:rsidRDefault="00EE020A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lastRenderedPageBreak/>
              <w:fldChar w:fldCharType="begin">
                <w:fldData xml:space="preserve">PEVuZE5vdGU+PENpdGU+PEF1dGhvcj5CdWhsbWFubjwvQXV0aG9yPjxZZWFyPjIwMDY8L1llYXI+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==
</w:fldData>
              </w:fldChar>
            </w:r>
            <w:r w:rsidR="00190DC6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 </w:instrText>
            </w:r>
            <w:r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CdWhsbWFubjwvQXV0aG9yPjxZZWFyPjIwMDY8L1llYXI+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==
</w:fldData>
              </w:fldChar>
            </w:r>
            <w:r w:rsidR="00190DC6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r>
            <w:r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separate"/>
            </w:r>
            <w:hyperlink w:anchor="_ENREF_14" w:tooltip="Buhlmann, 2006 #139" w:history="1">
              <w:r w:rsidR="005678F5">
                <w:rPr>
                  <w:rFonts w:ascii="Arial" w:eastAsia="Malgun Gothic" w:hAnsi="Arial" w:cs="Arial"/>
                  <w:noProof/>
                  <w:color w:val="000000"/>
                  <w:kern w:val="0"/>
                  <w:sz w:val="18"/>
                  <w:szCs w:val="18"/>
                </w:rPr>
                <w:t>Buhlmann (2006</w:t>
              </w:r>
            </w:hyperlink>
            <w:r w:rsidR="00006688">
              <w:rPr>
                <w:rFonts w:ascii="Arial" w:eastAsia="Malgun Gothic" w:hAnsi="Arial" w:cs="Arial"/>
                <w:noProof/>
                <w:color w:val="000000"/>
                <w:kern w:val="0"/>
                <w:sz w:val="18"/>
                <w:szCs w:val="18"/>
              </w:rPr>
              <w:t>)</w: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15/18</w:t>
            </w:r>
          </w:p>
        </w:tc>
        <w:tc>
          <w:tcPr>
            <w:tcW w:w="851" w:type="dxa"/>
            <w:gridSpan w:val="2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NR</w:t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NR</w:t>
            </w:r>
          </w:p>
        </w:tc>
        <w:tc>
          <w:tcPr>
            <w:tcW w:w="1133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100</w:t>
            </w:r>
          </w:p>
        </w:tc>
        <w:tc>
          <w:tcPr>
            <w:tcW w:w="1277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 w:hint="eastAsia"/>
                <w:color w:val="000000"/>
                <w:kern w:val="0"/>
                <w:sz w:val="18"/>
                <w:szCs w:val="18"/>
              </w:rPr>
              <w:t>U</w:t>
            </w:r>
          </w:p>
        </w:tc>
        <w:tc>
          <w:tcPr>
            <w:tcW w:w="2835" w:type="dxa"/>
          </w:tcPr>
          <w:p w:rsidR="00B2278E" w:rsidRPr="00125F98" w:rsidRDefault="00B2278E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RCFT ir, RCFT organ</w:t>
            </w:r>
          </w:p>
        </w:tc>
      </w:tr>
      <w:tr w:rsidR="00B2278E" w:rsidRPr="00125F98" w:rsidTr="007F2142">
        <w:trPr>
          <w:trHeight w:val="374"/>
        </w:trPr>
        <w:tc>
          <w:tcPr>
            <w:tcW w:w="2269" w:type="dxa"/>
            <w:shd w:val="clear" w:color="auto" w:fill="auto"/>
            <w:hideMark/>
          </w:tcPr>
          <w:p w:rsidR="00B2278E" w:rsidRPr="00125F98" w:rsidRDefault="00EE020A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/>
            </w:r>
            <w:r w:rsidR="0000668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Chamberlain&lt;/Author&gt;&lt;Year&gt;2006&lt;/Year&gt;&lt;RecNum&gt;659&lt;/RecNum&gt;&lt;DisplayText&gt;Chamberlain (2006)&lt;/DisplayText&gt;&lt;record&gt;&lt;rec-number&gt;659&lt;/rec-number&gt;&lt;foreign-keys&gt;&lt;key app="EN" db-id="zaed00vw5fvftve0927vszsmss5wdawr9s92"&gt;659&lt;/key&gt;&lt;/foreign-keys&gt;&lt;ref-type name="Journal Article"&gt;17&lt;/ref-type&gt;&lt;contributors&gt;&lt;authors&gt;&lt;author&gt;Chamberlain, S. R.&lt;/author&gt;&lt;author&gt;Blackwell, A. D.&lt;/author&gt;&lt;author&gt;Fineberg, N. A.&lt;/author&gt;&lt;author&gt;Robbins, T. W.&lt;/author&gt;&lt;author&gt;Sahakian, B. J.&lt;/author&gt;&lt;/authors&gt;&lt;/contributors&gt;&lt;auth-address&gt;Department of Psychiatry, University of Cambridge School of Clinical Medicine, Addenbrooke&amp;apos;s Hospital, Cambridge, UK. src33@cam.ac.uk&lt;/auth-address&gt;&lt;titles&gt;&lt;title&gt;Strategy implementation in obsessive-compulsive disorder and trichotillomania&lt;/title&gt;&lt;secondary-title&gt;Psychol Med&lt;/secondary-title&gt;&lt;/titles&gt;&lt;periodical&gt;&lt;full-title&gt;Psychological Medicine&lt;/full-title&gt;&lt;abbr-1&gt;Psychol. Med.&lt;/abbr-1&gt;&lt;abbr-2&gt;Psychol Med&lt;/abbr-2&gt;&lt;/periodical&gt;&lt;pages&gt;91-7&lt;/pages&gt;&lt;volume&gt;36&lt;/volume&gt;&lt;number&gt;1&lt;/number&gt;&lt;keywords&gt;&lt;keyword&gt;Adult&lt;/keyword&gt;&lt;keyword&gt;Cognition Disorders/diagnosis/epidemiology&lt;/keyword&gt;&lt;keyword&gt;Corpus Striatum/physiopathology&lt;/keyword&gt;&lt;keyword&gt;Demography&lt;/keyword&gt;&lt;keyword&gt;Diagnostic and Statistical Manual of Mental Disorders&lt;/keyword&gt;&lt;keyword&gt;Female&lt;/keyword&gt;&lt;keyword&gt;Frontal Lobe/physiopathology&lt;/keyword&gt;&lt;keyword&gt;Humans&lt;/keyword&gt;&lt;keyword&gt;Male&lt;/keyword&gt;&lt;keyword&gt;Obsessive-Compulsive Disorder/diagnosis/ epidemiology/physiopathology&lt;/keyword&gt;&lt;keyword&gt;Perceptual Disorders/diagnosis/epidemiology&lt;/keyword&gt;&lt;keyword&gt;Research Support, Non-U.S. Gov&amp;apos;t&lt;/keyword&gt;&lt;keyword&gt;Space Perception&lt;/keyword&gt;&lt;keyword&gt;Trichotillomania/ epidemiology&lt;/keyword&gt;&lt;keyword&gt;Visual Perception&lt;/keyword&gt;&lt;/keywords&gt;&lt;dates&gt;&lt;year&gt;2006&lt;/year&gt;&lt;pub-dates&gt;&lt;date&gt;Jan&lt;/date&gt;&lt;/pub-dates&gt;&lt;/dates&gt;&lt;isbn&gt;0033-2917 (Print)&lt;/isbn&gt;&lt;accession-num&gt;16202188&lt;/accession-num&gt;&lt;urls&gt;&lt;/urls&gt;&lt;/record&gt;&lt;/Cite&gt;&lt;/EndNote&gt;</w:instrTex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separate"/>
            </w:r>
            <w:hyperlink w:anchor="_ENREF_21" w:tooltip="Chamberlain, 2006 #659" w:history="1">
              <w:r w:rsidR="005678F5">
                <w:rPr>
                  <w:rFonts w:ascii="Arial" w:eastAsia="Malgun Gothic" w:hAnsi="Arial" w:cs="Arial"/>
                  <w:noProof/>
                  <w:color w:val="000000"/>
                  <w:kern w:val="0"/>
                  <w:sz w:val="18"/>
                  <w:szCs w:val="18"/>
                </w:rPr>
                <w:t>Chamberlain (2006</w:t>
              </w:r>
            </w:hyperlink>
            <w:r w:rsidR="00006688">
              <w:rPr>
                <w:rFonts w:ascii="Arial" w:eastAsia="Malgun Gothic" w:hAnsi="Arial" w:cs="Arial"/>
                <w:noProof/>
                <w:color w:val="000000"/>
                <w:kern w:val="0"/>
                <w:sz w:val="18"/>
                <w:szCs w:val="18"/>
              </w:rPr>
              <w:t>)</w: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20/20</w:t>
            </w:r>
          </w:p>
        </w:tc>
        <w:tc>
          <w:tcPr>
            <w:tcW w:w="851" w:type="dxa"/>
            <w:gridSpan w:val="2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5/34</w:t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20/20</w:t>
            </w:r>
          </w:p>
        </w:tc>
        <w:tc>
          <w:tcPr>
            <w:tcW w:w="1133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80</w:t>
            </w:r>
          </w:p>
        </w:tc>
        <w:tc>
          <w:tcPr>
            <w:tcW w:w="1277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 w:hint="eastAsia"/>
                <w:color w:val="000000"/>
                <w:kern w:val="0"/>
                <w:sz w:val="18"/>
                <w:szCs w:val="18"/>
              </w:rPr>
              <w:t>0</w:t>
            </w:r>
          </w:p>
        </w:tc>
        <w:tc>
          <w:tcPr>
            <w:tcW w:w="2835" w:type="dxa"/>
          </w:tcPr>
          <w:p w:rsidR="00B2278E" w:rsidRPr="00125F98" w:rsidRDefault="00B2278E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IED</w:t>
            </w:r>
            <w:r w:rsidRPr="00125F98">
              <w:rPr>
                <w:rFonts w:ascii="Arial" w:eastAsia="Malgun Gothic" w:hAnsi="Arial" w:cs="Arial" w:hint="eastAsia"/>
                <w:color w:val="000000"/>
                <w:kern w:val="0"/>
                <w:sz w:val="18"/>
                <w:szCs w:val="18"/>
              </w:rPr>
              <w:t xml:space="preserve"> ed, IED id</w:t>
            </w:r>
          </w:p>
        </w:tc>
      </w:tr>
      <w:tr w:rsidR="00B2278E" w:rsidRPr="00125F98" w:rsidTr="007F2142">
        <w:trPr>
          <w:trHeight w:val="374"/>
        </w:trPr>
        <w:tc>
          <w:tcPr>
            <w:tcW w:w="2269" w:type="dxa"/>
            <w:shd w:val="clear" w:color="auto" w:fill="auto"/>
            <w:hideMark/>
          </w:tcPr>
          <w:p w:rsidR="00B2278E" w:rsidRPr="00125F98" w:rsidRDefault="00EE020A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LdWVsejwvQXV0aG9yPjxZZWFyPjIwMDY8L1llYXI+PFJl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</w:fldData>
              </w:fldChar>
            </w:r>
            <w:r w:rsidR="00B92F47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 </w:instrText>
            </w:r>
            <w:r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LdWVsejwvQXV0aG9yPjxZZWFyPjIwMDY8L1llYXI+PFJl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</w:fldData>
              </w:fldChar>
            </w:r>
            <w:r w:rsidR="00B92F47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r>
            <w:r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separate"/>
            </w:r>
            <w:hyperlink w:anchor="_ENREF_49" w:tooltip="Kuelz, 2006 #140" w:history="1">
              <w:r w:rsidR="005678F5">
                <w:rPr>
                  <w:rFonts w:ascii="Arial" w:eastAsia="Malgun Gothic" w:hAnsi="Arial" w:cs="Arial"/>
                  <w:noProof/>
                  <w:color w:val="000000"/>
                  <w:kern w:val="0"/>
                  <w:sz w:val="18"/>
                  <w:szCs w:val="18"/>
                </w:rPr>
                <w:t>Kuelz (2006</w:t>
              </w:r>
            </w:hyperlink>
            <w:r w:rsidR="00006688">
              <w:rPr>
                <w:rFonts w:ascii="Arial" w:eastAsia="Malgun Gothic" w:hAnsi="Arial" w:cs="Arial"/>
                <w:noProof/>
                <w:color w:val="000000"/>
                <w:kern w:val="0"/>
                <w:sz w:val="18"/>
                <w:szCs w:val="18"/>
              </w:rPr>
              <w:t>)</w: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0/39</w:t>
            </w:r>
          </w:p>
        </w:tc>
        <w:tc>
          <w:tcPr>
            <w:tcW w:w="851" w:type="dxa"/>
            <w:gridSpan w:val="2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0/28</w:t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0/44</w:t>
            </w:r>
          </w:p>
        </w:tc>
        <w:tc>
          <w:tcPr>
            <w:tcW w:w="1133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0</w:t>
            </w:r>
          </w:p>
        </w:tc>
        <w:tc>
          <w:tcPr>
            <w:tcW w:w="1277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 w:hint="eastAsia"/>
                <w:color w:val="000000"/>
                <w:kern w:val="0"/>
                <w:sz w:val="18"/>
                <w:szCs w:val="18"/>
              </w:rPr>
              <w:t>3</w:t>
            </w:r>
          </w:p>
        </w:tc>
        <w:tc>
          <w:tcPr>
            <w:tcW w:w="2835" w:type="dxa"/>
          </w:tcPr>
          <w:p w:rsidR="00B2278E" w:rsidRPr="00125F98" w:rsidRDefault="00B2278E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LF, OAT, RCFT ir, RCFT organ, TMTA, TMTB</w:t>
            </w:r>
          </w:p>
        </w:tc>
      </w:tr>
      <w:tr w:rsidR="00B2278E" w:rsidRPr="00125F98" w:rsidTr="007F2142">
        <w:trPr>
          <w:trHeight w:val="374"/>
        </w:trPr>
        <w:tc>
          <w:tcPr>
            <w:tcW w:w="2269" w:type="dxa"/>
            <w:shd w:val="clear" w:color="auto" w:fill="auto"/>
            <w:hideMark/>
          </w:tcPr>
          <w:p w:rsidR="00B2278E" w:rsidRPr="00125F98" w:rsidRDefault="00EE020A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/>
            </w:r>
            <w:r w:rsidR="0000668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Lawrence&lt;/Author&gt;&lt;Year&gt;2006&lt;/Year&gt;&lt;RecNum&gt;141&lt;/RecNum&gt;&lt;DisplayText&gt;Lawrence (2006)&lt;/DisplayText&gt;&lt;record&gt;&lt;rec-number&gt;141&lt;/rec-number&gt;&lt;foreign-keys&gt;&lt;key app="EN" db-id="ttstfxwe5evas9ee5fuvvfsgwwsxzfvsx22e"&gt;141&lt;/key&gt;&lt;/foreign-keys&gt;&lt;ref-type name="Journal Article"&gt;17&lt;/ref-type&gt;&lt;contributors&gt;&lt;authors&gt;&lt;author&gt;Lawrence, N. S.&lt;/author&gt;&lt;author&gt;Wooderson, S.&lt;/author&gt;&lt;author&gt;Mataix-Cols, D.&lt;/author&gt;&lt;author&gt;David, R.&lt;/author&gt;&lt;author&gt;Speckens, A.&lt;/author&gt;&lt;author&gt;Phillips, M. L.&lt;/author&gt;&lt;/authors&gt;&lt;/contributors&gt;&lt;auth-address&gt;Section of Neuroscience and Emotion, Division of Psychological Medicine and Psychiatry, Institute of Psychiatry, King&amp;apos;s College London, London, England. n.lawrence@iop.kcl.ac.uk&lt;/auth-address&gt;&lt;titles&gt;&lt;title&gt;Decision making and set shifting impairments are associated with distinct symptom dimensions in obsessive-compulsive disorder&lt;/title&gt;&lt;secondary-title&gt;Neuropsychology&lt;/secondary-title&gt;&lt;/titles&gt;&lt;periodical&gt;&lt;full-title&gt;Neuropsychology&lt;/full-title&gt;&lt;/periodical&gt;&lt;pages&gt;409-19&lt;/pages&gt;&lt;volume&gt;20&lt;/volume&gt;&lt;number&gt;4&lt;/number&gt;&lt;edition&gt;2006/07/19&lt;/edition&gt;&lt;keywords&gt;&lt;keyword&gt;Adolescent&lt;/keyword&gt;&lt;keyword&gt;Adult&lt;/keyword&gt;&lt;keyword&gt;Analysis of Variance&lt;/keyword&gt;&lt;keyword&gt;Attention/ physiology&lt;/keyword&gt;&lt;keyword&gt;Child&lt;/keyword&gt;&lt;keyword&gt;Child, Preschool&lt;/keyword&gt;&lt;keyword&gt;Decision Making/ physiology&lt;/keyword&gt;&lt;keyword&gt;Female&lt;/keyword&gt;&lt;keyword&gt;Galvanic Skin Response/physiology&lt;/keyword&gt;&lt;keyword&gt;Humans&lt;/keyword&gt;&lt;keyword&gt;Male&lt;/keyword&gt;&lt;keyword&gt;Middle Aged&lt;/keyword&gt;&lt;keyword&gt;Obsessive-Compulsive Disorder/complications/ physiopathology&lt;/keyword&gt;&lt;keyword&gt;Regression Analysis&lt;/keyword&gt;&lt;keyword&gt;Set (Psychology)&lt;/keyword&gt;&lt;/keywords&gt;&lt;dates&gt;&lt;year&gt;2006&lt;/year&gt;&lt;pub-dates&gt;&lt;date&gt;Jul&lt;/date&gt;&lt;/pub-dates&gt;&lt;/dates&gt;&lt;isbn&gt;0894-4105 (Print)&amp;#xD;0894-4105 (Linking)&lt;/isbn&gt;&lt;accession-num&gt;16846259&lt;/accession-num&gt;&lt;urls&gt;&lt;/urls&gt;&lt;electronic-resource-num&gt;10.1037/0894-4105.20.4.409&lt;/electronic-resource-num&gt;&lt;remote-database-provider&gt;NLM&lt;/remote-database-provider&gt;&lt;language&gt;eng&lt;/language&gt;&lt;/record&gt;&lt;/Cite&gt;&lt;/EndNote&gt;</w:instrTex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separate"/>
            </w:r>
            <w:hyperlink w:anchor="_ENREF_51" w:tooltip="Lawrence, 2006 #141" w:history="1">
              <w:r w:rsidR="005678F5">
                <w:rPr>
                  <w:rFonts w:ascii="Arial" w:eastAsia="Malgun Gothic" w:hAnsi="Arial" w:cs="Arial"/>
                  <w:noProof/>
                  <w:color w:val="000000"/>
                  <w:kern w:val="0"/>
                  <w:sz w:val="18"/>
                  <w:szCs w:val="18"/>
                </w:rPr>
                <w:t>Lawrence (2006</w:t>
              </w:r>
            </w:hyperlink>
            <w:r w:rsidR="00006688">
              <w:rPr>
                <w:rFonts w:ascii="Arial" w:eastAsia="Malgun Gothic" w:hAnsi="Arial" w:cs="Arial"/>
                <w:noProof/>
                <w:color w:val="000000"/>
                <w:kern w:val="0"/>
                <w:sz w:val="18"/>
                <w:szCs w:val="18"/>
              </w:rPr>
              <w:t>)</w: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9/40</w:t>
            </w:r>
          </w:p>
        </w:tc>
        <w:tc>
          <w:tcPr>
            <w:tcW w:w="851" w:type="dxa"/>
            <w:gridSpan w:val="2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6/33</w:t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51/50</w:t>
            </w:r>
          </w:p>
        </w:tc>
        <w:tc>
          <w:tcPr>
            <w:tcW w:w="1133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77</w:t>
            </w:r>
          </w:p>
        </w:tc>
        <w:tc>
          <w:tcPr>
            <w:tcW w:w="1277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 w:hint="eastAsia"/>
                <w:color w:val="000000"/>
                <w:kern w:val="0"/>
                <w:sz w:val="18"/>
                <w:szCs w:val="18"/>
              </w:rPr>
              <w:t>74</w:t>
            </w:r>
          </w:p>
        </w:tc>
        <w:tc>
          <w:tcPr>
            <w:tcW w:w="2835" w:type="dxa"/>
          </w:tcPr>
          <w:p w:rsidR="00B2278E" w:rsidRPr="00125F98" w:rsidRDefault="00B2278E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WCST</w:t>
            </w:r>
          </w:p>
        </w:tc>
      </w:tr>
      <w:tr w:rsidR="00B2278E" w:rsidRPr="00125F98" w:rsidTr="007F2142">
        <w:trPr>
          <w:trHeight w:val="374"/>
        </w:trPr>
        <w:tc>
          <w:tcPr>
            <w:tcW w:w="2269" w:type="dxa"/>
            <w:shd w:val="clear" w:color="auto" w:fill="auto"/>
            <w:hideMark/>
          </w:tcPr>
          <w:p w:rsidR="00B2278E" w:rsidRPr="00125F98" w:rsidRDefault="00EE020A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/>
            </w:r>
            <w:r w:rsidR="00FD3971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Mataix-Cols&lt;/Author&gt;&lt;Year&gt;2006&lt;/Year&gt;&lt;RecNum&gt;222&lt;/RecNum&gt;&lt;DisplayText&gt;Mataix-Cols (2006)&lt;/DisplayText&gt;&lt;record&gt;&lt;rec-number&gt;222&lt;/rec-number&gt;&lt;foreign-keys&gt;&lt;key app="EN" db-id="ttstfxwe5evas9ee5fuvvfsgwwsxzfvsx22e"&gt;222&lt;/key&gt;&lt;/foreign-keys&gt;&lt;ref-type name="Journal Article"&gt;17&lt;/ref-type&gt;&lt;contributors&gt;&lt;authors&gt;&lt;author&gt;Mataix-Cols, D.&lt;/author&gt;&lt;author&gt;Rahman, Q.&lt;/author&gt;&lt;author&gt;Spiller, M.&lt;/author&gt;&lt;author&gt;Alonso, M. P.&lt;/author&gt;&lt;author&gt;Pifarre, J.&lt;/author&gt;&lt;author&gt;Menchon, J. M.&lt;/author&gt;&lt;author&gt;Vallejo, J.&lt;/author&gt;&lt;/authors&gt;&lt;/contributors&gt;&lt;auth-address&gt;Department of Psychological Medicine, Institute of Psychiatry, King&amp;apos;s College London, UK. d.mataix@iop.kcl.ac.uk&lt;/auth-address&gt;&lt;titles&gt;&lt;title&gt;Are there sex differences in neuropsychological functions among patients with obsessive-compulsive disorder?&lt;/title&gt;&lt;secondary-title&gt;Applied Neuropsychology&lt;/secondary-title&gt;&lt;/titles&gt;&lt;periodical&gt;&lt;full-title&gt;Applied Neuropsychology&lt;/full-title&gt;&lt;/periodical&gt;&lt;pages&gt;42-50&lt;/pages&gt;&lt;volume&gt;13&lt;/volume&gt;&lt;number&gt;1&lt;/number&gt;&lt;edition&gt;2006/04/06&lt;/edition&gt;&lt;keywords&gt;&lt;keyword&gt;Adult&lt;/keyword&gt;&lt;keyword&gt;Attention&lt;/keyword&gt;&lt;keyword&gt;Cognition Disorders/ diagnosis/ epidemiology&lt;/keyword&gt;&lt;keyword&gt;Female&lt;/keyword&gt;&lt;keyword&gt;Humans&lt;/keyword&gt;&lt;keyword&gt;Male&lt;/keyword&gt;&lt;keyword&gt;Memory Disorders/diagnosis/epidemiology&lt;/keyword&gt;&lt;keyword&gt;Neuropsychological Tests&lt;/keyword&gt;&lt;keyword&gt;Obsessive-Compulsive Disorder/ epidemiology&lt;/keyword&gt;&lt;keyword&gt;Sex Factors&lt;/keyword&gt;&lt;keyword&gt;Verbal Behavior&lt;/keyword&gt;&lt;/keywords&gt;&lt;dates&gt;&lt;year&gt;2006&lt;/year&gt;&lt;/dates&gt;&lt;isbn&gt;0908-4282 (Print)&amp;#xD;0908-4282 (Linking)&lt;/isbn&gt;&lt;accession-num&gt;16594870&lt;/accession-num&gt;&lt;urls&gt;&lt;/urls&gt;&lt;electronic-resource-num&gt;10.1207/s15324826an1301_6&lt;/electronic-resource-num&gt;&lt;remote-database-provider&gt;NLM&lt;/remote-database-provider&gt;&lt;language&gt;eng&lt;/language&gt;&lt;/record&gt;&lt;/Cite&gt;&lt;/EndNote&gt;</w:instrTex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separate"/>
            </w:r>
            <w:hyperlink w:anchor="_ENREF_57" w:tooltip="Mataix-Cols, 2006 #222" w:history="1">
              <w:r w:rsidR="005678F5">
                <w:rPr>
                  <w:rFonts w:ascii="Arial" w:eastAsia="Malgun Gothic" w:hAnsi="Arial" w:cs="Arial"/>
                  <w:noProof/>
                  <w:color w:val="000000"/>
                  <w:kern w:val="0"/>
                  <w:sz w:val="18"/>
                  <w:szCs w:val="18"/>
                </w:rPr>
                <w:t>Mataix-Cols (2006</w:t>
              </w:r>
            </w:hyperlink>
            <w:r w:rsidR="00006688">
              <w:rPr>
                <w:rFonts w:ascii="Arial" w:eastAsia="Malgun Gothic" w:hAnsi="Arial" w:cs="Arial"/>
                <w:noProof/>
                <w:color w:val="000000"/>
                <w:kern w:val="0"/>
                <w:sz w:val="18"/>
                <w:szCs w:val="18"/>
              </w:rPr>
              <w:t>)</w: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56/40</w:t>
            </w:r>
          </w:p>
        </w:tc>
        <w:tc>
          <w:tcPr>
            <w:tcW w:w="851" w:type="dxa"/>
            <w:gridSpan w:val="2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28/28</w:t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59/50</w:t>
            </w:r>
          </w:p>
        </w:tc>
        <w:tc>
          <w:tcPr>
            <w:tcW w:w="1133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NR</w:t>
            </w:r>
          </w:p>
        </w:tc>
        <w:tc>
          <w:tcPr>
            <w:tcW w:w="1277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NR</w:t>
            </w:r>
          </w:p>
        </w:tc>
        <w:tc>
          <w:tcPr>
            <w:tcW w:w="2835" w:type="dxa"/>
          </w:tcPr>
          <w:p w:rsidR="00B2278E" w:rsidRPr="00125F98" w:rsidRDefault="00B2278E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VLT dr</w:t>
            </w:r>
          </w:p>
        </w:tc>
      </w:tr>
      <w:tr w:rsidR="00B2278E" w:rsidRPr="00125F98" w:rsidTr="007F2142">
        <w:trPr>
          <w:trHeight w:val="374"/>
        </w:trPr>
        <w:tc>
          <w:tcPr>
            <w:tcW w:w="2269" w:type="dxa"/>
            <w:shd w:val="clear" w:color="auto" w:fill="auto"/>
            <w:hideMark/>
          </w:tcPr>
          <w:p w:rsidR="00B2278E" w:rsidRPr="00125F98" w:rsidRDefault="00EE020A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/>
            </w:r>
            <w:r w:rsidR="00090F04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Simpson&lt;/Author&gt;&lt;Year&gt;2006&lt;/Year&gt;&lt;RecNum&gt;142&lt;/RecNum&gt;&lt;DisplayText&gt;Simpson (2006)&lt;/DisplayText&gt;&lt;record&gt;&lt;rec-number&gt;142&lt;/rec-number&gt;&lt;foreign-keys&gt;&lt;key app="EN" db-id="ttstfxwe5evas9ee5fuvvfsgwwsxzfvsx22e"&gt;142&lt;/key&gt;&lt;/foreign-keys&gt;&lt;ref-type name="Journal Article"&gt;17&lt;/ref-type&gt;&lt;contributors&gt;&lt;authors&gt;&lt;author&gt;Simpson, H. B.&lt;/author&gt;&lt;author&gt;Rosen, W.&lt;/author&gt;&lt;author&gt;Huppert, J. D.&lt;/author&gt;&lt;author&gt;Lin, S. H.&lt;/author&gt;&lt;author&gt;Foa, E. B.&lt;/author&gt;&lt;author&gt;Liebowitz, M. R.&lt;/author&gt;&lt;/authors&gt;&lt;/contributors&gt;&lt;auth-address&gt;New York State Psychiatric Institute, Unit 69, 1051 Riverside Drive, New York, NY, USA. Simpson@nyspi.cpmc,columbia.edu&lt;/auth-address&gt;&lt;titles&gt;&lt;title&gt;Are there reliable neuropsychological deficits in obsessive-compulsive disorder?&lt;/title&gt;&lt;secondary-title&gt;Journal of Psychiatr Research&lt;/secondary-title&gt;&lt;/titles&gt;&lt;periodical&gt;&lt;full-title&gt;Journal of Psychiatr Research&lt;/full-title&gt;&lt;/periodical&gt;&lt;pages&gt;247-57&lt;/pages&gt;&lt;volume&gt;40&lt;/volume&gt;&lt;number&gt;3&lt;/number&gt;&lt;edition&gt;2005/06/14&lt;/edition&gt;&lt;keywords&gt;&lt;keyword&gt;Adult&lt;/keyword&gt;&lt;keyword&gt;Cognition Disorders/ diagnosis/ epidemiology&lt;/keyword&gt;&lt;keyword&gt;Comorbidity&lt;/keyword&gt;&lt;keyword&gt;Female&lt;/keyword&gt;&lt;keyword&gt;Humans&lt;/keyword&gt;&lt;keyword&gt;Male&lt;/keyword&gt;&lt;keyword&gt;Neuropsychological Tests&lt;/keyword&gt;&lt;keyword&gt;Obsessive-Compulsive Disorder/ epidemiology&lt;/keyword&gt;&lt;keyword&gt;Reproducibility of Results&lt;/keyword&gt;&lt;keyword&gt;Severity of Illness Index&lt;/keyword&gt;&lt;/keywords&gt;&lt;dates&gt;&lt;year&gt;2006&lt;/year&gt;&lt;pub-dates&gt;&lt;date&gt;Apr&lt;/date&gt;&lt;/pub-dates&gt;&lt;/dates&gt;&lt;isbn&gt;0022-3956 (Print)&amp;#xD;0022-3956 (Linking)&lt;/isbn&gt;&lt;accession-num&gt;15950242&lt;/accession-num&gt;&lt;urls&gt;&lt;/urls&gt;&lt;electronic-resource-num&gt;10.1016/j.jpsychires.2005.04.004&lt;/electronic-resource-num&gt;&lt;remote-database-provider&gt;NLM&lt;/remote-database-provider&gt;&lt;language&gt;eng&lt;/language&gt;&lt;/record&gt;&lt;/Cite&gt;&lt;/EndNote&gt;</w:instrTex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separate"/>
            </w:r>
            <w:hyperlink w:anchor="_ENREF_81" w:tooltip="Simpson, 2006 #142" w:history="1">
              <w:r w:rsidR="005678F5">
                <w:rPr>
                  <w:rFonts w:ascii="Arial" w:eastAsia="Malgun Gothic" w:hAnsi="Arial" w:cs="Arial"/>
                  <w:noProof/>
                  <w:color w:val="000000"/>
                  <w:kern w:val="0"/>
                  <w:sz w:val="18"/>
                  <w:szCs w:val="18"/>
                </w:rPr>
                <w:t>Simpson (2006</w:t>
              </w:r>
            </w:hyperlink>
            <w:r w:rsidR="00006688">
              <w:rPr>
                <w:rFonts w:ascii="Arial" w:eastAsia="Malgun Gothic" w:hAnsi="Arial" w:cs="Arial"/>
                <w:noProof/>
                <w:color w:val="000000"/>
                <w:kern w:val="0"/>
                <w:sz w:val="18"/>
                <w:szCs w:val="18"/>
              </w:rPr>
              <w:t>)</w: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0/35</w:t>
            </w:r>
          </w:p>
        </w:tc>
        <w:tc>
          <w:tcPr>
            <w:tcW w:w="851" w:type="dxa"/>
            <w:gridSpan w:val="2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41/38</w:t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50/43</w:t>
            </w:r>
          </w:p>
        </w:tc>
        <w:tc>
          <w:tcPr>
            <w:tcW w:w="1133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7</w:t>
            </w:r>
          </w:p>
        </w:tc>
        <w:tc>
          <w:tcPr>
            <w:tcW w:w="1277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 w:hint="eastAsia"/>
                <w:color w:val="000000"/>
                <w:kern w:val="0"/>
                <w:sz w:val="18"/>
                <w:szCs w:val="18"/>
              </w:rPr>
              <w:t>0</w:t>
            </w:r>
          </w:p>
        </w:tc>
        <w:tc>
          <w:tcPr>
            <w:tcW w:w="2835" w:type="dxa"/>
          </w:tcPr>
          <w:p w:rsidR="00B2278E" w:rsidRPr="00125F98" w:rsidRDefault="00B2278E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IED</w:t>
            </w:r>
            <w:r w:rsidRPr="00125F98">
              <w:rPr>
                <w:rFonts w:ascii="Arial" w:eastAsia="Malgun Gothic" w:hAnsi="Arial" w:cs="Arial" w:hint="eastAsia"/>
                <w:color w:val="000000"/>
                <w:kern w:val="0"/>
                <w:sz w:val="18"/>
                <w:szCs w:val="18"/>
              </w:rPr>
              <w:t xml:space="preserve"> ed</w: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 xml:space="preserve">, </w:t>
            </w:r>
            <w:r w:rsidRPr="00125F98">
              <w:rPr>
                <w:rFonts w:ascii="Arial" w:eastAsia="Malgun Gothic" w:hAnsi="Arial" w:cs="Arial" w:hint="eastAsia"/>
                <w:color w:val="000000"/>
                <w:kern w:val="0"/>
                <w:sz w:val="18"/>
                <w:szCs w:val="18"/>
              </w:rPr>
              <w:t xml:space="preserve">IED id, </w: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RCFT ir, RCFT org, SWM, WCST</w:t>
            </w:r>
          </w:p>
        </w:tc>
      </w:tr>
      <w:tr w:rsidR="00B2278E" w:rsidRPr="00125F98" w:rsidTr="007F2142">
        <w:trPr>
          <w:trHeight w:val="374"/>
        </w:trPr>
        <w:tc>
          <w:tcPr>
            <w:tcW w:w="2269" w:type="dxa"/>
            <w:shd w:val="clear" w:color="auto" w:fill="auto"/>
            <w:hideMark/>
          </w:tcPr>
          <w:p w:rsidR="00B2278E" w:rsidRPr="00125F98" w:rsidRDefault="00EE020A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BaWduZXI8L0F1dGhvcj48WWVhcj4yMDA3PC9ZZWFyPjxS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</w:fldData>
              </w:fldChar>
            </w:r>
            <w:r w:rsidR="00190DC6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 </w:instrText>
            </w:r>
            <w:r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BaWduZXI8L0F1dGhvcj48WWVhcj4yMDA3PC9ZZWFyPjxS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</w:fldData>
              </w:fldChar>
            </w:r>
            <w:r w:rsidR="00190DC6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r>
            <w:r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separate"/>
            </w:r>
            <w:hyperlink w:anchor="_ENREF_4" w:tooltip="Aigner, 2007 #192" w:history="1">
              <w:r w:rsidR="005678F5">
                <w:rPr>
                  <w:rFonts w:ascii="Arial" w:eastAsia="Malgun Gothic" w:hAnsi="Arial" w:cs="Arial"/>
                  <w:noProof/>
                  <w:color w:val="000000"/>
                  <w:kern w:val="0"/>
                  <w:sz w:val="18"/>
                  <w:szCs w:val="18"/>
                </w:rPr>
                <w:t>Aigner (2007</w:t>
              </w:r>
            </w:hyperlink>
            <w:r w:rsidR="00006688">
              <w:rPr>
                <w:rFonts w:ascii="Arial" w:eastAsia="Malgun Gothic" w:hAnsi="Arial" w:cs="Arial"/>
                <w:noProof/>
                <w:color w:val="000000"/>
                <w:kern w:val="0"/>
                <w:sz w:val="18"/>
                <w:szCs w:val="18"/>
              </w:rPr>
              <w:t>)</w: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40/40</w:t>
            </w:r>
          </w:p>
        </w:tc>
        <w:tc>
          <w:tcPr>
            <w:tcW w:w="851" w:type="dxa"/>
            <w:gridSpan w:val="2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5/35</w:t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60/60</w:t>
            </w:r>
          </w:p>
        </w:tc>
        <w:tc>
          <w:tcPr>
            <w:tcW w:w="1133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U</w:t>
            </w:r>
          </w:p>
        </w:tc>
        <w:tc>
          <w:tcPr>
            <w:tcW w:w="1277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 w:hint="eastAsia"/>
                <w:color w:val="000000"/>
                <w:kern w:val="0"/>
                <w:sz w:val="18"/>
                <w:szCs w:val="18"/>
              </w:rPr>
              <w:t>0</w:t>
            </w:r>
          </w:p>
        </w:tc>
        <w:tc>
          <w:tcPr>
            <w:tcW w:w="2835" w:type="dxa"/>
          </w:tcPr>
          <w:p w:rsidR="00B2278E" w:rsidRPr="00125F98" w:rsidRDefault="00B2278E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CPT, WCST</w:t>
            </w:r>
          </w:p>
        </w:tc>
      </w:tr>
      <w:tr w:rsidR="00B2278E" w:rsidRPr="00125F98" w:rsidTr="007F2142">
        <w:trPr>
          <w:trHeight w:val="374"/>
        </w:trPr>
        <w:tc>
          <w:tcPr>
            <w:tcW w:w="2269" w:type="dxa"/>
            <w:shd w:val="clear" w:color="auto" w:fill="auto"/>
            <w:hideMark/>
          </w:tcPr>
          <w:p w:rsidR="00B2278E" w:rsidRPr="00125F98" w:rsidRDefault="00EE020A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/>
            </w:r>
            <w:r w:rsidR="00190DC6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Bucci&lt;/Author&gt;&lt;Year&gt;2007&lt;/Year&gt;&lt;RecNum&gt;145&lt;/RecNum&gt;&lt;DisplayText&gt;Bucci (2007)&lt;/DisplayText&gt;&lt;record&gt;&lt;rec-number&gt;145&lt;/rec-number&gt;&lt;foreign-keys&gt;&lt;key app="EN" db-id="ttstfxwe5evas9ee5fuvvfsgwwsxzfvsx22e"&gt;145&lt;/key&gt;&lt;/foreign-keys&gt;&lt;ref-type name="Journal Article"&gt;17&lt;/ref-type&gt;&lt;contributors&gt;&lt;authors&gt;&lt;author&gt;Bucci, P.&lt;/author&gt;&lt;author&gt;Galderisi, S.&lt;/author&gt;&lt;author&gt;Catapano, F.&lt;/author&gt;&lt;author&gt;Di Benedetto, R.&lt;/author&gt;&lt;author&gt;Piegari, G.&lt;/author&gt;&lt;author&gt;Mucci, A.&lt;/author&gt;&lt;author&gt;Maj, M.&lt;/author&gt;&lt;/authors&gt;&lt;/contributors&gt;&lt;auth-address&gt;Department of Psychiatry, University of Naples SUN, Naples, Italy. paola.bucci@unina2.it&lt;/auth-address&gt;&lt;titles&gt;&lt;title&gt;Neurocognitive indices of executive hypercontrol in obsessive-compulsive disorder&lt;/title&gt;&lt;secondary-title&gt;Acta Psychiatry Scandinavica&lt;/secondary-title&gt;&lt;/titles&gt;&lt;periodical&gt;&lt;full-title&gt;Acta Psychiatry Scandinavica&lt;/full-title&gt;&lt;/periodical&gt;&lt;pages&gt;380-7&lt;/pages&gt;&lt;volume&gt;115&lt;/volume&gt;&lt;number&gt;5&lt;/number&gt;&lt;edition&gt;2007/04/14&lt;/edition&gt;&lt;keywords&gt;&lt;keyword&gt;Adult&lt;/keyword&gt;&lt;keyword&gt;Cognition Disorders/ diagnosis/psychology&lt;/keyword&gt;&lt;keyword&gt;Female&lt;/keyword&gt;&lt;keyword&gt;Humans&lt;/keyword&gt;&lt;keyword&gt;Internal-External Control&lt;/keyword&gt;&lt;keyword&gt;Male&lt;/keyword&gt;&lt;keyword&gt;Mental Recall&lt;/keyword&gt;&lt;keyword&gt;Neuropsychological Tests/ statistics &amp;amp; numerical data&lt;/keyword&gt;&lt;keyword&gt;Obsessive-Compulsive Disorder/ diagnosis/psychology&lt;/keyword&gt;&lt;keyword&gt;Problem Solving&lt;/keyword&gt;&lt;keyword&gt;Psychometrics&lt;/keyword&gt;&lt;keyword&gt;Reaction Time&lt;/keyword&gt;&lt;keyword&gt;Reference Values&lt;/keyword&gt;&lt;/keywords&gt;&lt;dates&gt;&lt;year&gt;2007&lt;/year&gt;&lt;pub-dates&gt;&lt;date&gt;May&lt;/date&gt;&lt;/pub-dates&gt;&lt;/dates&gt;&lt;isbn&gt;0001-690X (Print)&amp;#xD;0001-690X (Linking)&lt;/isbn&gt;&lt;accession-num&gt;17430416&lt;/accession-num&gt;&lt;urls&gt;&lt;/urls&gt;&lt;electronic-resource-num&gt;10.1111/j.1600-0447.2006.00911.x&lt;/electronic-resource-num&gt;&lt;remote-database-provider&gt;NLM&lt;/remote-database-provider&gt;&lt;language&gt;eng&lt;/language&gt;&lt;/record&gt;&lt;/Cite&gt;&lt;/EndNote&gt;</w:instrTex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separate"/>
            </w:r>
            <w:hyperlink w:anchor="_ENREF_13" w:tooltip="Bucci, 2007 #145" w:history="1">
              <w:r w:rsidR="005678F5">
                <w:rPr>
                  <w:rFonts w:ascii="Arial" w:eastAsia="Malgun Gothic" w:hAnsi="Arial" w:cs="Arial"/>
                  <w:noProof/>
                  <w:color w:val="000000"/>
                  <w:kern w:val="0"/>
                  <w:sz w:val="18"/>
                  <w:szCs w:val="18"/>
                </w:rPr>
                <w:t>Bucci (2007</w:t>
              </w:r>
            </w:hyperlink>
            <w:r w:rsidR="00006688">
              <w:rPr>
                <w:rFonts w:ascii="Arial" w:eastAsia="Malgun Gothic" w:hAnsi="Arial" w:cs="Arial"/>
                <w:noProof/>
                <w:color w:val="000000"/>
                <w:kern w:val="0"/>
                <w:sz w:val="18"/>
                <w:szCs w:val="18"/>
              </w:rPr>
              <w:t>)</w: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0/30</w:t>
            </w:r>
          </w:p>
        </w:tc>
        <w:tc>
          <w:tcPr>
            <w:tcW w:w="851" w:type="dxa"/>
            <w:gridSpan w:val="2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26/26</w:t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47/47</w:t>
            </w:r>
          </w:p>
        </w:tc>
        <w:tc>
          <w:tcPr>
            <w:tcW w:w="1133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0</w:t>
            </w:r>
          </w:p>
        </w:tc>
        <w:tc>
          <w:tcPr>
            <w:tcW w:w="1277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 w:hint="eastAsia"/>
                <w:color w:val="000000"/>
                <w:kern w:val="0"/>
                <w:sz w:val="18"/>
                <w:szCs w:val="18"/>
              </w:rPr>
              <w:t>N</w: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R</w:t>
            </w:r>
          </w:p>
        </w:tc>
        <w:tc>
          <w:tcPr>
            <w:tcW w:w="2835" w:type="dxa"/>
          </w:tcPr>
          <w:p w:rsidR="00B2278E" w:rsidRPr="00125F98" w:rsidRDefault="00B2278E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WCST</w:t>
            </w:r>
          </w:p>
        </w:tc>
      </w:tr>
      <w:tr w:rsidR="00B2278E" w:rsidRPr="00125F98" w:rsidTr="007F2142">
        <w:trPr>
          <w:trHeight w:val="374"/>
        </w:trPr>
        <w:tc>
          <w:tcPr>
            <w:tcW w:w="2269" w:type="dxa"/>
            <w:shd w:val="clear" w:color="auto" w:fill="auto"/>
            <w:hideMark/>
          </w:tcPr>
          <w:p w:rsidR="00B2278E" w:rsidRPr="00125F98" w:rsidRDefault="00EE020A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DaGFtYmVybGFpbjwvQXV0aG9yPjxZZWFyPjIwMDc8L1ll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</w:fldData>
              </w:fldChar>
            </w:r>
            <w:r w:rsidR="0000668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 </w:instrText>
            </w:r>
            <w:r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DaGFtYmVybGFpbjwvQXV0aG9yPjxZZWFyPjIwMDc8L1ll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</w:fldData>
              </w:fldChar>
            </w:r>
            <w:r w:rsidR="0000668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r>
            <w:r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separate"/>
            </w:r>
            <w:hyperlink w:anchor="_ENREF_22" w:tooltip="Chamberlain, 2007 #146" w:history="1">
              <w:r w:rsidR="005678F5">
                <w:rPr>
                  <w:rFonts w:ascii="Arial" w:eastAsia="Malgun Gothic" w:hAnsi="Arial" w:cs="Arial"/>
                  <w:noProof/>
                  <w:color w:val="000000"/>
                  <w:kern w:val="0"/>
                  <w:sz w:val="18"/>
                  <w:szCs w:val="18"/>
                </w:rPr>
                <w:t>Chamberlain (2007</w:t>
              </w:r>
            </w:hyperlink>
            <w:r w:rsidR="00006688">
              <w:rPr>
                <w:rFonts w:ascii="Arial" w:eastAsia="Malgun Gothic" w:hAnsi="Arial" w:cs="Arial"/>
                <w:noProof/>
                <w:color w:val="000000"/>
                <w:kern w:val="0"/>
                <w:sz w:val="18"/>
                <w:szCs w:val="18"/>
              </w:rPr>
              <w:t>)</w: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20/20</w:t>
            </w:r>
          </w:p>
        </w:tc>
        <w:tc>
          <w:tcPr>
            <w:tcW w:w="851" w:type="dxa"/>
            <w:gridSpan w:val="2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5/32</w:t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NR</w:t>
            </w:r>
          </w:p>
        </w:tc>
        <w:tc>
          <w:tcPr>
            <w:tcW w:w="1133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80</w:t>
            </w:r>
          </w:p>
        </w:tc>
        <w:tc>
          <w:tcPr>
            <w:tcW w:w="1277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 w:hint="eastAsia"/>
                <w:color w:val="000000"/>
                <w:kern w:val="0"/>
                <w:sz w:val="18"/>
                <w:szCs w:val="18"/>
              </w:rPr>
              <w:t>0</w:t>
            </w:r>
          </w:p>
        </w:tc>
        <w:tc>
          <w:tcPr>
            <w:tcW w:w="2835" w:type="dxa"/>
          </w:tcPr>
          <w:p w:rsidR="00B2278E" w:rsidRPr="00125F98" w:rsidRDefault="00B2278E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SWM</w:t>
            </w:r>
          </w:p>
        </w:tc>
      </w:tr>
      <w:tr w:rsidR="00B2278E" w:rsidRPr="00125F98" w:rsidTr="007F2142">
        <w:trPr>
          <w:trHeight w:val="374"/>
        </w:trPr>
        <w:tc>
          <w:tcPr>
            <w:tcW w:w="2269" w:type="dxa"/>
            <w:shd w:val="clear" w:color="auto" w:fill="auto"/>
            <w:hideMark/>
          </w:tcPr>
          <w:p w:rsidR="00B2278E" w:rsidRPr="00125F98" w:rsidRDefault="00EE020A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/>
            </w:r>
            <w:r w:rsidR="00190DC6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de Geus&lt;/Author&gt;&lt;Year&gt;2007&lt;/Year&gt;&lt;RecNum&gt;148&lt;/RecNum&gt;&lt;DisplayText&gt;de Geus (2007)&lt;/DisplayText&gt;&lt;record&gt;&lt;rec-number&gt;148&lt;/rec-number&gt;&lt;foreign-keys&gt;&lt;key app="EN" db-id="ttstfxwe5evas9ee5fuvvfsgwwsxzfvsx22e"&gt;148&lt;/key&gt;&lt;/foreign-keys&gt;&lt;ref-type name="Journal Article"&gt;17&lt;/ref-type&gt;&lt;contributors&gt;&lt;authors&gt;&lt;author&gt;de Geus, F.&lt;/author&gt;&lt;author&gt;Denys, D. A.&lt;/author&gt;&lt;author&gt;Sitskoorn, M. M.&lt;/author&gt;&lt;author&gt;Westenberg, H. G.&lt;/author&gt;&lt;/authors&gt;&lt;/contributors&gt;&lt;auth-address&gt;Rudolf Magnus Institute of Neuroscience, Department of Psychiatry, University Medical Center Utrecht, Utrecht, The Netherlands. f.degeus@umcutrecht.nl&lt;/auth-address&gt;&lt;titles&gt;&lt;title&gt;Attention and cognition in patients with obsessive-compulsive disorder&lt;/title&gt;&lt;secondary-title&gt;Psychiatry and Clinical Neurosciences&lt;/secondary-title&gt;&lt;/titles&gt;&lt;periodical&gt;&lt;full-title&gt;Psychiatry and Clinical Neurosciences&lt;/full-title&gt;&lt;/periodical&gt;&lt;pages&gt;45-53&lt;/pages&gt;&lt;volume&gt;61&lt;/volume&gt;&lt;number&gt;1&lt;/number&gt;&lt;edition&gt;2007/01/24&lt;/edition&gt;&lt;keywords&gt;&lt;keyword&gt;Adolescent&lt;/keyword&gt;&lt;keyword&gt;Adult&lt;/keyword&gt;&lt;keyword&gt;Aged&lt;/keyword&gt;&lt;keyword&gt;Attention/ physiology&lt;/keyword&gt;&lt;keyword&gt;Cerebral Cortex/physiology&lt;/keyword&gt;&lt;keyword&gt;Cognition/ physiology&lt;/keyword&gt;&lt;keyword&gt;Cognition Disorders/epidemiology/psychology&lt;/keyword&gt;&lt;keyword&gt;Female&lt;/keyword&gt;&lt;keyword&gt;Humans&lt;/keyword&gt;&lt;keyword&gt;Male&lt;/keyword&gt;&lt;keyword&gt;Middle Aged&lt;/keyword&gt;&lt;keyword&gt;Neuropsychological Tests&lt;/keyword&gt;&lt;keyword&gt;Obsessive-Compulsive Disorder/complications/ psychology&lt;/keyword&gt;&lt;keyword&gt;Psychomotor Performance/physiology&lt;/keyword&gt;&lt;keyword&gt;Reading&lt;/keyword&gt;&lt;keyword&gt;Verbal Behavior&lt;/keyword&gt;&lt;keyword&gt;Verbal Learning&lt;/keyword&gt;&lt;/keywords&gt;&lt;dates&gt;&lt;year&gt;2007&lt;/year&gt;&lt;pub-dates&gt;&lt;date&gt;Feb&lt;/date&gt;&lt;/pub-dates&gt;&lt;/dates&gt;&lt;isbn&gt;1323-1316 (Print)&amp;#xD;1323-1316 (Linking)&lt;/isbn&gt;&lt;accession-num&gt;17239038&lt;/accession-num&gt;&lt;urls&gt;&lt;/urls&gt;&lt;electronic-resource-num&gt;10.1111/j.1440-1819.2007.01609.x&lt;/electronic-resource-num&gt;&lt;remote-database-provider&gt;NLM&lt;/remote-database-provider&gt;&lt;language&gt;eng&lt;/language&gt;&lt;/record&gt;&lt;/Cite&gt;&lt;/EndNote&gt;</w:instrTex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separate"/>
            </w:r>
            <w:hyperlink w:anchor="_ENREF_28" w:tooltip="de Geus, 2007 #148" w:history="1">
              <w:r w:rsidR="005678F5">
                <w:rPr>
                  <w:rFonts w:ascii="Arial" w:eastAsia="Malgun Gothic" w:hAnsi="Arial" w:cs="Arial"/>
                  <w:noProof/>
                  <w:color w:val="000000"/>
                  <w:kern w:val="0"/>
                  <w:sz w:val="18"/>
                  <w:szCs w:val="18"/>
                </w:rPr>
                <w:t>de Geus (2007</w:t>
              </w:r>
            </w:hyperlink>
            <w:r w:rsidR="00006688">
              <w:rPr>
                <w:rFonts w:ascii="Arial" w:eastAsia="Malgun Gothic" w:hAnsi="Arial" w:cs="Arial"/>
                <w:noProof/>
                <w:color w:val="000000"/>
                <w:kern w:val="0"/>
                <w:sz w:val="18"/>
                <w:szCs w:val="18"/>
              </w:rPr>
              <w:t>)</w: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9/26</w:t>
            </w:r>
          </w:p>
        </w:tc>
        <w:tc>
          <w:tcPr>
            <w:tcW w:w="851" w:type="dxa"/>
            <w:gridSpan w:val="2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6/34</w:t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26/38</w:t>
            </w:r>
          </w:p>
        </w:tc>
        <w:tc>
          <w:tcPr>
            <w:tcW w:w="1133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100</w:t>
            </w:r>
          </w:p>
        </w:tc>
        <w:tc>
          <w:tcPr>
            <w:tcW w:w="1277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NR</w:t>
            </w:r>
          </w:p>
        </w:tc>
        <w:tc>
          <w:tcPr>
            <w:tcW w:w="2835" w:type="dxa"/>
          </w:tcPr>
          <w:p w:rsidR="00B2278E" w:rsidRPr="00125F98" w:rsidRDefault="00B2278E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LF, TMTA, TMTB, VLT dr, VLT sc, WCST</w:t>
            </w:r>
          </w:p>
        </w:tc>
      </w:tr>
      <w:tr w:rsidR="00B2278E" w:rsidRPr="00125F98" w:rsidTr="007F2142">
        <w:trPr>
          <w:trHeight w:val="374"/>
        </w:trPr>
        <w:tc>
          <w:tcPr>
            <w:tcW w:w="2269" w:type="dxa"/>
            <w:tcBorders>
              <w:bottom w:val="nil"/>
            </w:tcBorders>
            <w:shd w:val="clear" w:color="auto" w:fill="auto"/>
            <w:hideMark/>
          </w:tcPr>
          <w:p w:rsidR="00B2278E" w:rsidRPr="00125F98" w:rsidRDefault="00EE020A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LaXRpczwvQXV0aG9yPjxZZWFyPjIwMDc8L1llYXI+PFJl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</w:fldData>
              </w:fldChar>
            </w:r>
            <w:r w:rsidR="00B92F47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 </w:instrText>
            </w:r>
            <w:r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LaXRpczwvQXV0aG9yPjxZZWFyPjIwMDc8L1llYXI+PFJl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</w:fldData>
              </w:fldChar>
            </w:r>
            <w:r w:rsidR="00B92F47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r>
            <w:r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separate"/>
            </w:r>
            <w:hyperlink w:anchor="_ENREF_47" w:tooltip="Kitis, 2007 #149" w:history="1">
              <w:r w:rsidR="005678F5">
                <w:rPr>
                  <w:rFonts w:ascii="Arial" w:eastAsia="Malgun Gothic" w:hAnsi="Arial" w:cs="Arial"/>
                  <w:noProof/>
                  <w:color w:val="000000"/>
                  <w:kern w:val="0"/>
                  <w:sz w:val="18"/>
                  <w:szCs w:val="18"/>
                </w:rPr>
                <w:t>Kitis (2007</w:t>
              </w:r>
            </w:hyperlink>
            <w:r w:rsidR="00006688">
              <w:rPr>
                <w:rFonts w:ascii="Arial" w:eastAsia="Malgun Gothic" w:hAnsi="Arial" w:cs="Arial"/>
                <w:noProof/>
                <w:color w:val="000000"/>
                <w:kern w:val="0"/>
                <w:sz w:val="18"/>
                <w:szCs w:val="18"/>
              </w:rPr>
              <w:t>)</w: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850" w:type="dxa"/>
            <w:tcBorders>
              <w:bottom w:val="nil"/>
            </w:tcBorders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23/22</w:t>
            </w:r>
          </w:p>
        </w:tc>
        <w:tc>
          <w:tcPr>
            <w:tcW w:w="851" w:type="dxa"/>
            <w:gridSpan w:val="2"/>
            <w:tcBorders>
              <w:bottom w:val="nil"/>
            </w:tcBorders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3/32</w:t>
            </w:r>
          </w:p>
        </w:tc>
        <w:tc>
          <w:tcPr>
            <w:tcW w:w="850" w:type="dxa"/>
            <w:tcBorders>
              <w:bottom w:val="nil"/>
            </w:tcBorders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26/41</w:t>
            </w:r>
          </w:p>
        </w:tc>
        <w:tc>
          <w:tcPr>
            <w:tcW w:w="1133" w:type="dxa"/>
            <w:tcBorders>
              <w:bottom w:val="nil"/>
            </w:tcBorders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57</w:t>
            </w:r>
          </w:p>
        </w:tc>
        <w:tc>
          <w:tcPr>
            <w:tcW w:w="1277" w:type="dxa"/>
            <w:tcBorders>
              <w:bottom w:val="nil"/>
            </w:tcBorders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NR</w:t>
            </w:r>
          </w:p>
        </w:tc>
        <w:tc>
          <w:tcPr>
            <w:tcW w:w="2835" w:type="dxa"/>
            <w:tcBorders>
              <w:bottom w:val="nil"/>
            </w:tcBorders>
          </w:tcPr>
          <w:p w:rsidR="00B2278E" w:rsidRPr="00125F98" w:rsidRDefault="00B2278E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DS, LF, TMTA, TMTB, VLT dr, WCST</w:t>
            </w:r>
          </w:p>
        </w:tc>
      </w:tr>
      <w:tr w:rsidR="00B2278E" w:rsidRPr="00125F98" w:rsidTr="007F2142">
        <w:trPr>
          <w:trHeight w:val="374"/>
        </w:trPr>
        <w:tc>
          <w:tcPr>
            <w:tcW w:w="2269" w:type="dxa"/>
            <w:tcBorders>
              <w:top w:val="nil"/>
              <w:bottom w:val="nil"/>
            </w:tcBorders>
            <w:shd w:val="clear" w:color="auto" w:fill="auto"/>
            <w:hideMark/>
          </w:tcPr>
          <w:p w:rsidR="00B2278E" w:rsidRPr="00125F98" w:rsidRDefault="00EE020A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CdXJkaWNrPC9BdXRob3I+PFllYXI+MjAwODwvWWVhcj48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=
</w:fldData>
              </w:fldChar>
            </w:r>
            <w:r w:rsidR="00190DC6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 </w:instrText>
            </w:r>
            <w:r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CdXJkaWNrPC9BdXRob3I+PFllYXI+MjAwODwvWWVhcj48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=
</w:fldData>
              </w:fldChar>
            </w:r>
            <w:r w:rsidR="00190DC6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r>
            <w:r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separate"/>
            </w:r>
            <w:hyperlink w:anchor="_ENREF_15" w:tooltip="Burdick, 2008 #151" w:history="1">
              <w:r w:rsidR="005678F5">
                <w:rPr>
                  <w:rFonts w:ascii="Arial" w:eastAsia="Malgun Gothic" w:hAnsi="Arial" w:cs="Arial"/>
                  <w:noProof/>
                  <w:color w:val="000000"/>
                  <w:kern w:val="0"/>
                  <w:sz w:val="18"/>
                  <w:szCs w:val="18"/>
                </w:rPr>
                <w:t>Burdick (2008</w:t>
              </w:r>
            </w:hyperlink>
            <w:r w:rsidR="00006688">
              <w:rPr>
                <w:rFonts w:ascii="Arial" w:eastAsia="Malgun Gothic" w:hAnsi="Arial" w:cs="Arial"/>
                <w:noProof/>
                <w:color w:val="000000"/>
                <w:kern w:val="0"/>
                <w:sz w:val="18"/>
                <w:szCs w:val="18"/>
              </w:rPr>
              <w:t>)</w: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992" w:type="dxa"/>
            <w:gridSpan w:val="2"/>
            <w:tcBorders>
              <w:top w:val="nil"/>
              <w:bottom w:val="nil"/>
            </w:tcBorders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26/38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7/35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65/63</w:t>
            </w:r>
          </w:p>
        </w:tc>
        <w:tc>
          <w:tcPr>
            <w:tcW w:w="1133" w:type="dxa"/>
            <w:tcBorders>
              <w:top w:val="nil"/>
              <w:bottom w:val="nil"/>
            </w:tcBorders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73</w:t>
            </w:r>
          </w:p>
        </w:tc>
        <w:tc>
          <w:tcPr>
            <w:tcW w:w="1277" w:type="dxa"/>
            <w:tcBorders>
              <w:top w:val="nil"/>
              <w:bottom w:val="nil"/>
            </w:tcBorders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NR</w:t>
            </w:r>
          </w:p>
        </w:tc>
        <w:tc>
          <w:tcPr>
            <w:tcW w:w="2835" w:type="dxa"/>
            <w:tcBorders>
              <w:top w:val="nil"/>
              <w:bottom w:val="nil"/>
            </w:tcBorders>
          </w:tcPr>
          <w:p w:rsidR="00B2278E" w:rsidRPr="00125F98" w:rsidRDefault="00B2278E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BD, DF, DS, LM, TMTA, TMTB, VLT dr</w:t>
            </w:r>
          </w:p>
        </w:tc>
      </w:tr>
      <w:tr w:rsidR="00B2278E" w:rsidRPr="00125F98" w:rsidTr="007F2142">
        <w:trPr>
          <w:trHeight w:val="374"/>
        </w:trPr>
        <w:tc>
          <w:tcPr>
            <w:tcW w:w="2269" w:type="dxa"/>
            <w:tcBorders>
              <w:top w:val="nil"/>
            </w:tcBorders>
            <w:shd w:val="clear" w:color="auto" w:fill="auto"/>
            <w:hideMark/>
          </w:tcPr>
          <w:p w:rsidR="00B2278E" w:rsidRPr="00125F98" w:rsidRDefault="00EE020A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/>
            </w:r>
            <w:r w:rsidR="0000668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Cha&lt;/Author&gt;&lt;Year&gt;2008&lt;/Year&gt;&lt;RecNum&gt;657&lt;/RecNum&gt;&lt;DisplayText&gt;Cha (2008)&lt;/DisplayText&gt;&lt;record&gt;&lt;rec-number&gt;657&lt;/rec-number&gt;&lt;foreign-keys&gt;&lt;key app="EN" db-id="zaed00vw5fvftve0927vszsmss5wdawr9s92"&gt;657&lt;/key&gt;&lt;/foreign-keys&gt;&lt;ref-type name="Journal Article"&gt;17&lt;/ref-type&gt;&lt;contributors&gt;&lt;authors&gt;&lt;author&gt;Cha, K. R.&lt;/author&gt;&lt;author&gt;Koo, M. S.&lt;/author&gt;&lt;author&gt;Kim, C. H.&lt;/author&gt;&lt;author&gt;Kim, J. W.&lt;/author&gt;&lt;author&gt;Oh, W. J.&lt;/author&gt;&lt;author&gt;Suh, H. S.&lt;/author&gt;&lt;author&gt;Lee, H. S.&lt;/author&gt;&lt;/authors&gt;&lt;/contributors&gt;&lt;auth-address&gt;Department of Psychiatry, Yonsei University College of Medicine, Seoul, Korea.&lt;/auth-address&gt;&lt;titles&gt;&lt;title&gt;Nonverbal memory dysfunction in obsessive-compulsive disorder patients with checking compulsions&lt;/title&gt;&lt;secondary-title&gt;Depress Anxiety&lt;/secondary-title&gt;&lt;/titles&gt;&lt;periodical&gt;&lt;full-title&gt;Depression and Anxiety&lt;/full-title&gt;&lt;abbr-1&gt;Depress. Anxiety&lt;/abbr-1&gt;&lt;abbr-2&gt;Depress Anxiety&lt;/abbr-2&gt;&lt;abbr-3&gt;Depression &amp;amp; Anxiety&lt;/abbr-3&gt;&lt;/periodical&gt;&lt;pages&gt;E115-20&lt;/pages&gt;&lt;volume&gt;25&lt;/volume&gt;&lt;number&gt;11&lt;/number&gt;&lt;keywords&gt;&lt;keyword&gt;Adolescent&lt;/keyword&gt;&lt;keyword&gt;Adult&lt;/keyword&gt;&lt;keyword&gt;Demography&lt;/keyword&gt;&lt;keyword&gt;Diagnostic and Statistical Manual of Mental Disorders&lt;/keyword&gt;&lt;keyword&gt;Humans&lt;/keyword&gt;&lt;keyword&gt;Memory Disorders/diagnosis/ epidemiology&lt;/keyword&gt;&lt;keyword&gt;Middle Aged&lt;/keyword&gt;&lt;keyword&gt;Neuropsychological Tests&lt;/keyword&gt;&lt;keyword&gt;Nonverbal Communication&lt;/keyword&gt;&lt;keyword&gt;Obsessive-Compulsive Disorder/diagnosis/ epidemiology&lt;/keyword&gt;&lt;keyword&gt;Questionnaires&lt;/keyword&gt;&lt;keyword&gt;Severity of Illness Index&lt;/keyword&gt;&lt;keyword&gt;Young Adult&lt;/keyword&gt;&lt;/keywords&gt;&lt;dates&gt;&lt;year&gt;2008&lt;/year&gt;&lt;/dates&gt;&lt;isbn&gt;1520-6394 (Electronic)&lt;/isbn&gt;&lt;accession-num&gt;17932960&lt;/accession-num&gt;&lt;urls&gt;&lt;/urls&gt;&lt;/record&gt;&lt;/Cite&gt;&lt;/EndNote&gt;</w:instrTex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separate"/>
            </w:r>
            <w:hyperlink w:anchor="_ENREF_20" w:tooltip="Cha, 2008 #657" w:history="1">
              <w:r w:rsidR="005678F5">
                <w:rPr>
                  <w:rFonts w:ascii="Arial" w:eastAsia="Malgun Gothic" w:hAnsi="Arial" w:cs="Arial"/>
                  <w:noProof/>
                  <w:color w:val="000000"/>
                  <w:kern w:val="0"/>
                  <w:sz w:val="18"/>
                  <w:szCs w:val="18"/>
                </w:rPr>
                <w:t>Cha (2008</w:t>
              </w:r>
            </w:hyperlink>
            <w:r w:rsidR="00006688">
              <w:rPr>
                <w:rFonts w:ascii="Arial" w:eastAsia="Malgun Gothic" w:hAnsi="Arial" w:cs="Arial"/>
                <w:noProof/>
                <w:color w:val="000000"/>
                <w:kern w:val="0"/>
                <w:sz w:val="18"/>
                <w:szCs w:val="18"/>
              </w:rPr>
              <w:t>)</w: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992" w:type="dxa"/>
            <w:gridSpan w:val="2"/>
            <w:tcBorders>
              <w:top w:val="nil"/>
            </w:tcBorders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47/20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2/30</w:t>
            </w:r>
          </w:p>
        </w:tc>
        <w:tc>
          <w:tcPr>
            <w:tcW w:w="850" w:type="dxa"/>
            <w:tcBorders>
              <w:top w:val="nil"/>
            </w:tcBorders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70/100</w:t>
            </w:r>
          </w:p>
        </w:tc>
        <w:tc>
          <w:tcPr>
            <w:tcW w:w="1133" w:type="dxa"/>
            <w:tcBorders>
              <w:top w:val="nil"/>
            </w:tcBorders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100</w:t>
            </w:r>
          </w:p>
        </w:tc>
        <w:tc>
          <w:tcPr>
            <w:tcW w:w="1277" w:type="dxa"/>
            <w:tcBorders>
              <w:top w:val="nil"/>
            </w:tcBorders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U</w:t>
            </w:r>
          </w:p>
        </w:tc>
        <w:tc>
          <w:tcPr>
            <w:tcW w:w="2835" w:type="dxa"/>
            <w:tcBorders>
              <w:top w:val="nil"/>
            </w:tcBorders>
          </w:tcPr>
          <w:p w:rsidR="00B2278E" w:rsidRPr="00125F98" w:rsidRDefault="00B2278E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RCFT ir, WCST</w:t>
            </w:r>
          </w:p>
        </w:tc>
      </w:tr>
      <w:tr w:rsidR="00B2278E" w:rsidRPr="00125F98" w:rsidTr="007F2142">
        <w:trPr>
          <w:trHeight w:val="374"/>
        </w:trPr>
        <w:tc>
          <w:tcPr>
            <w:tcW w:w="2269" w:type="dxa"/>
            <w:shd w:val="clear" w:color="auto" w:fill="auto"/>
            <w:hideMark/>
          </w:tcPr>
          <w:p w:rsidR="00B2278E" w:rsidRPr="00125F98" w:rsidRDefault="00EE020A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/>
            </w:r>
            <w:r w:rsidR="00930C6F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Rao&lt;/Author&gt;&lt;Year&gt;2008&lt;/Year&gt;&lt;RecNum&gt;152&lt;/RecNum&gt;&lt;DisplayText&gt;Rao (2008)&lt;/DisplayText&gt;&lt;record&gt;&lt;rec-number&gt;152&lt;/rec-number&gt;&lt;foreign-keys&gt;&lt;key app="EN" db-id="ttstfxwe5evas9ee5fuvvfsgwwsxzfvsx22e"&gt;152&lt;/key&gt;&lt;/foreign-keys&gt;&lt;ref-type name="Journal Article"&gt;17&lt;/ref-type&gt;&lt;contributors&gt;&lt;authors&gt;&lt;author&gt;Rao, N. P.&lt;/author&gt;&lt;author&gt;Reddy, Y. C.&lt;/author&gt;&lt;author&gt;Kumar, K. J.&lt;/author&gt;&lt;author&gt;Kandavel, T.&lt;/author&gt;&lt;author&gt;Chandrashekar, C. R.&lt;/author&gt;&lt;/authors&gt;&lt;/contributors&gt;&lt;auth-address&gt;Department of Psychiatry, National Institute of Mental Health and Neurosciences, Bangalore-560029, India.&lt;/auth-address&gt;&lt;titles&gt;&lt;title&gt;Are neuropsychological deficits trait markers in OCD?&lt;/title&gt;&lt;secondary-title&gt;Progress in Neuro-Psychopharmacology and Biological Psychiatry &lt;/secondary-title&gt;&lt;/titles&gt;&lt;periodical&gt;&lt;full-title&gt;Progress in Neuro-Psychopharmacology and Biological Psychiatry&lt;/full-title&gt;&lt;/periodical&gt;&lt;pages&gt;1574-9&lt;/pages&gt;&lt;volume&gt;32&lt;/volume&gt;&lt;number&gt;6&lt;/number&gt;&lt;edition&gt;2008/06/28&lt;/edition&gt;&lt;keywords&gt;&lt;keyword&gt;Adult&lt;/keyword&gt;&lt;keyword&gt;Attention/physiology&lt;/keyword&gt;&lt;keyword&gt;Cognition/ physiology&lt;/keyword&gt;&lt;keyword&gt;Female&lt;/keyword&gt;&lt;keyword&gt;Humans&lt;/keyword&gt;&lt;keyword&gt;Intelligence Tests&lt;/keyword&gt;&lt;keyword&gt;Logistic Models&lt;/keyword&gt;&lt;keyword&gt;Male&lt;/keyword&gt;&lt;keyword&gt;Memory/physiology&lt;/keyword&gt;&lt;keyword&gt;Neuropsychological Tests&lt;/keyword&gt;&lt;keyword&gt;Obsessive-Compulsive Disorder/ psychology&lt;/keyword&gt;&lt;keyword&gt;Psychiatric Status Rating Scales&lt;/keyword&gt;&lt;keyword&gt;Psychomotor Performance/physiology&lt;/keyword&gt;&lt;keyword&gt;Wechsler Scales&lt;/keyword&gt;&lt;/keywords&gt;&lt;dates&gt;&lt;year&gt;2008&lt;/year&gt;&lt;pub-dates&gt;&lt;date&gt;Aug 1&lt;/date&gt;&lt;/pub-dates&gt;&lt;/dates&gt;&lt;isbn&gt;0278-5846 (Print)&amp;#xD;0278-5846 (Linking)&lt;/isbn&gt;&lt;accession-num&gt;18582524&lt;/accession-num&gt;&lt;urls&gt;&lt;/urls&gt;&lt;electronic-resource-num&gt;10.1016/j.pnpbp.2008.05.026&lt;/electronic-resource-num&gt;&lt;remote-database-provider&gt;NLM&lt;/remote-database-provider&gt;&lt;language&gt;eng&lt;/language&gt;&lt;/record&gt;&lt;/Cite&gt;&lt;/EndNote&gt;</w:instrTex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separate"/>
            </w:r>
            <w:hyperlink w:anchor="_ENREF_71" w:tooltip="Rao, 2008 #152" w:history="1">
              <w:r w:rsidR="005678F5">
                <w:rPr>
                  <w:rFonts w:ascii="Arial" w:eastAsia="Malgun Gothic" w:hAnsi="Arial" w:cs="Arial"/>
                  <w:noProof/>
                  <w:color w:val="000000"/>
                  <w:kern w:val="0"/>
                  <w:sz w:val="18"/>
                  <w:szCs w:val="18"/>
                </w:rPr>
                <w:t>Rao (2008</w:t>
              </w:r>
            </w:hyperlink>
            <w:r w:rsidR="00006688">
              <w:rPr>
                <w:rFonts w:ascii="Arial" w:eastAsia="Malgun Gothic" w:hAnsi="Arial" w:cs="Arial"/>
                <w:noProof/>
                <w:color w:val="000000"/>
                <w:kern w:val="0"/>
                <w:sz w:val="18"/>
                <w:szCs w:val="18"/>
              </w:rPr>
              <w:t>)</w: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992" w:type="dxa"/>
            <w:gridSpan w:val="2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0/30</w:t>
            </w:r>
          </w:p>
        </w:tc>
        <w:tc>
          <w:tcPr>
            <w:tcW w:w="709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28/28</w:t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73/73</w:t>
            </w:r>
          </w:p>
        </w:tc>
        <w:tc>
          <w:tcPr>
            <w:tcW w:w="1133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93</w:t>
            </w:r>
          </w:p>
        </w:tc>
        <w:tc>
          <w:tcPr>
            <w:tcW w:w="1277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 w:hint="eastAsia"/>
                <w:color w:val="000000"/>
                <w:kern w:val="0"/>
                <w:sz w:val="18"/>
                <w:szCs w:val="18"/>
              </w:rPr>
              <w:t>0</w:t>
            </w:r>
          </w:p>
        </w:tc>
        <w:tc>
          <w:tcPr>
            <w:tcW w:w="2835" w:type="dxa"/>
          </w:tcPr>
          <w:p w:rsidR="00B2278E" w:rsidRPr="00125F98" w:rsidRDefault="00B2278E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 xml:space="preserve">CPT, DS, LF, RCFT ir, Stroop, </w: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lastRenderedPageBreak/>
              <w:t>TMTA, TMTB, VLT dr</w:t>
            </w:r>
          </w:p>
        </w:tc>
      </w:tr>
      <w:tr w:rsidR="00B2278E" w:rsidRPr="00125F98" w:rsidTr="007F2142">
        <w:trPr>
          <w:trHeight w:val="374"/>
        </w:trPr>
        <w:tc>
          <w:tcPr>
            <w:tcW w:w="2269" w:type="dxa"/>
            <w:shd w:val="clear" w:color="auto" w:fill="auto"/>
            <w:hideMark/>
          </w:tcPr>
          <w:p w:rsidR="00B2278E" w:rsidRPr="00125F98" w:rsidRDefault="00EE020A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lastRenderedPageBreak/>
              <w:fldChar w:fldCharType="begin"/>
            </w:r>
            <w:r w:rsidR="0000668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Shin&lt;/Author&gt;&lt;Year&gt;2008&lt;/Year&gt;&lt;RecNum&gt;387&lt;/RecNum&gt;&lt;DisplayText&gt;Shin (2008)&lt;/DisplayText&gt;&lt;record&gt;&lt;rec-number&gt;387&lt;/rec-number&gt;&lt;foreign-keys&gt;&lt;key app="EN" db-id="ttstfxwe5evas9ee5fuvvfsgwwsxzfvsx22e"&gt;387&lt;/key&gt;&lt;/foreign-keys&gt;&lt;ref-type name="Journal Article"&gt;17&lt;/ref-type&gt;&lt;contributors&gt;&lt;authors&gt;&lt;author&gt;Shin, Na Young&lt;/author&gt;&lt;author&gt;Lee, Ae Ra&lt;/author&gt;&lt;author&gt;Park, Hye Yoon&lt;/author&gt;&lt;author&gt;Yoo, So Young&lt;/author&gt;&lt;author&gt;Kang, Do-Hyung&lt;/author&gt;&lt;author&gt;Shin, Min Sup&lt;/author&gt;&lt;author&gt;Kwon, Jun Soo&lt;/author&gt;&lt;/authors&gt;&lt;/contributors&gt;&lt;titles&gt;&lt;title&gt;Impact of coexistent schizotypal personality traits on frontal lobe function in obsessive-compulsive disorder&lt;/title&gt;&lt;secondary-title&gt;Progress in Neuro-Psychopharmacology and Biological Psychiatry&lt;/secondary-title&gt;&lt;/titles&gt;&lt;periodical&gt;&lt;full-title&gt;Progress in Neuro-Psychopharmacology and Biological Psychiatry&lt;/full-title&gt;&lt;/periodical&gt;&lt;pages&gt;472-478&lt;/pages&gt;&lt;volume&gt;32&lt;/volume&gt;&lt;number&gt;2&lt;/number&gt;&lt;keywords&gt;&lt;keyword&gt;Frontal lobe function&lt;/keyword&gt;&lt;keyword&gt;Obsessive-compulsive disorder&lt;/keyword&gt;&lt;keyword&gt;Schizotypal personality traits&lt;/keyword&gt;&lt;/keywords&gt;&lt;dates&gt;&lt;year&gt;2008&lt;/year&gt;&lt;/dates&gt;&lt;work-type&gt;lab&lt;/work-type&gt;&lt;urls&gt;&lt;related-urls&gt;&lt;url&gt;http://www.sciencedirect.com/science/article/B6TBR-4PTMY0F-1/2/b1225eb18204ad6979709f71e7e20be1 &lt;/url&gt;&lt;/related-urls&gt;&lt;/urls&gt;&lt;/record&gt;&lt;/Cite&gt;&lt;/EndNote&gt;</w:instrTex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separate"/>
            </w:r>
            <w:hyperlink w:anchor="_ENREF_80" w:tooltip="Shin, 2008 #387" w:history="1">
              <w:r w:rsidR="005678F5">
                <w:rPr>
                  <w:rFonts w:ascii="Arial" w:eastAsia="Malgun Gothic" w:hAnsi="Arial" w:cs="Arial"/>
                  <w:noProof/>
                  <w:color w:val="000000"/>
                  <w:kern w:val="0"/>
                  <w:sz w:val="18"/>
                  <w:szCs w:val="18"/>
                </w:rPr>
                <w:t>Shin (2008</w:t>
              </w:r>
            </w:hyperlink>
            <w:r w:rsidR="00006688">
              <w:rPr>
                <w:rFonts w:ascii="Arial" w:eastAsia="Malgun Gothic" w:hAnsi="Arial" w:cs="Arial"/>
                <w:noProof/>
                <w:color w:val="000000"/>
                <w:kern w:val="0"/>
                <w:sz w:val="18"/>
                <w:szCs w:val="18"/>
              </w:rPr>
              <w:t>)</w: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992" w:type="dxa"/>
            <w:gridSpan w:val="2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55/67</w:t>
            </w:r>
          </w:p>
        </w:tc>
        <w:tc>
          <w:tcPr>
            <w:tcW w:w="709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26/26</w:t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 w:hint="eastAsia"/>
                <w:color w:val="000000"/>
                <w:kern w:val="0"/>
                <w:sz w:val="18"/>
                <w:szCs w:val="18"/>
              </w:rPr>
              <w:t>65/64</w:t>
            </w:r>
          </w:p>
        </w:tc>
        <w:tc>
          <w:tcPr>
            <w:tcW w:w="1133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0</w:t>
            </w:r>
          </w:p>
        </w:tc>
        <w:tc>
          <w:tcPr>
            <w:tcW w:w="1277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NR</w:t>
            </w:r>
          </w:p>
        </w:tc>
        <w:tc>
          <w:tcPr>
            <w:tcW w:w="2835" w:type="dxa"/>
          </w:tcPr>
          <w:p w:rsidR="00B2278E" w:rsidRPr="00125F98" w:rsidRDefault="00B2278E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CF, LF</w:t>
            </w:r>
          </w:p>
        </w:tc>
      </w:tr>
      <w:tr w:rsidR="00B2278E" w:rsidRPr="00125F98" w:rsidTr="007F2142">
        <w:trPr>
          <w:trHeight w:val="374"/>
        </w:trPr>
        <w:tc>
          <w:tcPr>
            <w:tcW w:w="2269" w:type="dxa"/>
            <w:shd w:val="clear" w:color="auto" w:fill="auto"/>
            <w:hideMark/>
          </w:tcPr>
          <w:p w:rsidR="00B2278E" w:rsidRPr="00125F98" w:rsidRDefault="00EE020A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/>
            </w:r>
            <w:r w:rsidR="00190DC6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Trivedi&lt;/Author&gt;&lt;Year&gt;2008&lt;/Year&gt;&lt;RecNum&gt;155&lt;/RecNum&gt;&lt;DisplayText&gt;Trivedi (2008)&lt;/DisplayText&gt;&lt;record&gt;&lt;rec-number&gt;155&lt;/rec-number&gt;&lt;foreign-keys&gt;&lt;key app="EN" db-id="ttstfxwe5evas9ee5fuvvfsgwwsxzfvsx22e"&gt;155&lt;/key&gt;&lt;/foreign-keys&gt;&lt;ref-type name="Journal Article"&gt;17&lt;/ref-type&gt;&lt;contributors&gt;&lt;authors&gt;&lt;author&gt;Trivedi, J. K.&lt;/author&gt;&lt;author&gt;Dhyani, M.&lt;/author&gt;&lt;author&gt;Goel, D.&lt;/author&gt;&lt;author&gt;Sharma, S.&lt;/author&gt;&lt;author&gt;Singh, A. P.&lt;/author&gt;&lt;author&gt;Sinha, P. K.&lt;/author&gt;&lt;author&gt;Tandon, R.&lt;/author&gt;&lt;/authors&gt;&lt;/contributors&gt;&lt;auth-address&gt;Department of Psychiatry, King George&amp;apos;s Medical University, Lucknow, India.&lt;/auth-address&gt;&lt;titles&gt;&lt;title&gt;Neurocognitive dysfunction in patients with obsessive compulsive disorder&lt;/title&gt;&lt;secondary-title&gt;African Journal of Psychiatry&lt;/secondary-title&gt;&lt;/titles&gt;&lt;periodical&gt;&lt;full-title&gt;African Journal of Psychiatry&lt;/full-title&gt;&lt;/periodical&gt;&lt;pages&gt;204-9&lt;/pages&gt;&lt;volume&gt;11&lt;/volume&gt;&lt;number&gt;3&lt;/number&gt;&lt;edition&gt;2009/07/10&lt;/edition&gt;&lt;dates&gt;&lt;year&gt;2008&lt;/year&gt;&lt;pub-dates&gt;&lt;date&gt;Aug&lt;/date&gt;&lt;/pub-dates&gt;&lt;/dates&gt;&lt;isbn&gt;1994-8220 (Print)&lt;/isbn&gt;&lt;accession-num&gt;19588044&lt;/accession-num&gt;&lt;urls&gt;&lt;/urls&gt;&lt;remote-database-provider&gt;NLM&lt;/remote-database-provider&gt;&lt;language&gt;eng&lt;/language&gt;&lt;/record&gt;&lt;/Cite&gt;&lt;/EndNote&gt;</w:instrTex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separate"/>
            </w:r>
            <w:hyperlink w:anchor="_ENREF_84" w:tooltip="Trivedi, 2008 #155" w:history="1">
              <w:r w:rsidR="005678F5">
                <w:rPr>
                  <w:rFonts w:ascii="Arial" w:eastAsia="Malgun Gothic" w:hAnsi="Arial" w:cs="Arial"/>
                  <w:noProof/>
                  <w:color w:val="000000"/>
                  <w:kern w:val="0"/>
                  <w:sz w:val="18"/>
                  <w:szCs w:val="18"/>
                </w:rPr>
                <w:t>Trivedi (2008</w:t>
              </w:r>
            </w:hyperlink>
            <w:r w:rsidR="00006688">
              <w:rPr>
                <w:rFonts w:ascii="Arial" w:eastAsia="Malgun Gothic" w:hAnsi="Arial" w:cs="Arial"/>
                <w:noProof/>
                <w:color w:val="000000"/>
                <w:kern w:val="0"/>
                <w:sz w:val="18"/>
                <w:szCs w:val="18"/>
              </w:rPr>
              <w:t>)</w: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992" w:type="dxa"/>
            <w:gridSpan w:val="2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0/30</w:t>
            </w:r>
          </w:p>
        </w:tc>
        <w:tc>
          <w:tcPr>
            <w:tcW w:w="709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5/34</w:t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60/67</w:t>
            </w:r>
          </w:p>
        </w:tc>
        <w:tc>
          <w:tcPr>
            <w:tcW w:w="1133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U</w:t>
            </w:r>
          </w:p>
        </w:tc>
        <w:tc>
          <w:tcPr>
            <w:tcW w:w="1277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 w:hint="eastAsia"/>
                <w:color w:val="000000"/>
                <w:kern w:val="0"/>
                <w:sz w:val="18"/>
                <w:szCs w:val="18"/>
              </w:rPr>
              <w:t>0</w:t>
            </w:r>
          </w:p>
        </w:tc>
        <w:tc>
          <w:tcPr>
            <w:tcW w:w="2835" w:type="dxa"/>
          </w:tcPr>
          <w:p w:rsidR="00B2278E" w:rsidRPr="00125F98" w:rsidRDefault="00B2278E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CPT, WCST</w:t>
            </w:r>
          </w:p>
        </w:tc>
      </w:tr>
      <w:tr w:rsidR="00B2278E" w:rsidRPr="00125F98" w:rsidTr="007F2142">
        <w:trPr>
          <w:trHeight w:val="374"/>
        </w:trPr>
        <w:tc>
          <w:tcPr>
            <w:tcW w:w="2269" w:type="dxa"/>
            <w:shd w:val="clear" w:color="auto" w:fill="auto"/>
            <w:hideMark/>
          </w:tcPr>
          <w:p w:rsidR="00B2278E" w:rsidRPr="00125F98" w:rsidRDefault="00EE020A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/>
            </w:r>
            <w:r w:rsidR="00D31924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Exner&lt;/Author&gt;&lt;Year&gt;2009&lt;/Year&gt;&lt;RecNum&gt;156&lt;/RecNum&gt;&lt;DisplayText&gt;Exner (2009)&lt;/DisplayText&gt;&lt;record&gt;&lt;rec-number&gt;156&lt;/rec-number&gt;&lt;foreign-keys&gt;&lt;key app="EN" db-id="ttstfxwe5evas9ee5fuvvfsgwwsxzfvsx22e"&gt;156&lt;/key&gt;&lt;/foreign-keys&gt;&lt;ref-type name="Journal Article"&gt;17&lt;/ref-type&gt;&lt;contributors&gt;&lt;authors&gt;&lt;author&gt;Exner, C.&lt;/author&gt;&lt;author&gt;Kohl, A.&lt;/author&gt;&lt;author&gt;Zaudig, M.&lt;/author&gt;&lt;author&gt;Langs, G.&lt;/author&gt;&lt;author&gt;Lincoln, T. M.&lt;/author&gt;&lt;author&gt;Rief, W.&lt;/author&gt;&lt;/authors&gt;&lt;/contributors&gt;&lt;auth-address&gt;Department of Clinical Psychology and Psychotherapy, University of Marburg, Gutenbergstrasse 18, D-35032 Marburg, Germany. exnerc@staff.uni-marburg.de&lt;/auth-address&gt;&lt;titles&gt;&lt;title&gt;Metacognition and episodic memory in obsessive-compulsive disorder&lt;/title&gt;&lt;secondary-title&gt;Journal of Anxiety Disorders&lt;/secondary-title&gt;&lt;/titles&gt;&lt;periodical&gt;&lt;full-title&gt;Journal of Anxiety Disorders&lt;/full-title&gt;&lt;abbr-1&gt;Journal of anxiety disorders&lt;/abbr-1&gt;&lt;/periodical&gt;&lt;pages&gt;624-31&lt;/pages&gt;&lt;volume&gt;23&lt;/volume&gt;&lt;number&gt;5&lt;/number&gt;&lt;edition&gt;2009/02/24&lt;/edition&gt;&lt;keywords&gt;&lt;keyword&gt;Adult&lt;/keyword&gt;&lt;keyword&gt;Cognition&lt;/keyword&gt;&lt;keyword&gt;Diagnostic and Statistical Manual of Mental Disorders&lt;/keyword&gt;&lt;keyword&gt;Female&lt;/keyword&gt;&lt;keyword&gt;Humans&lt;/keyword&gt;&lt;keyword&gt;Male&lt;/keyword&gt;&lt;keyword&gt;Memory&lt;/keyword&gt;&lt;keyword&gt;Mental Recall&lt;/keyword&gt;&lt;keyword&gt;Obsessive-Compulsive Disorder/diagnosis/ psychology&lt;/keyword&gt;&lt;keyword&gt;Questionnaires&lt;/keyword&gt;&lt;keyword&gt;Self Concept&lt;/keyword&gt;&lt;keyword&gt;Severity of Illness Index&lt;/keyword&gt;&lt;/keywords&gt;&lt;dates&gt;&lt;year&gt;2009&lt;/year&gt;&lt;pub-dates&gt;&lt;date&gt;Jun&lt;/date&gt;&lt;/pub-dates&gt;&lt;/dates&gt;&lt;isbn&gt;1873-7897 (Electronic)&amp;#xD;0887-6185 (Linking)&lt;/isbn&gt;&lt;accession-num&gt;19233607&lt;/accession-num&gt;&lt;urls&gt;&lt;/urls&gt;&lt;electronic-resource-num&gt;10.1016/j.janxdis.2009.01.010&lt;/electronic-resource-num&gt;&lt;remote-database-provider&gt;NLM&lt;/remote-database-provider&gt;&lt;language&gt;eng&lt;/language&gt;&lt;/record&gt;&lt;/Cite&gt;&lt;/EndNote&gt;</w:instrTex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separate"/>
            </w:r>
            <w:hyperlink w:anchor="_ENREF_31" w:tooltip="Exner, 2009 #156" w:history="1">
              <w:r w:rsidR="005678F5">
                <w:rPr>
                  <w:rFonts w:ascii="Arial" w:eastAsia="Malgun Gothic" w:hAnsi="Arial" w:cs="Arial"/>
                  <w:noProof/>
                  <w:color w:val="000000"/>
                  <w:kern w:val="0"/>
                  <w:sz w:val="18"/>
                  <w:szCs w:val="18"/>
                </w:rPr>
                <w:t>Exner (2009</w:t>
              </w:r>
            </w:hyperlink>
            <w:r w:rsidR="00006688">
              <w:rPr>
                <w:rFonts w:ascii="Arial" w:eastAsia="Malgun Gothic" w:hAnsi="Arial" w:cs="Arial"/>
                <w:noProof/>
                <w:color w:val="000000"/>
                <w:kern w:val="0"/>
                <w:sz w:val="18"/>
                <w:szCs w:val="18"/>
              </w:rPr>
              <w:t>)</w: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992" w:type="dxa"/>
            <w:gridSpan w:val="2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23/22</w:t>
            </w:r>
          </w:p>
        </w:tc>
        <w:tc>
          <w:tcPr>
            <w:tcW w:w="709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3/33</w:t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52/55</w:t>
            </w:r>
          </w:p>
        </w:tc>
        <w:tc>
          <w:tcPr>
            <w:tcW w:w="1133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48</w:t>
            </w:r>
          </w:p>
        </w:tc>
        <w:tc>
          <w:tcPr>
            <w:tcW w:w="1277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 w:hint="eastAsia"/>
                <w:color w:val="000000"/>
                <w:kern w:val="0"/>
                <w:sz w:val="18"/>
                <w:szCs w:val="18"/>
              </w:rPr>
              <w:t>0</w:t>
            </w:r>
          </w:p>
        </w:tc>
        <w:tc>
          <w:tcPr>
            <w:tcW w:w="2835" w:type="dxa"/>
          </w:tcPr>
          <w:p w:rsidR="00B2278E" w:rsidRPr="00125F98" w:rsidRDefault="00B2278E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LM, RCFT ir, RCFT organ, VLT dr, VLT sc</w:t>
            </w:r>
          </w:p>
        </w:tc>
      </w:tr>
      <w:tr w:rsidR="00B2278E" w:rsidRPr="00125F98" w:rsidTr="007F2142">
        <w:trPr>
          <w:trHeight w:val="374"/>
        </w:trPr>
        <w:tc>
          <w:tcPr>
            <w:tcW w:w="2269" w:type="dxa"/>
            <w:shd w:val="clear" w:color="auto" w:fill="auto"/>
            <w:hideMark/>
          </w:tcPr>
          <w:p w:rsidR="00B2278E" w:rsidRPr="00125F98" w:rsidRDefault="00EE020A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LaW08L0F1dGhvcj48WWVhcj4yMDA5PC9ZZWFyPjxSZWNO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</w:fldData>
              </w:fldChar>
            </w:r>
            <w:r w:rsidR="00B92F47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 </w:instrText>
            </w:r>
            <w:r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LaW08L0F1dGhvcj48WWVhcj4yMDA5PC9ZZWFyPjxSZWNO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</w:fldData>
              </w:fldChar>
            </w:r>
            <w:r w:rsidR="00B92F47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r>
            <w:r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separate"/>
            </w:r>
            <w:hyperlink w:anchor="_ENREF_46" w:tooltip="Kim, 2009 #158" w:history="1">
              <w:r w:rsidR="005678F5">
                <w:rPr>
                  <w:rFonts w:ascii="Arial" w:eastAsia="Malgun Gothic" w:hAnsi="Arial" w:cs="Arial"/>
                  <w:noProof/>
                  <w:color w:val="000000"/>
                  <w:kern w:val="0"/>
                  <w:sz w:val="18"/>
                  <w:szCs w:val="18"/>
                </w:rPr>
                <w:t>Kim (2009</w:t>
              </w:r>
            </w:hyperlink>
            <w:r w:rsidR="00006688">
              <w:rPr>
                <w:rFonts w:ascii="Arial" w:eastAsia="Malgun Gothic" w:hAnsi="Arial" w:cs="Arial"/>
                <w:noProof/>
                <w:color w:val="000000"/>
                <w:kern w:val="0"/>
                <w:sz w:val="18"/>
                <w:szCs w:val="18"/>
              </w:rPr>
              <w:t>)</w: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992" w:type="dxa"/>
            <w:gridSpan w:val="2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14/14</w:t>
            </w:r>
          </w:p>
        </w:tc>
        <w:tc>
          <w:tcPr>
            <w:tcW w:w="709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25/25</w:t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50/50</w:t>
            </w:r>
          </w:p>
        </w:tc>
        <w:tc>
          <w:tcPr>
            <w:tcW w:w="1133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86</w:t>
            </w:r>
          </w:p>
        </w:tc>
        <w:tc>
          <w:tcPr>
            <w:tcW w:w="1277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U</w:t>
            </w:r>
          </w:p>
        </w:tc>
        <w:tc>
          <w:tcPr>
            <w:tcW w:w="2835" w:type="dxa"/>
          </w:tcPr>
          <w:p w:rsidR="00B2278E" w:rsidRPr="00125F98" w:rsidRDefault="00B2278E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VLT dr, VLT sc</w:t>
            </w:r>
          </w:p>
        </w:tc>
      </w:tr>
      <w:tr w:rsidR="00B2278E" w:rsidRPr="00125F98" w:rsidTr="007F2142">
        <w:trPr>
          <w:trHeight w:val="374"/>
        </w:trPr>
        <w:tc>
          <w:tcPr>
            <w:tcW w:w="2269" w:type="dxa"/>
            <w:shd w:val="clear" w:color="auto" w:fill="auto"/>
            <w:hideMark/>
          </w:tcPr>
          <w:p w:rsidR="00B2278E" w:rsidRPr="00125F98" w:rsidRDefault="00EE020A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MZWU8L0F1dGhvcj48WWVhcj4yMDA5PC9ZZWFyPjxSZWNO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</w:fldData>
              </w:fldChar>
            </w:r>
            <w:r w:rsidR="00FD3971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 </w:instrText>
            </w:r>
            <w:r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MZWU8L0F1dGhvcj48WWVhcj4yMDA5PC9ZZWFyPjxSZWNO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</w:fldData>
              </w:fldChar>
            </w:r>
            <w:r w:rsidR="00FD3971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r>
            <w:r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separate"/>
            </w:r>
            <w:hyperlink w:anchor="_ENREF_52" w:tooltip="Lee, 2009 #196" w:history="1">
              <w:r w:rsidR="005678F5">
                <w:rPr>
                  <w:rFonts w:ascii="Arial" w:eastAsia="Malgun Gothic" w:hAnsi="Arial" w:cs="Arial"/>
                  <w:noProof/>
                  <w:color w:val="000000"/>
                  <w:kern w:val="0"/>
                  <w:sz w:val="18"/>
                  <w:szCs w:val="18"/>
                </w:rPr>
                <w:t>Lee (2009</w:t>
              </w:r>
            </w:hyperlink>
            <w:r w:rsidR="00006688">
              <w:rPr>
                <w:rFonts w:ascii="Arial" w:eastAsia="Malgun Gothic" w:hAnsi="Arial" w:cs="Arial"/>
                <w:noProof/>
                <w:color w:val="000000"/>
                <w:kern w:val="0"/>
                <w:sz w:val="18"/>
                <w:szCs w:val="18"/>
              </w:rPr>
              <w:t>)</w: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992" w:type="dxa"/>
            <w:gridSpan w:val="2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20/20</w:t>
            </w:r>
          </w:p>
        </w:tc>
        <w:tc>
          <w:tcPr>
            <w:tcW w:w="709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1/32</w:t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55/55</w:t>
            </w:r>
          </w:p>
        </w:tc>
        <w:tc>
          <w:tcPr>
            <w:tcW w:w="1133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0</w:t>
            </w:r>
          </w:p>
        </w:tc>
        <w:tc>
          <w:tcPr>
            <w:tcW w:w="1277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 w:hint="eastAsia"/>
                <w:color w:val="000000"/>
                <w:kern w:val="0"/>
                <w:sz w:val="18"/>
                <w:szCs w:val="18"/>
              </w:rPr>
              <w:t>0</w:t>
            </w:r>
          </w:p>
        </w:tc>
        <w:tc>
          <w:tcPr>
            <w:tcW w:w="2835" w:type="dxa"/>
          </w:tcPr>
          <w:p w:rsidR="00B2278E" w:rsidRPr="00125F98" w:rsidRDefault="00B2278E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CPT</w:t>
            </w:r>
          </w:p>
        </w:tc>
      </w:tr>
      <w:tr w:rsidR="00B2278E" w:rsidRPr="00125F98" w:rsidTr="007F2142">
        <w:trPr>
          <w:trHeight w:val="374"/>
        </w:trPr>
        <w:tc>
          <w:tcPr>
            <w:tcW w:w="2269" w:type="dxa"/>
            <w:shd w:val="clear" w:color="auto" w:fill="auto"/>
            <w:hideMark/>
          </w:tcPr>
          <w:p w:rsidR="00B2278E" w:rsidRPr="00125F98" w:rsidRDefault="00EE020A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OYWthbzwvQXV0aG9yPjxZZWFyPjIwMDk8L1llYXI+PFJl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</w:fldData>
              </w:fldChar>
            </w:r>
            <w:r w:rsidR="00FD3971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 </w:instrText>
            </w:r>
            <w:r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OYWthbzwvQXV0aG9yPjxZZWFyPjIwMDk8L1llYXI+PFJl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</w:fldData>
              </w:fldChar>
            </w:r>
            <w:r w:rsidR="00FD3971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r>
            <w:r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separate"/>
            </w:r>
            <w:hyperlink w:anchor="_ENREF_62" w:tooltip="Nakao, 2009 #161" w:history="1">
              <w:r w:rsidR="005678F5">
                <w:rPr>
                  <w:rFonts w:ascii="Arial" w:eastAsia="Malgun Gothic" w:hAnsi="Arial" w:cs="Arial"/>
                  <w:noProof/>
                  <w:color w:val="000000"/>
                  <w:kern w:val="0"/>
                  <w:sz w:val="18"/>
                  <w:szCs w:val="18"/>
                </w:rPr>
                <w:t>Nakao (2009</w:t>
              </w:r>
            </w:hyperlink>
            <w:r w:rsidR="00006688">
              <w:rPr>
                <w:rFonts w:ascii="Arial" w:eastAsia="Malgun Gothic" w:hAnsi="Arial" w:cs="Arial"/>
                <w:noProof/>
                <w:color w:val="000000"/>
                <w:kern w:val="0"/>
                <w:sz w:val="18"/>
                <w:szCs w:val="18"/>
              </w:rPr>
              <w:t>)</w: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992" w:type="dxa"/>
            <w:gridSpan w:val="2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40/25</w:t>
            </w:r>
          </w:p>
        </w:tc>
        <w:tc>
          <w:tcPr>
            <w:tcW w:w="709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3/31</w:t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40/40</w:t>
            </w:r>
          </w:p>
        </w:tc>
        <w:tc>
          <w:tcPr>
            <w:tcW w:w="1133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0</w:t>
            </w:r>
          </w:p>
        </w:tc>
        <w:tc>
          <w:tcPr>
            <w:tcW w:w="1277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 w:hint="eastAsia"/>
                <w:color w:val="000000"/>
                <w:kern w:val="0"/>
                <w:sz w:val="18"/>
                <w:szCs w:val="18"/>
              </w:rPr>
              <w:t>0</w:t>
            </w:r>
          </w:p>
        </w:tc>
        <w:tc>
          <w:tcPr>
            <w:tcW w:w="2835" w:type="dxa"/>
          </w:tcPr>
          <w:p w:rsidR="00B2278E" w:rsidRPr="00125F98" w:rsidRDefault="00B2278E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RCFT ir</w:t>
            </w:r>
          </w:p>
        </w:tc>
      </w:tr>
      <w:tr w:rsidR="00B2278E" w:rsidRPr="00125F98" w:rsidTr="007F2142">
        <w:trPr>
          <w:trHeight w:val="374"/>
        </w:trPr>
        <w:tc>
          <w:tcPr>
            <w:tcW w:w="2269" w:type="dxa"/>
            <w:shd w:val="clear" w:color="auto" w:fill="auto"/>
            <w:hideMark/>
          </w:tcPr>
          <w:p w:rsidR="00B2278E" w:rsidRPr="00125F98" w:rsidRDefault="00EE020A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OYWthbzwvQXV0aG9yPjxZZWFyPjIwMDk8L1llYXI+PFJl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=
</w:fldData>
              </w:fldChar>
            </w:r>
            <w:r w:rsidR="00190DC6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 </w:instrText>
            </w:r>
            <w:r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OYWthbzwvQXV0aG9yPjxZZWFyPjIwMDk8L1llYXI+PFJl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=
</w:fldData>
              </w:fldChar>
            </w:r>
            <w:r w:rsidR="00190DC6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r>
            <w:r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separate"/>
            </w:r>
            <w:hyperlink w:anchor="_ENREF_63" w:tooltip="Nakao, 2009 #224" w:history="1">
              <w:r w:rsidR="005678F5">
                <w:rPr>
                  <w:rFonts w:ascii="Arial" w:eastAsia="Malgun Gothic" w:hAnsi="Arial" w:cs="Arial"/>
                  <w:noProof/>
                  <w:color w:val="000000"/>
                  <w:kern w:val="0"/>
                  <w:sz w:val="18"/>
                  <w:szCs w:val="18"/>
                </w:rPr>
                <w:t>Nakao (2009</w:t>
              </w:r>
            </w:hyperlink>
            <w:r w:rsidR="00006688">
              <w:rPr>
                <w:rFonts w:ascii="Arial" w:eastAsia="Malgun Gothic" w:hAnsi="Arial" w:cs="Arial"/>
                <w:noProof/>
                <w:color w:val="000000"/>
                <w:kern w:val="0"/>
                <w:sz w:val="18"/>
                <w:szCs w:val="18"/>
              </w:rPr>
              <w:t>)</w: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992" w:type="dxa"/>
            <w:gridSpan w:val="2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2/</w:t>
            </w:r>
            <w:r w:rsidRPr="00125F98">
              <w:rPr>
                <w:rFonts w:ascii="Arial" w:eastAsia="Malgun Gothic" w:hAnsi="Arial" w:cs="Arial" w:hint="eastAsia"/>
                <w:color w:val="000000"/>
                <w:kern w:val="0"/>
                <w:sz w:val="18"/>
                <w:szCs w:val="18"/>
              </w:rPr>
              <w:t>16</w:t>
            </w:r>
          </w:p>
        </w:tc>
        <w:tc>
          <w:tcPr>
            <w:tcW w:w="709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0/31</w:t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8/56</w:t>
            </w:r>
          </w:p>
        </w:tc>
        <w:tc>
          <w:tcPr>
            <w:tcW w:w="1133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75</w:t>
            </w:r>
          </w:p>
        </w:tc>
        <w:tc>
          <w:tcPr>
            <w:tcW w:w="1277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 w:hint="eastAsia"/>
                <w:color w:val="000000"/>
                <w:kern w:val="0"/>
                <w:sz w:val="18"/>
                <w:szCs w:val="18"/>
              </w:rPr>
              <w:t>0</w:t>
            </w:r>
          </w:p>
        </w:tc>
        <w:tc>
          <w:tcPr>
            <w:tcW w:w="2835" w:type="dxa"/>
          </w:tcPr>
          <w:p w:rsidR="00B2278E" w:rsidRPr="00125F98" w:rsidRDefault="00B2278E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DS, LM</w:t>
            </w:r>
          </w:p>
        </w:tc>
      </w:tr>
      <w:tr w:rsidR="00B2278E" w:rsidRPr="00125F98" w:rsidTr="007F2142">
        <w:trPr>
          <w:trHeight w:val="374"/>
        </w:trPr>
        <w:tc>
          <w:tcPr>
            <w:tcW w:w="2269" w:type="dxa"/>
            <w:shd w:val="clear" w:color="auto" w:fill="auto"/>
            <w:hideMark/>
          </w:tcPr>
          <w:p w:rsidR="00B2278E" w:rsidRPr="00125F98" w:rsidRDefault="00EE020A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OZWRlbGprb3ZpYzwvQXV0aG9yPjxZZWFyPjIwMDk8L1ll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=
</w:fldData>
              </w:fldChar>
            </w:r>
            <w:r w:rsidR="0000668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 </w:instrText>
            </w:r>
            <w:r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OZWRlbGprb3ZpYzwvQXV0aG9yPjxZZWFyPjIwMDk8L1ll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=
</w:fldData>
              </w:fldChar>
            </w:r>
            <w:r w:rsidR="0000668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r>
            <w:r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separate"/>
            </w:r>
            <w:hyperlink w:anchor="_ENREF_65" w:tooltip="Nedeljkovic, 2009 #225" w:history="1">
              <w:r w:rsidR="005678F5">
                <w:rPr>
                  <w:rFonts w:ascii="Arial" w:eastAsia="Malgun Gothic" w:hAnsi="Arial" w:cs="Arial"/>
                  <w:noProof/>
                  <w:color w:val="000000"/>
                  <w:kern w:val="0"/>
                  <w:sz w:val="18"/>
                  <w:szCs w:val="18"/>
                </w:rPr>
                <w:t>Nedeljkovic (2009</w:t>
              </w:r>
            </w:hyperlink>
            <w:r w:rsidR="00006688">
              <w:rPr>
                <w:rFonts w:ascii="Arial" w:eastAsia="Malgun Gothic" w:hAnsi="Arial" w:cs="Arial"/>
                <w:noProof/>
                <w:color w:val="000000"/>
                <w:kern w:val="0"/>
                <w:sz w:val="18"/>
                <w:szCs w:val="18"/>
              </w:rPr>
              <w:t>)</w: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992" w:type="dxa"/>
            <w:gridSpan w:val="2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59/59</w:t>
            </w:r>
          </w:p>
        </w:tc>
        <w:tc>
          <w:tcPr>
            <w:tcW w:w="709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8/38</w:t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9/39</w:t>
            </w:r>
          </w:p>
        </w:tc>
        <w:tc>
          <w:tcPr>
            <w:tcW w:w="1133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69</w:t>
            </w:r>
          </w:p>
        </w:tc>
        <w:tc>
          <w:tcPr>
            <w:tcW w:w="1277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 w:hint="eastAsia"/>
                <w:color w:val="000000"/>
                <w:kern w:val="0"/>
                <w:sz w:val="18"/>
                <w:szCs w:val="18"/>
              </w:rPr>
              <w:t>0</w:t>
            </w:r>
          </w:p>
        </w:tc>
        <w:tc>
          <w:tcPr>
            <w:tcW w:w="2835" w:type="dxa"/>
          </w:tcPr>
          <w:p w:rsidR="00B2278E" w:rsidRPr="00125F98" w:rsidRDefault="00B2278E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IED</w:t>
            </w:r>
            <w:r w:rsidRPr="00125F98">
              <w:rPr>
                <w:rFonts w:ascii="Arial" w:eastAsia="Malgun Gothic" w:hAnsi="Arial" w:cs="Arial" w:hint="eastAsia"/>
                <w:color w:val="000000"/>
                <w:kern w:val="0"/>
                <w:sz w:val="18"/>
                <w:szCs w:val="18"/>
              </w:rPr>
              <w:t xml:space="preserve"> ed</w: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, SWM</w:t>
            </w:r>
          </w:p>
        </w:tc>
      </w:tr>
      <w:tr w:rsidR="00B2278E" w:rsidRPr="00125F98" w:rsidTr="007F2142">
        <w:trPr>
          <w:trHeight w:val="374"/>
        </w:trPr>
        <w:tc>
          <w:tcPr>
            <w:tcW w:w="2269" w:type="dxa"/>
            <w:shd w:val="clear" w:color="auto" w:fill="auto"/>
            <w:hideMark/>
          </w:tcPr>
          <w:p w:rsidR="00B2278E" w:rsidRPr="00125F98" w:rsidRDefault="00EE020A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/>
            </w:r>
            <w:r w:rsidR="00190DC6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Cavedini&lt;/Author&gt;&lt;Year&gt;2010&lt;/Year&gt;&lt;RecNum&gt;164&lt;/RecNum&gt;&lt;DisplayText&gt;Cavedini (2010)&lt;/DisplayText&gt;&lt;record&gt;&lt;rec-number&gt;164&lt;/rec-number&gt;&lt;foreign-keys&gt;&lt;key app="EN" db-id="ttstfxwe5evas9ee5fuvvfsgwwsxzfvsx22e"&gt;164&lt;/key&gt;&lt;/foreign-keys&gt;&lt;ref-type name="Journal Article"&gt;17&lt;/ref-type&gt;&lt;contributors&gt;&lt;authors&gt;&lt;author&gt;Cavedini, P.&lt;/author&gt;&lt;author&gt;Zorzi, C.&lt;/author&gt;&lt;author&gt;Piccinni, M.&lt;/author&gt;&lt;author&gt;Cavallini, M. C.&lt;/author&gt;&lt;author&gt;Bellodi, L.&lt;/author&gt;&lt;/authors&gt;&lt;/contributors&gt;&lt;auth-address&gt;Department of Clinical Neurosciences, Villa San Benedetto Hospital, Hermanas Hospitalarias, Albese con Cassano, Italy. p.cavedini@paolocavedini.com&lt;/auth-address&gt;&lt;titles&gt;&lt;title&gt;Executive dysfunctions in obsessive-compulsive patients and unaffected relatives: searching for a new intermediate phenotype&lt;/title&gt;&lt;secondary-title&gt;Biological Psychiatry&lt;/secondary-title&gt;&lt;/titles&gt;&lt;periodical&gt;&lt;full-title&gt;Biological Psychiatry&lt;/full-title&gt;&lt;/periodical&gt;&lt;pages&gt;1178-84&lt;/pages&gt;&lt;volume&gt;67&lt;/volume&gt;&lt;number&gt;12&lt;/number&gt;&lt;edition&gt;2010/04/13&lt;/edition&gt;&lt;keywords&gt;&lt;keyword&gt;Adult&lt;/keyword&gt;&lt;keyword&gt;Cognition Disorders/complications/ psychology&lt;/keyword&gt;&lt;keyword&gt;Executive Function&lt;/keyword&gt;&lt;keyword&gt;Family/ psychology&lt;/keyword&gt;&lt;keyword&gt;Family Health&lt;/keyword&gt;&lt;keyword&gt;Female&lt;/keyword&gt;&lt;keyword&gt;Humans&lt;/keyword&gt;&lt;keyword&gt;Male&lt;/keyword&gt;&lt;keyword&gt;Middle Aged&lt;/keyword&gt;&lt;keyword&gt;Neuropsychological Tests&lt;/keyword&gt;&lt;keyword&gt;Obsessive-Compulsive Disorder/complications/ psychology&lt;/keyword&gt;&lt;keyword&gt;Phenotype&lt;/keyword&gt;&lt;keyword&gt;ROC Curve&lt;/keyword&gt;&lt;/keywords&gt;&lt;dates&gt;&lt;year&gt;2010&lt;/year&gt;&lt;pub-dates&gt;&lt;date&gt;Jun 15&lt;/date&gt;&lt;/pub-dates&gt;&lt;/dates&gt;&lt;isbn&gt;1873-2402 (Electronic)&amp;#xD;0006-3223 (Linking)&lt;/isbn&gt;&lt;accession-num&gt;20381015&lt;/accession-num&gt;&lt;urls&gt;&lt;/urls&gt;&lt;electronic-resource-num&gt;10.1016/j.biopsych.2010.02.012&lt;/electronic-resource-num&gt;&lt;remote-database-provider&gt;NLM&lt;/remote-database-provider&gt;&lt;language&gt;eng&lt;/language&gt;&lt;/record&gt;&lt;/Cite&gt;&lt;/EndNote&gt;</w:instrTex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separate"/>
            </w:r>
            <w:hyperlink w:anchor="_ENREF_18" w:tooltip="Cavedini, 2010 #164" w:history="1">
              <w:r w:rsidR="005678F5">
                <w:rPr>
                  <w:rFonts w:ascii="Arial" w:eastAsia="Malgun Gothic" w:hAnsi="Arial" w:cs="Arial"/>
                  <w:noProof/>
                  <w:color w:val="000000"/>
                  <w:kern w:val="0"/>
                  <w:sz w:val="18"/>
                  <w:szCs w:val="18"/>
                </w:rPr>
                <w:t>Cavedini (2010</w:t>
              </w:r>
            </w:hyperlink>
            <w:r w:rsidR="00006688">
              <w:rPr>
                <w:rFonts w:ascii="Arial" w:eastAsia="Malgun Gothic" w:hAnsi="Arial" w:cs="Arial"/>
                <w:noProof/>
                <w:color w:val="000000"/>
                <w:kern w:val="0"/>
                <w:sz w:val="18"/>
                <w:szCs w:val="18"/>
              </w:rPr>
              <w:t>)</w: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992" w:type="dxa"/>
            <w:gridSpan w:val="2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5/31</w:t>
            </w:r>
          </w:p>
        </w:tc>
        <w:tc>
          <w:tcPr>
            <w:tcW w:w="709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6/35</w:t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43/71</w:t>
            </w:r>
          </w:p>
        </w:tc>
        <w:tc>
          <w:tcPr>
            <w:tcW w:w="1133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NR</w:t>
            </w:r>
          </w:p>
        </w:tc>
        <w:tc>
          <w:tcPr>
            <w:tcW w:w="1277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 w:hint="eastAsia"/>
                <w:color w:val="000000"/>
                <w:kern w:val="0"/>
                <w:sz w:val="18"/>
                <w:szCs w:val="18"/>
              </w:rPr>
              <w:t>0</w:t>
            </w:r>
          </w:p>
        </w:tc>
        <w:tc>
          <w:tcPr>
            <w:tcW w:w="2835" w:type="dxa"/>
          </w:tcPr>
          <w:p w:rsidR="00B2278E" w:rsidRPr="00125F98" w:rsidRDefault="00B2278E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ToH</w:t>
            </w:r>
          </w:p>
        </w:tc>
      </w:tr>
      <w:tr w:rsidR="00B2278E" w:rsidRPr="00125F98" w:rsidTr="007F2142">
        <w:trPr>
          <w:trHeight w:val="374"/>
        </w:trPr>
        <w:tc>
          <w:tcPr>
            <w:tcW w:w="2269" w:type="dxa"/>
            <w:shd w:val="clear" w:color="auto" w:fill="auto"/>
            <w:hideMark/>
          </w:tcPr>
          <w:p w:rsidR="00B2278E" w:rsidRPr="00125F98" w:rsidRDefault="00EE020A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KYW5nPC9BdXRob3I+PFllYXI+MjAxMDwvWWVhcj48UmVj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==
</w:fldData>
              </w:fldChar>
            </w:r>
            <w:r w:rsidR="0000668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 </w:instrText>
            </w:r>
            <w:r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KYW5nPC9BdXRob3I+PFllYXI+MjAxMDwvWWVhcj48UmVj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==
</w:fldData>
              </w:fldChar>
            </w:r>
            <w:r w:rsidR="0000668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r>
            <w:r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separate"/>
            </w:r>
            <w:hyperlink w:anchor="_ENREF_41" w:tooltip="Jang, 2010 #1969" w:history="1">
              <w:r w:rsidR="005678F5">
                <w:rPr>
                  <w:rFonts w:ascii="Arial" w:eastAsia="Malgun Gothic" w:hAnsi="Arial" w:cs="Arial"/>
                  <w:noProof/>
                  <w:color w:val="000000"/>
                  <w:kern w:val="0"/>
                  <w:sz w:val="18"/>
                  <w:szCs w:val="18"/>
                </w:rPr>
                <w:t>Jang (2010</w:t>
              </w:r>
            </w:hyperlink>
            <w:r w:rsidR="00006688">
              <w:rPr>
                <w:rFonts w:ascii="Arial" w:eastAsia="Malgun Gothic" w:hAnsi="Arial" w:cs="Arial"/>
                <w:noProof/>
                <w:color w:val="000000"/>
                <w:kern w:val="0"/>
                <w:sz w:val="18"/>
                <w:szCs w:val="18"/>
              </w:rPr>
              <w:t>)</w: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992" w:type="dxa"/>
            <w:gridSpan w:val="2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144/144</w:t>
            </w:r>
          </w:p>
        </w:tc>
        <w:tc>
          <w:tcPr>
            <w:tcW w:w="709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26/25</w:t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65/65</w:t>
            </w:r>
          </w:p>
        </w:tc>
        <w:tc>
          <w:tcPr>
            <w:tcW w:w="1133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47</w:t>
            </w:r>
          </w:p>
        </w:tc>
        <w:tc>
          <w:tcPr>
            <w:tcW w:w="1277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 w:hint="eastAsia"/>
                <w:color w:val="000000"/>
                <w:kern w:val="0"/>
                <w:sz w:val="18"/>
                <w:szCs w:val="18"/>
              </w:rPr>
              <w:t>16</w:t>
            </w:r>
          </w:p>
        </w:tc>
        <w:tc>
          <w:tcPr>
            <w:tcW w:w="2835" w:type="dxa"/>
          </w:tcPr>
          <w:p w:rsidR="00B2278E" w:rsidRPr="00125F98" w:rsidRDefault="00B2278E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RCFT ir, RCFT organ</w:t>
            </w:r>
          </w:p>
        </w:tc>
      </w:tr>
      <w:tr w:rsidR="00B2278E" w:rsidRPr="00125F98" w:rsidTr="007F2142">
        <w:trPr>
          <w:trHeight w:val="374"/>
        </w:trPr>
        <w:tc>
          <w:tcPr>
            <w:tcW w:w="2269" w:type="dxa"/>
            <w:shd w:val="clear" w:color="auto" w:fill="auto"/>
            <w:hideMark/>
          </w:tcPr>
          <w:p w:rsidR="00B2278E" w:rsidRPr="00125F98" w:rsidRDefault="00EE020A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SYW1wYWNoZXI8L0F1dGhvcj48WWVhcj4yMDEwPC9ZZWFy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</w:fldData>
              </w:fldChar>
            </w:r>
            <w:r w:rsidR="00190DC6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 </w:instrText>
            </w:r>
            <w:r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SYW1wYWNoZXI8L0F1dGhvcj48WWVhcj4yMDEwPC9ZZWFy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</w:fldData>
              </w:fldChar>
            </w:r>
            <w:r w:rsidR="00190DC6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r>
            <w:r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separate"/>
            </w:r>
            <w:hyperlink w:anchor="_ENREF_70" w:tooltip="Rampacher, 2010 #166" w:history="1">
              <w:r w:rsidR="005678F5">
                <w:rPr>
                  <w:rFonts w:ascii="Arial" w:eastAsia="Malgun Gothic" w:hAnsi="Arial" w:cs="Arial"/>
                  <w:noProof/>
                  <w:color w:val="000000"/>
                  <w:kern w:val="0"/>
                  <w:sz w:val="18"/>
                  <w:szCs w:val="18"/>
                </w:rPr>
                <w:t>Rampacher (2010</w:t>
              </w:r>
            </w:hyperlink>
            <w:r w:rsidR="00006688">
              <w:rPr>
                <w:rFonts w:ascii="Arial" w:eastAsia="Malgun Gothic" w:hAnsi="Arial" w:cs="Arial"/>
                <w:noProof/>
                <w:color w:val="000000"/>
                <w:kern w:val="0"/>
                <w:sz w:val="18"/>
                <w:szCs w:val="18"/>
              </w:rPr>
              <w:t>)</w: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992" w:type="dxa"/>
            <w:gridSpan w:val="2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40/40</w:t>
            </w:r>
          </w:p>
        </w:tc>
        <w:tc>
          <w:tcPr>
            <w:tcW w:w="709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3/35</w:t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3/30</w:t>
            </w:r>
          </w:p>
        </w:tc>
        <w:tc>
          <w:tcPr>
            <w:tcW w:w="1133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75</w:t>
            </w:r>
          </w:p>
        </w:tc>
        <w:tc>
          <w:tcPr>
            <w:tcW w:w="1277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 w:hint="eastAsia"/>
                <w:color w:val="000000"/>
                <w:kern w:val="0"/>
                <w:sz w:val="18"/>
                <w:szCs w:val="18"/>
              </w:rPr>
              <w:t>53</w:t>
            </w:r>
          </w:p>
        </w:tc>
        <w:tc>
          <w:tcPr>
            <w:tcW w:w="2835" w:type="dxa"/>
          </w:tcPr>
          <w:p w:rsidR="00B2278E" w:rsidRPr="00125F98" w:rsidRDefault="00B2278E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LF, RCFT organ, TMTA, TMAB</w:t>
            </w:r>
          </w:p>
        </w:tc>
      </w:tr>
      <w:tr w:rsidR="00B2278E" w:rsidRPr="00125F98" w:rsidTr="007F2142">
        <w:trPr>
          <w:trHeight w:val="374"/>
        </w:trPr>
        <w:tc>
          <w:tcPr>
            <w:tcW w:w="2269" w:type="dxa"/>
            <w:shd w:val="clear" w:color="auto" w:fill="auto"/>
            <w:hideMark/>
          </w:tcPr>
          <w:p w:rsidR="00B2278E" w:rsidRPr="00125F98" w:rsidRDefault="00EE020A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/>
            </w:r>
            <w:r w:rsidR="00930C6F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Sayin&lt;/Author&gt;&lt;Year&gt;2010&lt;/Year&gt;&lt;RecNum&gt;167&lt;/RecNum&gt;&lt;DisplayText&gt;Sayin (2010)&lt;/DisplayText&gt;&lt;record&gt;&lt;rec-number&gt;167&lt;/rec-number&gt;&lt;foreign-keys&gt;&lt;key app="EN" db-id="ttstfxwe5evas9ee5fuvvfsgwwsxzfvsx22e"&gt;167&lt;/key&gt;&lt;/foreign-keys&gt;&lt;ref-type name="Journal Article"&gt;17&lt;/ref-type&gt;&lt;contributors&gt;&lt;authors&gt;&lt;author&gt;Sayin, A.&lt;/author&gt;&lt;author&gt;Oral, N.&lt;/author&gt;&lt;author&gt;Utku, C.&lt;/author&gt;&lt;author&gt;Baysak, E.&lt;/author&gt;&lt;author&gt;Candansayar, S.&lt;/author&gt;&lt;/authors&gt;&lt;/contributors&gt;&lt;auth-address&gt;Psychiatry Department of Gazi University Hospital, Ankara, Turkey. aslihansayin@yahoo.com&lt;/auth-address&gt;&lt;titles&gt;&lt;title&gt;Theory of mind in obsessive-compulsive disorder: comparison with healthy controls&lt;/title&gt;&lt;secondary-title&gt;European Psychiatry&lt;/secondary-title&gt;&lt;/titles&gt;&lt;periodical&gt;&lt;full-title&gt;European Psychiatry&lt;/full-title&gt;&lt;/periodical&gt;&lt;pages&gt;116-22&lt;/pages&gt;&lt;volume&gt;25&lt;/volume&gt;&lt;number&gt;2&lt;/number&gt;&lt;edition&gt;2009/12/26&lt;/edition&gt;&lt;keywords&gt;&lt;keyword&gt;Adult&lt;/keyword&gt;&lt;keyword&gt;Aged&lt;/keyword&gt;&lt;keyword&gt;Case-Control Studies&lt;/keyword&gt;&lt;keyword&gt;Cognition&lt;/keyword&gt;&lt;keyword&gt;Female&lt;/keyword&gt;&lt;keyword&gt;Humans&lt;/keyword&gt;&lt;keyword&gt;Male&lt;/keyword&gt;&lt;keyword&gt;Memory&lt;/keyword&gt;&lt;keyword&gt;Middle Aged&lt;/keyword&gt;&lt;keyword&gt;Neuropsychological Tests&lt;/keyword&gt;&lt;keyword&gt;Obsessive-Compulsive Disorder/ psychology&lt;/keyword&gt;&lt;keyword&gt;Psychiatric Status Rating Scales&lt;/keyword&gt;&lt;keyword&gt;Psychomotor Performance&lt;/keyword&gt;&lt;keyword&gt;Theory of Mind&lt;/keyword&gt;&lt;keyword&gt;Time Factors&lt;/keyword&gt;&lt;keyword&gt;Turkey&lt;/keyword&gt;&lt;keyword&gt;Visual Perception&lt;/keyword&gt;&lt;/keywords&gt;&lt;dates&gt;&lt;year&gt;2010&lt;/year&gt;&lt;pub-dates&gt;&lt;date&gt;Mar&lt;/date&gt;&lt;/pub-dates&gt;&lt;/dates&gt;&lt;isbn&gt;1778-3585 (Electronic)&amp;#xD;0924-9338 (Linking)&lt;/isbn&gt;&lt;accession-num&gt;20034768&lt;/accession-num&gt;&lt;urls&gt;&lt;/urls&gt;&lt;electronic-resource-num&gt;10.1016/j.eurpsy.2009.09.002&lt;/electronic-resource-num&gt;&lt;remote-database-provider&gt;NLM&lt;/remote-database-provider&gt;&lt;language&gt;eng&lt;/language&gt;&lt;/record&gt;&lt;/Cite&gt;&lt;/EndNote&gt;</w:instrTex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separate"/>
            </w:r>
            <w:hyperlink w:anchor="_ENREF_76" w:tooltip="Sayin, 2010 #167" w:history="1">
              <w:r w:rsidR="005678F5">
                <w:rPr>
                  <w:rFonts w:ascii="Arial" w:eastAsia="Malgun Gothic" w:hAnsi="Arial" w:cs="Arial"/>
                  <w:noProof/>
                  <w:color w:val="000000"/>
                  <w:kern w:val="0"/>
                  <w:sz w:val="18"/>
                  <w:szCs w:val="18"/>
                </w:rPr>
                <w:t>Sayin (2010</w:t>
              </w:r>
            </w:hyperlink>
            <w:r w:rsidR="00006688">
              <w:rPr>
                <w:rFonts w:ascii="Arial" w:eastAsia="Malgun Gothic" w:hAnsi="Arial" w:cs="Arial"/>
                <w:noProof/>
                <w:color w:val="000000"/>
                <w:kern w:val="0"/>
                <w:sz w:val="18"/>
                <w:szCs w:val="18"/>
              </w:rPr>
              <w:t>)</w: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992" w:type="dxa"/>
            <w:gridSpan w:val="2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0/30</w:t>
            </w:r>
          </w:p>
        </w:tc>
        <w:tc>
          <w:tcPr>
            <w:tcW w:w="709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4/33</w:t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3/33</w:t>
            </w:r>
          </w:p>
        </w:tc>
        <w:tc>
          <w:tcPr>
            <w:tcW w:w="1133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100</w:t>
            </w:r>
          </w:p>
        </w:tc>
        <w:tc>
          <w:tcPr>
            <w:tcW w:w="1277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 w:hint="eastAsia"/>
                <w:color w:val="000000"/>
                <w:kern w:val="0"/>
                <w:sz w:val="18"/>
                <w:szCs w:val="18"/>
              </w:rPr>
              <w:t>0</w:t>
            </w:r>
          </w:p>
        </w:tc>
        <w:tc>
          <w:tcPr>
            <w:tcW w:w="2835" w:type="dxa"/>
          </w:tcPr>
          <w:p w:rsidR="00B2278E" w:rsidRPr="00125F98" w:rsidRDefault="00B2278E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DS, LM, Stroop</w:t>
            </w:r>
          </w:p>
        </w:tc>
      </w:tr>
      <w:tr w:rsidR="00B2278E" w:rsidRPr="00125F98" w:rsidTr="007F2142">
        <w:trPr>
          <w:trHeight w:val="374"/>
        </w:trPr>
        <w:tc>
          <w:tcPr>
            <w:tcW w:w="2269" w:type="dxa"/>
            <w:shd w:val="clear" w:color="auto" w:fill="auto"/>
            <w:hideMark/>
          </w:tcPr>
          <w:p w:rsidR="00B2278E" w:rsidRPr="00125F98" w:rsidRDefault="00EE020A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/>
            </w:r>
            <w:r w:rsidR="00190DC6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Segalas&lt;/Author&gt;&lt;Year&gt;2010&lt;/Year&gt;&lt;RecNum&gt;168&lt;/RecNum&gt;&lt;DisplayText&gt;Segalas (2010)&lt;/DisplayText&gt;&lt;record&gt;&lt;rec-number&gt;168&lt;/rec-number&gt;&lt;foreign-keys&gt;&lt;key app="EN" db-id="ttstfxwe5evas9ee5fuvvfsgwwsxzfvsx22e"&gt;168&lt;/key&gt;&lt;/foreign-keys&gt;&lt;ref-type name="Journal Article"&gt;17&lt;/ref-type&gt;&lt;contributors&gt;&lt;authors&gt;&lt;author&gt;Segalas, C.&lt;/author&gt;&lt;author&gt;Alonso, P.&lt;/author&gt;&lt;author&gt;Real, E.&lt;/author&gt;&lt;author&gt;Garcia, A.&lt;/author&gt;&lt;author&gt;Minambres, A.&lt;/author&gt;&lt;author&gt;Labad, J.&lt;/author&gt;&lt;author&gt;Pertusa, A.&lt;/author&gt;&lt;author&gt;Bueno, B.&lt;/author&gt;&lt;author&gt;Jimenez-Murcia, S.&lt;/author&gt;&lt;author&gt;Menchon, J. M.&lt;/author&gt;&lt;/authors&gt;&lt;/contributors&gt;&lt;auth-address&gt;OCD Clinical and Research Unit, Department of Psychiatry, Bellvitge University Hospital, Barcelona, Spain. csegalas@bellvitgehospital.cat&lt;/auth-address&gt;&lt;titles&gt;&lt;title&gt;Memory and strategic processing in first-degree relatives of obsessive compulsive patients&lt;/title&gt;&lt;secondary-title&gt;Psychological Medicine&lt;/secondary-title&gt;&lt;/titles&gt;&lt;periodical&gt;&lt;full-title&gt;Psychological Medicine&lt;/full-title&gt;&lt;/periodical&gt;&lt;pages&gt;2001-11&lt;/pages&gt;&lt;volume&gt;40&lt;/volume&gt;&lt;number&gt;12&lt;/number&gt;&lt;edition&gt;2010/03/11&lt;/edition&gt;&lt;keywords&gt;&lt;keyword&gt;Adult&lt;/keyword&gt;&lt;keyword&gt;Biological Markers&lt;/keyword&gt;&lt;keyword&gt;Case-Control Studies&lt;/keyword&gt;&lt;keyword&gt;Cognition Disorders/physiopathology&lt;/keyword&gt;&lt;keyword&gt;Female&lt;/keyword&gt;&lt;keyword&gt;Humans&lt;/keyword&gt;&lt;keyword&gt;Male&lt;/keyword&gt;&lt;keyword&gt;Memory Disorders/physiopathology&lt;/keyword&gt;&lt;keyword&gt;Middle Aged&lt;/keyword&gt;&lt;keyword&gt;Obsessive-Compulsive Disorder/diagnosis/ genetics/ physiopathology/psychology&lt;/keyword&gt;&lt;/keywords&gt;&lt;dates&gt;&lt;year&gt;2010&lt;/year&gt;&lt;pub-dates&gt;&lt;date&gt;Dec&lt;/date&gt;&lt;/pub-dates&gt;&lt;/dates&gt;&lt;isbn&gt;1469-8978 (Electronic)&amp;#xD;0033-2917 (Linking)&lt;/isbn&gt;&lt;accession-num&gt;20214841&lt;/accession-num&gt;&lt;urls&gt;&lt;/urls&gt;&lt;electronic-resource-num&gt;10.1017/s0033291710000310&lt;/electronic-resource-num&gt;&lt;remote-database-provider&gt;NLM&lt;/remote-database-provider&gt;&lt;language&gt;eng&lt;/language&gt;&lt;/record&gt;&lt;/Cite&gt;&lt;/EndNote&gt;</w:instrTex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separate"/>
            </w:r>
            <w:hyperlink w:anchor="_ENREF_78" w:tooltip="Segalas, 2010 #168" w:history="1">
              <w:r w:rsidR="005678F5">
                <w:rPr>
                  <w:rFonts w:ascii="Arial" w:eastAsia="Malgun Gothic" w:hAnsi="Arial" w:cs="Arial"/>
                  <w:noProof/>
                  <w:color w:val="000000"/>
                  <w:kern w:val="0"/>
                  <w:sz w:val="18"/>
                  <w:szCs w:val="18"/>
                </w:rPr>
                <w:t>Segalas (2010</w:t>
              </w:r>
            </w:hyperlink>
            <w:r w:rsidR="00006688">
              <w:rPr>
                <w:rFonts w:ascii="Arial" w:eastAsia="Malgun Gothic" w:hAnsi="Arial" w:cs="Arial"/>
                <w:noProof/>
                <w:color w:val="000000"/>
                <w:kern w:val="0"/>
                <w:sz w:val="18"/>
                <w:szCs w:val="18"/>
              </w:rPr>
              <w:t>)</w: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992" w:type="dxa"/>
            <w:gridSpan w:val="2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25/25</w:t>
            </w:r>
          </w:p>
        </w:tc>
        <w:tc>
          <w:tcPr>
            <w:tcW w:w="709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44/44</w:t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48/48</w:t>
            </w:r>
          </w:p>
        </w:tc>
        <w:tc>
          <w:tcPr>
            <w:tcW w:w="1133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96</w:t>
            </w:r>
          </w:p>
        </w:tc>
        <w:tc>
          <w:tcPr>
            <w:tcW w:w="1277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 w:hint="eastAsia"/>
                <w:color w:val="000000"/>
                <w:kern w:val="0"/>
                <w:sz w:val="18"/>
                <w:szCs w:val="18"/>
              </w:rPr>
              <w:t>24</w:t>
            </w:r>
          </w:p>
        </w:tc>
        <w:tc>
          <w:tcPr>
            <w:tcW w:w="2835" w:type="dxa"/>
          </w:tcPr>
          <w:p w:rsidR="00B2278E" w:rsidRPr="00125F98" w:rsidRDefault="00B2278E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RCFT ir, RCFT organ, VLT dr, VLT sc</w:t>
            </w:r>
          </w:p>
        </w:tc>
      </w:tr>
      <w:tr w:rsidR="00B2278E" w:rsidRPr="00125F98" w:rsidTr="007F2142">
        <w:trPr>
          <w:trHeight w:val="374"/>
        </w:trPr>
        <w:tc>
          <w:tcPr>
            <w:tcW w:w="2269" w:type="dxa"/>
            <w:shd w:val="clear" w:color="auto" w:fill="auto"/>
            <w:hideMark/>
          </w:tcPr>
          <w:p w:rsidR="00B2278E" w:rsidRPr="00125F98" w:rsidRDefault="00EE020A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/>
            </w:r>
            <w:r w:rsidR="00190DC6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Starcke&lt;/Author&gt;&lt;Year&gt;2010&lt;/Year&gt;&lt;RecNum&gt;170&lt;/RecNum&gt;&lt;DisplayText&gt;Starcke (2010)&lt;/DisplayText&gt;&lt;record&gt;&lt;rec-number&gt;170&lt;/rec-number&gt;&lt;foreign-keys&gt;&lt;key app="EN" db-id="ttstfxwe5evas9ee5fuvvfsgwwsxzfvsx22e"&gt;170&lt;/key&gt;&lt;/foreign-keys&gt;&lt;ref-type name="Journal Article"&gt;17&lt;/ref-type&gt;&lt;contributors&gt;&lt;authors&gt;&lt;author&gt;Starcke, K.&lt;/author&gt;&lt;author&gt;Tuschen-Caffier, B.&lt;/author&gt;&lt;author&gt;Markowitsch, H. J.&lt;/author&gt;&lt;author&gt;Brand, M.&lt;/author&gt;&lt;/authors&gt;&lt;/contributors&gt;&lt;auth-address&gt;Department of Physiological Psychology, University of Bielefeld, P.O. Box 100131, 33501 Bielefeld, Germany. katrin.starcke@uni-bielefeld.de&lt;/auth-address&gt;&lt;titles&gt;&lt;title&gt;Dissociation of decisions in ambiguous and risky situations in obsessive-compulsive disorder&lt;/title&gt;&lt;secondary-title&gt;Psychiatry Research&lt;/secondary-title&gt;&lt;/titles&gt;&lt;periodical&gt;&lt;full-title&gt;Psychiatry Research&lt;/full-title&gt;&lt;/periodical&gt;&lt;pages&gt;114-20&lt;/pages&gt;&lt;volume&gt;175&lt;/volume&gt;&lt;number&gt;1-2&lt;/number&gt;&lt;edition&gt;2009/12/17&lt;/edition&gt;&lt;keywords&gt;&lt;keyword&gt;Adult&lt;/keyword&gt;&lt;keyword&gt;Analysis of Variance&lt;/keyword&gt;&lt;keyword&gt;Association Learning/physiology&lt;/keyword&gt;&lt;keyword&gt;Decision Making&lt;/keyword&gt;&lt;keyword&gt;Executive Function/physiology&lt;/keyword&gt;&lt;keyword&gt;Feedback&lt;/keyword&gt;&lt;keyword&gt;Female&lt;/keyword&gt;&lt;keyword&gt;Games, Experimental&lt;/keyword&gt;&lt;keyword&gt;Humans&lt;/keyword&gt;&lt;keyword&gt;Intelligence&lt;/keyword&gt;&lt;keyword&gt;Male&lt;/keyword&gt;&lt;keyword&gt;Middle Aged&lt;/keyword&gt;&lt;keyword&gt;Neuropsychological Tests&lt;/keyword&gt;&lt;keyword&gt;Obsessive-Compulsive Disorder/ psychology&lt;/keyword&gt;&lt;keyword&gt;Reference Values&lt;/keyword&gt;&lt;keyword&gt;Risk-Taking&lt;/keyword&gt;&lt;/keywords&gt;&lt;dates&gt;&lt;year&gt;2010&lt;/year&gt;&lt;pub-dates&gt;&lt;date&gt;Jan 30&lt;/date&gt;&lt;/pub-dates&gt;&lt;/dates&gt;&lt;isbn&gt;0165-1781 (Print)&amp;#xD;0165-1781 (Linking)&lt;/isbn&gt;&lt;accession-num&gt;20004479&lt;/accession-num&gt;&lt;urls&gt;&lt;/urls&gt;&lt;electronic-resource-num&gt;10.1016/j.psychres.2008.10.022&lt;/electronic-resource-num&gt;&lt;remote-database-provider&gt;NLM&lt;/remote-database-provider&gt;&lt;language&gt;eng&lt;/language&gt;&lt;/record&gt;&lt;/Cite&gt;&lt;/EndNote&gt;</w:instrTex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separate"/>
            </w:r>
            <w:hyperlink w:anchor="_ENREF_82" w:tooltip="Starcke, 2010 #170" w:history="1">
              <w:r w:rsidR="005678F5">
                <w:rPr>
                  <w:rFonts w:ascii="Arial" w:eastAsia="Malgun Gothic" w:hAnsi="Arial" w:cs="Arial"/>
                  <w:noProof/>
                  <w:color w:val="000000"/>
                  <w:kern w:val="0"/>
                  <w:sz w:val="18"/>
                  <w:szCs w:val="18"/>
                </w:rPr>
                <w:t>Starcke (2010</w:t>
              </w:r>
            </w:hyperlink>
            <w:r w:rsidR="00006688">
              <w:rPr>
                <w:rFonts w:ascii="Arial" w:eastAsia="Malgun Gothic" w:hAnsi="Arial" w:cs="Arial"/>
                <w:noProof/>
                <w:color w:val="000000"/>
                <w:kern w:val="0"/>
                <w:sz w:val="18"/>
                <w:szCs w:val="18"/>
              </w:rPr>
              <w:t>)</w: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992" w:type="dxa"/>
            <w:gridSpan w:val="2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23/22</w:t>
            </w:r>
          </w:p>
        </w:tc>
        <w:tc>
          <w:tcPr>
            <w:tcW w:w="709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5/37</w:t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57/55</w:t>
            </w:r>
          </w:p>
        </w:tc>
        <w:tc>
          <w:tcPr>
            <w:tcW w:w="1133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61</w:t>
            </w:r>
          </w:p>
        </w:tc>
        <w:tc>
          <w:tcPr>
            <w:tcW w:w="1277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 w:hint="eastAsia"/>
                <w:color w:val="000000"/>
                <w:kern w:val="0"/>
                <w:sz w:val="18"/>
                <w:szCs w:val="18"/>
              </w:rPr>
              <w:t>U</w:t>
            </w:r>
          </w:p>
        </w:tc>
        <w:tc>
          <w:tcPr>
            <w:tcW w:w="2835" w:type="dxa"/>
          </w:tcPr>
          <w:p w:rsidR="00B2278E" w:rsidRPr="00125F98" w:rsidRDefault="00B2278E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LF, Stroop, TMTA, TMTB</w:t>
            </w:r>
          </w:p>
        </w:tc>
      </w:tr>
      <w:tr w:rsidR="00B2278E" w:rsidRPr="00125F98" w:rsidTr="007F2142">
        <w:trPr>
          <w:trHeight w:val="374"/>
        </w:trPr>
        <w:tc>
          <w:tcPr>
            <w:tcW w:w="2269" w:type="dxa"/>
            <w:shd w:val="clear" w:color="auto" w:fill="auto"/>
            <w:hideMark/>
          </w:tcPr>
          <w:p w:rsidR="00B2278E" w:rsidRPr="00125F98" w:rsidRDefault="00EE020A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Cb3JnZXM8L0F1dGhvcj48WWVhcj4yMDExPC9ZZWFyPjxS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</w:fldData>
              </w:fldChar>
            </w:r>
            <w:r w:rsidR="00190DC6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 </w:instrText>
            </w:r>
            <w:r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Cb3JnZXM8L0F1dGhvcj48WWVhcj4yMDExPC9ZZWFyPjxS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</w:fldData>
              </w:fldChar>
            </w:r>
            <w:r w:rsidR="00190DC6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r>
            <w:r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separate"/>
            </w:r>
            <w:hyperlink w:anchor="_ENREF_11" w:tooltip="Borges, 2011 #214" w:history="1">
              <w:r w:rsidR="005678F5">
                <w:rPr>
                  <w:rFonts w:ascii="Arial" w:eastAsia="Malgun Gothic" w:hAnsi="Arial" w:cs="Arial"/>
                  <w:noProof/>
                  <w:color w:val="000000"/>
                  <w:kern w:val="0"/>
                  <w:sz w:val="18"/>
                  <w:szCs w:val="18"/>
                </w:rPr>
                <w:t>Borges (2011</w:t>
              </w:r>
            </w:hyperlink>
            <w:r w:rsidR="00006688">
              <w:rPr>
                <w:rFonts w:ascii="Arial" w:eastAsia="Malgun Gothic" w:hAnsi="Arial" w:cs="Arial"/>
                <w:noProof/>
                <w:color w:val="000000"/>
                <w:kern w:val="0"/>
                <w:sz w:val="18"/>
                <w:szCs w:val="18"/>
              </w:rPr>
              <w:t>)</w: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992" w:type="dxa"/>
            <w:gridSpan w:val="2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67/17</w:t>
            </w:r>
          </w:p>
        </w:tc>
        <w:tc>
          <w:tcPr>
            <w:tcW w:w="709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3/30</w:t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42/29</w:t>
            </w:r>
          </w:p>
        </w:tc>
        <w:tc>
          <w:tcPr>
            <w:tcW w:w="1133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NR</w:t>
            </w:r>
          </w:p>
        </w:tc>
        <w:tc>
          <w:tcPr>
            <w:tcW w:w="1277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 w:hint="eastAsia"/>
                <w:color w:val="000000"/>
                <w:kern w:val="0"/>
                <w:sz w:val="18"/>
                <w:szCs w:val="18"/>
              </w:rPr>
              <w:t>U</w:t>
            </w:r>
          </w:p>
        </w:tc>
        <w:tc>
          <w:tcPr>
            <w:tcW w:w="2835" w:type="dxa"/>
          </w:tcPr>
          <w:p w:rsidR="00B2278E" w:rsidRPr="00125F98" w:rsidRDefault="00B2278E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LF, WCST</w:t>
            </w:r>
          </w:p>
        </w:tc>
      </w:tr>
      <w:tr w:rsidR="00B2278E" w:rsidRPr="00125F98" w:rsidTr="007F2142">
        <w:trPr>
          <w:trHeight w:val="374"/>
        </w:trPr>
        <w:tc>
          <w:tcPr>
            <w:tcW w:w="2269" w:type="dxa"/>
            <w:shd w:val="clear" w:color="auto" w:fill="auto"/>
            <w:hideMark/>
          </w:tcPr>
          <w:p w:rsidR="00B2278E" w:rsidRPr="00125F98" w:rsidRDefault="00EE020A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/>
            </w:r>
            <w:r w:rsidR="00B92F47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Hashimoto&lt;/Author&gt;&lt;Year&gt;2011&lt;/Year&gt;&lt;RecNum&gt;173&lt;/RecNum&gt;&lt;DisplayText&gt;Hashimoto (2011)&lt;/DisplayText&gt;&lt;record&gt;&lt;rec-number&gt;173&lt;/rec-number&gt;&lt;foreign-keys&gt;&lt;key app="EN" db-id="ttstfxwe5evas9ee5fuvvfsgwwsxzfvsx22e"&gt;173&lt;/key&gt;&lt;/foreign-keys&gt;&lt;ref-type name="Journal Article"&gt;17&lt;/ref-type&gt;&lt;contributors&gt;&lt;authors&gt;&lt;author&gt;Hashimoto, N.&lt;/author&gt;&lt;author&gt;Nakaaki, S.&lt;/author&gt;&lt;author&gt;Omori, I. M.&lt;/author&gt;&lt;author&gt;Fujioi, J.&lt;/author&gt;&lt;author&gt;Noguchi, Y.&lt;/author&gt;&lt;author&gt;Murata, Y.&lt;/author&gt;&lt;author&gt;Sato, J.&lt;/author&gt;&lt;author&gt;Tatsumi, H.&lt;/author&gt;&lt;author&gt;Torii, K.&lt;/author&gt;&lt;author&gt;Mimura, M.&lt;/author&gt;&lt;author&gt;Furukawa, T. A.&lt;/author&gt;&lt;/authors&gt;&lt;/contributors&gt;&lt;auth-address&gt;Department of Psychiatry and Cognitive-Behavioral Medicine, Nagoya City University Graduate School of Medical Sciences, Nagoya City, Japan.&lt;/auth-address&gt;&lt;titles&gt;&lt;title&gt;Distinct neuropsychological profiles of three major symptom dimensions in obsessive-compulsive disorder&lt;/title&gt;&lt;secondary-title&gt;Psychiatry Research&lt;/secondary-title&gt;&lt;/titles&gt;&lt;periodical&gt;&lt;full-title&gt;Psychiatry Research&lt;/full-title&gt;&lt;/periodical&gt;&lt;pages&gt;166-73&lt;/pages&gt;&lt;volume&gt;187&lt;/volume&gt;&lt;number&gt;1-2&lt;/number&gt;&lt;edition&gt;2010/09/08&lt;/edition&gt;&lt;keywords&gt;&lt;keyword&gt;Adult&lt;/keyword&gt;&lt;keyword&gt;Attention/physiology&lt;/keyword&gt;&lt;keyword&gt;Cognition Disorders/ diagnosis/ etiology&lt;/keyword&gt;&lt;keyword&gt;Executive Function/physiology&lt;/keyword&gt;&lt;keyword&gt;Female&lt;/keyword&gt;&lt;keyword&gt;Humans&lt;/keyword&gt;&lt;keyword&gt;Male&lt;/keyword&gt;&lt;keyword&gt;Memory Disorders/etiology&lt;/keyword&gt;&lt;keyword&gt;Neuropsychological Tests&lt;/keyword&gt;&lt;keyword&gt;Obsessive-Compulsive Disorder/ physiopathology&lt;/keyword&gt;&lt;keyword&gt;Psychiatric Status Rating Scales&lt;/keyword&gt;&lt;keyword&gt;Retrospective Studies&lt;/keyword&gt;&lt;/keywords&gt;&lt;dates&gt;&lt;year&gt;2011&lt;/year&gt;&lt;pub-dates&gt;&lt;date&gt;May 15&lt;/date&gt;&lt;/pub-dates&gt;&lt;/dates&gt;&lt;isbn&gt;0165-1781 (Print)&amp;#xD;0165-1781 (Linking)&lt;/isbn&gt;&lt;accession-num&gt;20817310&lt;/accession-num&gt;&lt;urls&gt;&lt;/urls&gt;&lt;electronic-resource-num&gt;10.1016/j.psychres.2010.08.001&lt;/electronic-resource-num&gt;&lt;remote-database-provider&gt;NLM&lt;/remote-database-provider&gt;&lt;language&gt;eng&lt;/language&gt;&lt;/record&gt;&lt;/Cite&gt;&lt;/EndNote&gt;</w:instrTex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separate"/>
            </w:r>
            <w:hyperlink w:anchor="_ENREF_37" w:tooltip="Hashimoto, 2011 #173" w:history="1">
              <w:r w:rsidR="005678F5">
                <w:rPr>
                  <w:rFonts w:ascii="Arial" w:eastAsia="Malgun Gothic" w:hAnsi="Arial" w:cs="Arial"/>
                  <w:noProof/>
                  <w:color w:val="000000"/>
                  <w:kern w:val="0"/>
                  <w:sz w:val="18"/>
                  <w:szCs w:val="18"/>
                </w:rPr>
                <w:t>Hashimoto (2011</w:t>
              </w:r>
            </w:hyperlink>
            <w:r w:rsidR="00006688">
              <w:rPr>
                <w:rFonts w:ascii="Arial" w:eastAsia="Malgun Gothic" w:hAnsi="Arial" w:cs="Arial"/>
                <w:noProof/>
                <w:color w:val="000000"/>
                <w:kern w:val="0"/>
                <w:sz w:val="18"/>
                <w:szCs w:val="18"/>
              </w:rPr>
              <w:t>)</w: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992" w:type="dxa"/>
            <w:gridSpan w:val="2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63/50</w:t>
            </w:r>
          </w:p>
        </w:tc>
        <w:tc>
          <w:tcPr>
            <w:tcW w:w="709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4/33</w:t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40/44</w:t>
            </w:r>
          </w:p>
        </w:tc>
        <w:tc>
          <w:tcPr>
            <w:tcW w:w="1133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78</w:t>
            </w:r>
          </w:p>
        </w:tc>
        <w:tc>
          <w:tcPr>
            <w:tcW w:w="1277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 w:hint="eastAsia"/>
                <w:color w:val="000000"/>
                <w:kern w:val="0"/>
                <w:sz w:val="18"/>
                <w:szCs w:val="18"/>
              </w:rPr>
              <w:t>0</w:t>
            </w:r>
          </w:p>
        </w:tc>
        <w:tc>
          <w:tcPr>
            <w:tcW w:w="2835" w:type="dxa"/>
          </w:tcPr>
          <w:p w:rsidR="00B2278E" w:rsidRPr="00125F98" w:rsidRDefault="00B2278E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CF, LF, LM</w:t>
            </w:r>
          </w:p>
        </w:tc>
      </w:tr>
      <w:tr w:rsidR="00B2278E" w:rsidRPr="00125F98" w:rsidTr="007F2142">
        <w:trPr>
          <w:trHeight w:val="374"/>
        </w:trPr>
        <w:tc>
          <w:tcPr>
            <w:tcW w:w="2269" w:type="dxa"/>
            <w:shd w:val="clear" w:color="auto" w:fill="auto"/>
            <w:hideMark/>
          </w:tcPr>
          <w:p w:rsidR="00B2278E" w:rsidRPr="00125F98" w:rsidRDefault="00EE020A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lastRenderedPageBreak/>
              <w:fldChar w:fldCharType="begin"/>
            </w:r>
            <w:r w:rsidR="00B92F47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Jaafari&lt;/Author&gt;&lt;RecNum&gt;198&lt;/RecNum&gt;&lt;DisplayText&gt;Jaafari (2013)&lt;/DisplayText&gt;&lt;record&gt;&lt;rec-number&gt;198&lt;/rec-number&gt;&lt;foreign-keys&gt;&lt;key app="EN" db-id="ttstfxwe5evas9ee5fuvvfsgwwsxzfvsx22e"&gt;198&lt;/key&gt;&lt;/foreign-keys&gt;&lt;ref-type name="Journal Article"&gt;17&lt;/ref-type&gt;&lt;contributors&gt;&lt;authors&gt;&lt;author&gt;Jaafari, N.&lt;/author&gt;&lt;author&gt;Frasca, M.&lt;/author&gt;&lt;author&gt;Rigalleau, F.&lt;/author&gt;&lt;author&gt;Rachid, F.&lt;/author&gt;&lt;author&gt;Gil, R.&lt;/author&gt;&lt;author&gt;Olié, J.P.&lt;/author&gt;&lt;author&gt;Guehl, D.&lt;/author&gt;&lt;author&gt;Burbaud, P.&lt;/author&gt;&lt;author&gt;Aouizerate, B.&lt;/author&gt;&lt;author&gt;Rotgé, J.Y.&lt;/author&gt;&lt;/authors&gt;&lt;/contributors&gt;&lt;titles&gt;&lt;title&gt;Forgetting what you have checked: a link between working memory impairment and checking behaviors in obsessive-compulsive disorder&lt;/title&gt;&lt;secondary-title&gt;European Psychiatry&lt;/secondary-title&gt;&lt;/titles&gt;&lt;periodical&gt;&lt;full-title&gt;European Psychiatry&lt;/full-title&gt;&lt;/periodical&gt;&lt;pages&gt;87-93&lt;/pages&gt;&lt;volume&gt;28&lt;/volume&gt;&lt;number&gt;2&lt;/number&gt;&lt;dates&gt;&lt;year&gt;2013&lt;/year&gt;&lt;/dates&gt;&lt;isbn&gt;0924-9338&lt;/isbn&gt;&lt;urls&gt;&lt;/urls&gt;&lt;electronic-resource-num&gt;doi:10.1016/j.eurpsy.2011.07.001&lt;/electronic-resource-num&gt;&lt;/record&gt;&lt;/Cite&gt;&lt;/EndNote&gt;</w:instrTex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separate"/>
            </w:r>
            <w:hyperlink w:anchor="_ENREF_40" w:tooltip="Jaafari, 2013 #198" w:history="1">
              <w:r w:rsidR="005678F5">
                <w:rPr>
                  <w:rFonts w:ascii="Arial" w:eastAsia="Malgun Gothic" w:hAnsi="Arial" w:cs="Arial"/>
                  <w:noProof/>
                  <w:color w:val="000000"/>
                  <w:kern w:val="0"/>
                  <w:sz w:val="18"/>
                  <w:szCs w:val="18"/>
                </w:rPr>
                <w:t>Jaafari (2013</w:t>
              </w:r>
            </w:hyperlink>
            <w:r w:rsidR="00B92F47">
              <w:rPr>
                <w:rFonts w:ascii="Arial" w:eastAsia="Malgun Gothic" w:hAnsi="Arial" w:cs="Arial"/>
                <w:noProof/>
                <w:color w:val="000000"/>
                <w:kern w:val="0"/>
                <w:sz w:val="18"/>
                <w:szCs w:val="18"/>
              </w:rPr>
              <w:t>)</w: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992" w:type="dxa"/>
            <w:gridSpan w:val="2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2/32</w:t>
            </w:r>
          </w:p>
        </w:tc>
        <w:tc>
          <w:tcPr>
            <w:tcW w:w="709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8/38</w:t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41/41</w:t>
            </w:r>
          </w:p>
        </w:tc>
        <w:tc>
          <w:tcPr>
            <w:tcW w:w="1133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72</w:t>
            </w:r>
          </w:p>
        </w:tc>
        <w:tc>
          <w:tcPr>
            <w:tcW w:w="1277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 w:hint="eastAsia"/>
                <w:color w:val="000000"/>
                <w:kern w:val="0"/>
                <w:sz w:val="18"/>
                <w:szCs w:val="18"/>
              </w:rPr>
              <w:t>U</w:t>
            </w:r>
          </w:p>
        </w:tc>
        <w:tc>
          <w:tcPr>
            <w:tcW w:w="2835" w:type="dxa"/>
          </w:tcPr>
          <w:p w:rsidR="00B2278E" w:rsidRPr="00125F98" w:rsidRDefault="00B2278E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CBT</w:t>
            </w:r>
          </w:p>
        </w:tc>
      </w:tr>
      <w:tr w:rsidR="00B2278E" w:rsidRPr="00125F98" w:rsidTr="007F2142">
        <w:trPr>
          <w:trHeight w:val="374"/>
        </w:trPr>
        <w:tc>
          <w:tcPr>
            <w:tcW w:w="2269" w:type="dxa"/>
            <w:shd w:val="clear" w:color="auto" w:fill="auto"/>
            <w:hideMark/>
          </w:tcPr>
          <w:p w:rsidR="00B2278E" w:rsidRPr="00125F98" w:rsidRDefault="00EE020A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/>
            </w:r>
            <w:r w:rsidR="00B92F47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Kikul&lt;/Author&gt;&lt;Year&gt;2011&lt;/Year&gt;&lt;RecNum&gt;199&lt;/RecNum&gt;&lt;DisplayText&gt;Kikul (2011)&lt;/DisplayText&gt;&lt;record&gt;&lt;rec-number&gt;199&lt;/rec-number&gt;&lt;foreign-keys&gt;&lt;key app="EN" db-id="ttstfxwe5evas9ee5fuvvfsgwwsxzfvsx22e"&gt;199&lt;/key&gt;&lt;/foreign-keys&gt;&lt;ref-type name="Journal Article"&gt;17&lt;/ref-type&gt;&lt;contributors&gt;&lt;authors&gt;&lt;author&gt;Kikul, J.&lt;/author&gt;&lt;author&gt;Vetter, J.&lt;/author&gt;&lt;author&gt;Lincoln, T. M.&lt;/author&gt;&lt;author&gt;Exner, C.&lt;/author&gt;&lt;/authors&gt;&lt;/contributors&gt;&lt;auth-address&gt;Schoen Klinik Bad Arolsen, D-34454 Bad Arolsen, Germany. jkikul@schoen-kliniken.de&lt;/auth-address&gt;&lt;titles&gt;&lt;title&gt;Effects of cognitive self-consciousness on visual memory in obsessive-compulsive disorder&lt;/title&gt;&lt;secondary-title&gt;Journal of Anxiety Disorders&lt;/secondary-title&gt;&lt;alt-title&gt;Journal of anxiety disorders&lt;/alt-title&gt;&lt;/titles&gt;&lt;periodical&gt;&lt;full-title&gt;Journal of Anxiety Disorders&lt;/full-title&gt;&lt;abbr-1&gt;Journal of anxiety disorders&lt;/abbr-1&gt;&lt;/periodical&gt;&lt;alt-periodical&gt;&lt;full-title&gt;Journal of Anxiety Disorders&lt;/full-title&gt;&lt;abbr-1&gt;Journal of anxiety disorders&lt;/abbr-1&gt;&lt;/alt-periodical&gt;&lt;pages&gt;490-7&lt;/pages&gt;&lt;volume&gt;25&lt;/volume&gt;&lt;number&gt;4&lt;/number&gt;&lt;edition&gt;2011/01/18&lt;/edition&gt;&lt;keywords&gt;&lt;keyword&gt;Adult&lt;/keyword&gt;&lt;keyword&gt;Analysis of Variance&lt;/keyword&gt;&lt;keyword&gt;*Cognition&lt;/keyword&gt;&lt;keyword&gt;Female&lt;/keyword&gt;&lt;keyword&gt;Humans&lt;/keyword&gt;&lt;keyword&gt;Male&lt;/keyword&gt;&lt;keyword&gt;*Memory&lt;/keyword&gt;&lt;keyword&gt;Middle Aged&lt;/keyword&gt;&lt;keyword&gt;Neuropsychological Tests&lt;/keyword&gt;&lt;keyword&gt;Obsessive-Compulsive Disorder/*psychology&lt;/keyword&gt;&lt;keyword&gt;Psychiatric Status Rating Scales&lt;/keyword&gt;&lt;keyword&gt;*Self Concept&lt;/keyword&gt;&lt;keyword&gt;Statistics, Nonparametric&lt;/keyword&gt;&lt;keyword&gt;Visual Perception&lt;/keyword&gt;&lt;/keywords&gt;&lt;dates&gt;&lt;year&gt;2011&lt;/year&gt;&lt;pub-dates&gt;&lt;date&gt;May&lt;/date&gt;&lt;/pub-dates&gt;&lt;/dates&gt;&lt;isbn&gt;1873-7897 (Electronic)&amp;#xD;0887-6185 (Linking)&lt;/isbn&gt;&lt;accession-num&gt;21236631&lt;/accession-num&gt;&lt;urls&gt;&lt;related-urls&gt;&lt;url&gt;http://www.ncbi.nlm.nih.gov/pubmed/21236631&lt;/url&gt;&lt;/related-urls&gt;&lt;/urls&gt;&lt;electronic-resource-num&gt;10.1016/j.janxdis.2010.12.002&lt;/electronic-resource-num&gt;&lt;language&gt;eng&lt;/language&gt;&lt;/record&gt;&lt;/Cite&gt;&lt;/EndNote&gt;</w:instrTex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separate"/>
            </w:r>
            <w:hyperlink w:anchor="_ENREF_44" w:tooltip="Kikul, 2011 #199" w:history="1">
              <w:r w:rsidR="005678F5">
                <w:rPr>
                  <w:rFonts w:ascii="Arial" w:eastAsia="Malgun Gothic" w:hAnsi="Arial" w:cs="Arial"/>
                  <w:noProof/>
                  <w:color w:val="000000"/>
                  <w:kern w:val="0"/>
                  <w:sz w:val="18"/>
                  <w:szCs w:val="18"/>
                </w:rPr>
                <w:t>Kikul (2011</w:t>
              </w:r>
            </w:hyperlink>
            <w:r w:rsidR="00006688">
              <w:rPr>
                <w:rFonts w:ascii="Arial" w:eastAsia="Malgun Gothic" w:hAnsi="Arial" w:cs="Arial"/>
                <w:noProof/>
                <w:color w:val="000000"/>
                <w:kern w:val="0"/>
                <w:sz w:val="18"/>
                <w:szCs w:val="18"/>
              </w:rPr>
              <w:t>)</w: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992" w:type="dxa"/>
            <w:gridSpan w:val="2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6/36</w:t>
            </w:r>
          </w:p>
        </w:tc>
        <w:tc>
          <w:tcPr>
            <w:tcW w:w="709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3/33</w:t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42/42</w:t>
            </w:r>
          </w:p>
        </w:tc>
        <w:tc>
          <w:tcPr>
            <w:tcW w:w="1133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61</w:t>
            </w:r>
          </w:p>
        </w:tc>
        <w:tc>
          <w:tcPr>
            <w:tcW w:w="1277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 w:hint="eastAsia"/>
                <w:color w:val="000000"/>
                <w:kern w:val="0"/>
                <w:sz w:val="18"/>
                <w:szCs w:val="18"/>
              </w:rPr>
              <w:t>U</w:t>
            </w:r>
          </w:p>
        </w:tc>
        <w:tc>
          <w:tcPr>
            <w:tcW w:w="2835" w:type="dxa"/>
          </w:tcPr>
          <w:p w:rsidR="00B2278E" w:rsidRPr="00125F98" w:rsidRDefault="00B2278E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RCFT ir, RCFT organ</w:t>
            </w:r>
          </w:p>
        </w:tc>
      </w:tr>
      <w:tr w:rsidR="00B2278E" w:rsidRPr="00125F98" w:rsidTr="007F2142">
        <w:trPr>
          <w:trHeight w:val="374"/>
        </w:trPr>
        <w:tc>
          <w:tcPr>
            <w:tcW w:w="2269" w:type="dxa"/>
            <w:shd w:val="clear" w:color="auto" w:fill="auto"/>
            <w:hideMark/>
          </w:tcPr>
          <w:p w:rsidR="00B2278E" w:rsidRPr="00125F98" w:rsidRDefault="00EE020A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/>
            </w:r>
            <w:r w:rsidR="00AD107A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Krishna&lt;/Author&gt;&lt;Year&gt;2011&lt;/Year&gt;&lt;RecNum&gt;200&lt;/RecNum&gt;&lt;DisplayText&gt;Krishna (2011)&lt;/DisplayText&gt;&lt;record&gt;&lt;rec-number&gt;200&lt;/rec-number&gt;&lt;foreign-keys&gt;&lt;key app="EN" db-id="ttstfxwe5evas9ee5fuvvfsgwwsxzfvsx22e"&gt;200&lt;/key&gt;&lt;/foreign-keys&gt;&lt;ref-type name="Journal Article"&gt;17&lt;/ref-type&gt;&lt;contributors&gt;&lt;authors&gt;&lt;author&gt;Krishna, R.&lt;/author&gt;&lt;author&gt;Udupa, S.&lt;/author&gt;&lt;author&gt;George, C. M.&lt;/author&gt;&lt;author&gt;Kumar, K. J.&lt;/author&gt;&lt;author&gt;Viswanath, B.&lt;/author&gt;&lt;author&gt;Kandavel, T.&lt;/author&gt;&lt;author&gt;Venkatasubramanian, G.&lt;/author&gt;&lt;author&gt;Reddy, Y. C.&lt;/author&gt;&lt;/authors&gt;&lt;/contributors&gt;&lt;titles&gt;&lt;title&gt;Neuropsychological performance in OCD: a study in medication-naive patients&lt;/title&gt;&lt;secondary-title&gt;Progress in Neuro-Psychopharmacology and Biological Psychiatry &lt;/secondary-title&gt;&lt;alt-title&gt;Progress in neuro-psychopharmacology &amp;amp; biological psychiatry&lt;/alt-title&gt;&lt;/titles&gt;&lt;periodical&gt;&lt;full-title&gt;Progress in Neuro-Psychopharmacology and Biological Psychiatry&lt;/full-title&gt;&lt;/periodical&gt;&lt;pages&gt;1969-76&lt;/pages&gt;&lt;volume&gt;35&lt;/volume&gt;&lt;number&gt;8&lt;/number&gt;&lt;edition&gt;2011/10/05&lt;/edition&gt;&lt;dates&gt;&lt;year&gt;2011&lt;/year&gt;&lt;pub-dates&gt;&lt;date&gt;Dec 1&lt;/date&gt;&lt;/pub-dates&gt;&lt;/dates&gt;&lt;isbn&gt;1878-4216 (Electronic)&amp;#xD;0278-5846 (Linking)&lt;/isbn&gt;&lt;accession-num&gt;21967733&lt;/accession-num&gt;&lt;urls&gt;&lt;related-urls&gt;&lt;url&gt;http://www.ncbi.nlm.nih.gov/pubmed/21967733&lt;/url&gt;&lt;/related-urls&gt;&lt;/urls&gt;&lt;electronic-resource-num&gt;10.1016/j.pnpbp.2011.09.009&lt;/electronic-resource-num&gt;&lt;language&gt;eng&lt;/language&gt;&lt;/record&gt;&lt;/Cite&gt;&lt;/EndNote&gt;</w:instrTex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separate"/>
            </w:r>
            <w:hyperlink w:anchor="_ENREF_48" w:tooltip="Krishna, 2011 #200" w:history="1">
              <w:r w:rsidR="005678F5">
                <w:rPr>
                  <w:rFonts w:ascii="Arial" w:eastAsia="Malgun Gothic" w:hAnsi="Arial" w:cs="Arial"/>
                  <w:noProof/>
                  <w:color w:val="000000"/>
                  <w:kern w:val="0"/>
                  <w:sz w:val="18"/>
                  <w:szCs w:val="18"/>
                </w:rPr>
                <w:t>Krishna (2011</w:t>
              </w:r>
            </w:hyperlink>
            <w:r w:rsidR="00006688">
              <w:rPr>
                <w:rFonts w:ascii="Arial" w:eastAsia="Malgun Gothic" w:hAnsi="Arial" w:cs="Arial"/>
                <w:noProof/>
                <w:color w:val="000000"/>
                <w:kern w:val="0"/>
                <w:sz w:val="18"/>
                <w:szCs w:val="18"/>
              </w:rPr>
              <w:t>)</w: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992" w:type="dxa"/>
            <w:gridSpan w:val="2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1/31</w:t>
            </w:r>
          </w:p>
        </w:tc>
        <w:tc>
          <w:tcPr>
            <w:tcW w:w="709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26/26</w:t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77/77</w:t>
            </w:r>
          </w:p>
        </w:tc>
        <w:tc>
          <w:tcPr>
            <w:tcW w:w="1133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0</w:t>
            </w:r>
          </w:p>
        </w:tc>
        <w:tc>
          <w:tcPr>
            <w:tcW w:w="1277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 w:hint="eastAsia"/>
                <w:color w:val="000000"/>
                <w:kern w:val="0"/>
                <w:sz w:val="18"/>
                <w:szCs w:val="18"/>
              </w:rPr>
              <w:t>0</w:t>
            </w:r>
          </w:p>
        </w:tc>
        <w:tc>
          <w:tcPr>
            <w:tcW w:w="2835" w:type="dxa"/>
          </w:tcPr>
          <w:p w:rsidR="00B2278E" w:rsidRPr="00125F98" w:rsidRDefault="00B2278E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CPT, DF, DS, LF, RCFT ir, Stroop, TMTA, TMTB, VLT dr</w:t>
            </w:r>
          </w:p>
        </w:tc>
      </w:tr>
      <w:tr w:rsidR="00B2278E" w:rsidRPr="00125F98" w:rsidTr="007F2142">
        <w:trPr>
          <w:trHeight w:val="374"/>
        </w:trPr>
        <w:tc>
          <w:tcPr>
            <w:tcW w:w="2269" w:type="dxa"/>
            <w:shd w:val="clear" w:color="auto" w:fill="auto"/>
            <w:hideMark/>
          </w:tcPr>
          <w:p w:rsidR="00B2278E" w:rsidRPr="00125F98" w:rsidRDefault="00EE020A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/>
            </w:r>
            <w:r w:rsidR="00190DC6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Rajender&lt;/Author&gt;&lt;Year&gt;2011&lt;/Year&gt;&lt;RecNum&gt;175&lt;/RecNum&gt;&lt;DisplayText&gt;Rajender (2011)&lt;/DisplayText&gt;&lt;record&gt;&lt;rec-number&gt;175&lt;/rec-number&gt;&lt;foreign-keys&gt;&lt;key app="EN" db-id="ttstfxwe5evas9ee5fuvvfsgwwsxzfvsx22e"&gt;175&lt;/key&gt;&lt;/foreign-keys&gt;&lt;ref-type name="Journal Article"&gt;17&lt;/ref-type&gt;&lt;contributors&gt;&lt;authors&gt;&lt;author&gt;Rajender, G.&lt;/author&gt;&lt;author&gt;Bhatia, M. S.&lt;/author&gt;&lt;author&gt;Kanwal, K.&lt;/author&gt;&lt;author&gt;Malhotra, S.&lt;/author&gt;&lt;author&gt;Singh, T. B.&lt;/author&gt;&lt;author&gt;Chaudhary, D.&lt;/author&gt;&lt;/authors&gt;&lt;/contributors&gt;&lt;auth-address&gt;Department of Psychiatry, M.G. Medical College &amp;amp; Hospital, Jaipur Department of Psychiatry, GTB Hospital &amp;amp; UCMS, Delhi Department of Psychiatry, M. G. Medical College &amp;amp; Hospital, Jaipur Department of Clinical Psychology, CNBC Hospital &amp;amp; MAMC, Delhi Department of Clinical Psychology, IHBAS, Delhi Resident, SMS Medical College, Jaipur, India.&lt;/auth-address&gt;&lt;titles&gt;&lt;title&gt;Study of neurocognitive endophenotypes in drug-naive obsessive-compulsive disorder patients, their first-degree relatives and healthy controls&lt;/title&gt;&lt;secondary-title&gt;Acta Psychiatrica Scandinavica&lt;/secondary-title&gt;&lt;/titles&gt;&lt;periodical&gt;&lt;full-title&gt;Acta Psychiatrica Scandinavica&lt;/full-title&gt;&lt;/periodical&gt;&lt;pages&gt;152-61&lt;/pages&gt;&lt;volume&gt;124&lt;/volume&gt;&lt;number&gt;2&lt;/number&gt;&lt;edition&gt;2011/06/17&lt;/edition&gt;&lt;dates&gt;&lt;year&gt;2011&lt;/year&gt;&lt;pub-dates&gt;&lt;date&gt;Aug&lt;/date&gt;&lt;/pub-dates&gt;&lt;/dates&gt;&lt;isbn&gt;1600-0447 (Electronic)&amp;#xD;0001-690X (Linking)&lt;/isbn&gt;&lt;accession-num&gt;21675963&lt;/accession-num&gt;&lt;urls&gt;&lt;/urls&gt;&lt;electronic-resource-num&gt;10.1111/j.1600-0447.2011.01733.x&lt;/electronic-resource-num&gt;&lt;remote-database-provider&gt;NLM&lt;/remote-database-provider&gt;&lt;language&gt;eng&lt;/language&gt;&lt;/record&gt;&lt;/Cite&gt;&lt;/EndNote&gt;</w:instrTex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separate"/>
            </w:r>
            <w:hyperlink w:anchor="_ENREF_69" w:tooltip="Rajender, 2011 #175" w:history="1">
              <w:r w:rsidR="005678F5">
                <w:rPr>
                  <w:rFonts w:ascii="Arial" w:eastAsia="Malgun Gothic" w:hAnsi="Arial" w:cs="Arial"/>
                  <w:noProof/>
                  <w:color w:val="000000"/>
                  <w:kern w:val="0"/>
                  <w:sz w:val="18"/>
                  <w:szCs w:val="18"/>
                </w:rPr>
                <w:t>Rajender (2011</w:t>
              </w:r>
            </w:hyperlink>
            <w:r w:rsidR="00006688">
              <w:rPr>
                <w:rFonts w:ascii="Arial" w:eastAsia="Malgun Gothic" w:hAnsi="Arial" w:cs="Arial"/>
                <w:noProof/>
                <w:color w:val="000000"/>
                <w:kern w:val="0"/>
                <w:sz w:val="18"/>
                <w:szCs w:val="18"/>
              </w:rPr>
              <w:t>)</w: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992" w:type="dxa"/>
            <w:gridSpan w:val="2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0/30</w:t>
            </w:r>
          </w:p>
        </w:tc>
        <w:tc>
          <w:tcPr>
            <w:tcW w:w="709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26/27</w:t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40/40</w:t>
            </w:r>
          </w:p>
        </w:tc>
        <w:tc>
          <w:tcPr>
            <w:tcW w:w="1133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0</w:t>
            </w:r>
          </w:p>
        </w:tc>
        <w:tc>
          <w:tcPr>
            <w:tcW w:w="1277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 w:hint="eastAsia"/>
                <w:color w:val="000000"/>
                <w:kern w:val="0"/>
                <w:sz w:val="18"/>
                <w:szCs w:val="18"/>
              </w:rPr>
              <w:t>0</w:t>
            </w:r>
          </w:p>
        </w:tc>
        <w:tc>
          <w:tcPr>
            <w:tcW w:w="2835" w:type="dxa"/>
          </w:tcPr>
          <w:p w:rsidR="00B2278E" w:rsidRPr="00125F98" w:rsidRDefault="00B2278E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RCFT ir, VLT dr, WCST</w:t>
            </w:r>
          </w:p>
        </w:tc>
      </w:tr>
      <w:tr w:rsidR="00B2278E" w:rsidRPr="00125F98" w:rsidTr="007F2142">
        <w:trPr>
          <w:trHeight w:val="374"/>
        </w:trPr>
        <w:tc>
          <w:tcPr>
            <w:tcW w:w="2269" w:type="dxa"/>
            <w:shd w:val="clear" w:color="auto" w:fill="auto"/>
            <w:hideMark/>
          </w:tcPr>
          <w:p w:rsidR="00B2278E" w:rsidRPr="00125F98" w:rsidRDefault="00EE020A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/>
            </w:r>
            <w:r w:rsidR="00930C6F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Segalas&lt;/Author&gt;&lt;Year&gt;2011&lt;/Year&gt;&lt;RecNum&gt;176&lt;/RecNum&gt;&lt;DisplayText&gt;Segalas (2011)&lt;/DisplayText&gt;&lt;record&gt;&lt;rec-number&gt;176&lt;/rec-number&gt;&lt;foreign-keys&gt;&lt;key app="EN" db-id="ttstfxwe5evas9ee5fuvvfsgwwsxzfvsx22e"&gt;176&lt;/key&gt;&lt;/foreign-keys&gt;&lt;ref-type name="Journal Article"&gt;17&lt;/ref-type&gt;&lt;contributors&gt;&lt;authors&gt;&lt;author&gt;Segalas, C.&lt;/author&gt;&lt;author&gt;Labad, J.&lt;/author&gt;&lt;author&gt;Alonso, P.&lt;/author&gt;&lt;author&gt;Real, E.&lt;/author&gt;&lt;author&gt;Subira, M.&lt;/author&gt;&lt;author&gt;Bueno, B.&lt;/author&gt;&lt;author&gt;Jimenez-Murcia, S.&lt;/author&gt;&lt;author&gt;Menchon, J. M.&lt;/author&gt;&lt;/authors&gt;&lt;/contributors&gt;&lt;auth-address&gt;OCD Clinical and Research Unit, Department of Psychiatry, Bellvitge University Hospital, Barcelona, Spain; CIBERSAM (Centro de Investigacion en Red de Salud Mental), Instituto de Salud Carlos III, Spain; Institut d&amp;apos; Investigacio Biomedica de Bellvitge (IDIBELL), L&amp;apos;Hospitalet de Llobregat, Barcelona, Spain. csegalas@bellvitgehospital.cat.&lt;/auth-address&gt;&lt;titles&gt;&lt;title&gt;Olfactory identification and discrimination in obsessive-compulsive disorder&lt;/title&gt;&lt;secondary-title&gt;Depression and Anxiety&lt;/secondary-title&gt;&lt;/titles&gt;&lt;periodical&gt;&lt;full-title&gt;Depression and Anxiety&lt;/full-title&gt;&lt;/periodical&gt;&lt;pages&gt;932-940&lt;/pages&gt;&lt;volume&gt;28&lt;/volume&gt;&lt;number&gt;10&lt;/number&gt;&lt;edition&gt;2011/05/28&lt;/edition&gt;&lt;dates&gt;&lt;year&gt;2011&lt;/year&gt;&lt;pub-dates&gt;&lt;date&gt;May 26&lt;/date&gt;&lt;/pub-dates&gt;&lt;/dates&gt;&lt;isbn&gt;1520-6394 (Electronic)&amp;#xD;1091-4269 (Linking)&lt;/isbn&gt;&lt;accession-num&gt;21618671&lt;/accession-num&gt;&lt;urls&gt;&lt;/urls&gt;&lt;electronic-resource-num&gt;10.1002/da.20836&lt;/electronic-resource-num&gt;&lt;remote-database-provider&gt;NLM&lt;/remote-database-provider&gt;&lt;language&gt;Eng&lt;/language&gt;&lt;/record&gt;&lt;/Cite&gt;&lt;/EndNote&gt;</w:instrTex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separate"/>
            </w:r>
            <w:hyperlink w:anchor="_ENREF_79" w:tooltip="Segalas, 2011 #176" w:history="1">
              <w:r w:rsidR="005678F5">
                <w:rPr>
                  <w:rFonts w:ascii="Arial" w:eastAsia="Malgun Gothic" w:hAnsi="Arial" w:cs="Arial"/>
                  <w:noProof/>
                  <w:color w:val="000000"/>
                  <w:kern w:val="0"/>
                  <w:sz w:val="18"/>
                  <w:szCs w:val="18"/>
                </w:rPr>
                <w:t>Segalas (2011</w:t>
              </w:r>
            </w:hyperlink>
            <w:r w:rsidR="00006688">
              <w:rPr>
                <w:rFonts w:ascii="Arial" w:eastAsia="Malgun Gothic" w:hAnsi="Arial" w:cs="Arial"/>
                <w:noProof/>
                <w:color w:val="000000"/>
                <w:kern w:val="0"/>
                <w:sz w:val="18"/>
                <w:szCs w:val="18"/>
              </w:rPr>
              <w:t>)</w: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992" w:type="dxa"/>
            <w:gridSpan w:val="2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29/29</w:t>
            </w:r>
          </w:p>
        </w:tc>
        <w:tc>
          <w:tcPr>
            <w:tcW w:w="709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6/37</w:t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52/48</w:t>
            </w:r>
          </w:p>
        </w:tc>
        <w:tc>
          <w:tcPr>
            <w:tcW w:w="1133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93</w:t>
            </w:r>
          </w:p>
        </w:tc>
        <w:tc>
          <w:tcPr>
            <w:tcW w:w="1277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 w:hint="eastAsia"/>
                <w:color w:val="000000"/>
                <w:kern w:val="0"/>
                <w:sz w:val="18"/>
                <w:szCs w:val="18"/>
              </w:rPr>
              <w:t>17</w:t>
            </w:r>
          </w:p>
        </w:tc>
        <w:tc>
          <w:tcPr>
            <w:tcW w:w="2835" w:type="dxa"/>
          </w:tcPr>
          <w:p w:rsidR="00B2278E" w:rsidRPr="00125F98" w:rsidRDefault="00B2278E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RCFT ir, RCFT organ</w:t>
            </w:r>
          </w:p>
        </w:tc>
      </w:tr>
      <w:tr w:rsidR="00B2278E" w:rsidRPr="00125F98" w:rsidTr="007F2142">
        <w:trPr>
          <w:trHeight w:val="374"/>
        </w:trPr>
        <w:tc>
          <w:tcPr>
            <w:tcW w:w="2269" w:type="dxa"/>
            <w:shd w:val="clear" w:color="auto" w:fill="auto"/>
            <w:hideMark/>
          </w:tcPr>
          <w:p w:rsidR="00B2278E" w:rsidRPr="00125F98" w:rsidRDefault="00EE020A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/>
            </w:r>
            <w:r w:rsidR="00090F04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Tolin&lt;/Author&gt;&lt;Year&gt;2011&lt;/Year&gt;&lt;RecNum&gt;371&lt;/RecNum&gt;&lt;DisplayText&gt;Tolin (2011)&lt;/DisplayText&gt;&lt;record&gt;&lt;rec-number&gt;371&lt;/rec-number&gt;&lt;foreign-keys&gt;&lt;key app="EN" db-id="ttstfxwe5evas9ee5fuvvfsgwwsxzfvsx22e"&gt;371&lt;/key&gt;&lt;/foreign-keys&gt;&lt;ref-type name="Journal Article"&gt;17&lt;/ref-type&gt;&lt;contributors&gt;&lt;authors&gt;&lt;author&gt;Tolin, D. F.&lt;/author&gt;&lt;author&gt;Villavicencio, A.&lt;/author&gt;&lt;author&gt;Umbach, A.&lt;/author&gt;&lt;author&gt;Kurtz, M. M.&lt;/author&gt;&lt;/authors&gt;&lt;/contributors&gt;&lt;auth-address&gt;The Institute of Living, Hartford, CT USA; Yale University School of Medicine, New Haven, CT USA.&lt;/auth-address&gt;&lt;titles&gt;&lt;title&gt;Neuropsychological functioning in hoarding disorder&lt;/title&gt;&lt;secondary-title&gt;Psychiatry Research&lt;/secondary-title&gt;&lt;/titles&gt;&lt;periodical&gt;&lt;full-title&gt;Psychiatry Research&lt;/full-title&gt;&lt;/periodical&gt;&lt;pages&gt;413-418&lt;/pages&gt;&lt;volume&gt;189&lt;/volume&gt;&lt;number&gt;9&lt;/number&gt;&lt;edition&gt;2011/07/19&lt;/edition&gt;&lt;dates&gt;&lt;year&gt;2011&lt;/year&gt;&lt;pub-dates&gt;&lt;date&gt;Jul 15&lt;/date&gt;&lt;/pub-dates&gt;&lt;/dates&gt;&lt;isbn&gt;0165-1781 (Print)&amp;#xD;0165-1781 (Linking)&lt;/isbn&gt;&lt;accession-num&gt;21764138&lt;/accession-num&gt;&lt;urls&gt;&lt;/urls&gt;&lt;electronic-resource-num&gt;10.1016/j.psychres.2011.06.022&lt;/electronic-resource-num&gt;&lt;remote-database-provider&gt;NLM&lt;/remote-database-provider&gt;&lt;language&gt;Eng&lt;/language&gt;&lt;/record&gt;&lt;/Cite&gt;&lt;/EndNote&gt;</w:instrTex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separate"/>
            </w:r>
            <w:hyperlink w:anchor="_ENREF_83" w:tooltip="Tolin, 2011 #371" w:history="1">
              <w:r w:rsidR="005678F5">
                <w:rPr>
                  <w:rFonts w:ascii="Arial" w:eastAsia="Malgun Gothic" w:hAnsi="Arial" w:cs="Arial"/>
                  <w:noProof/>
                  <w:color w:val="000000"/>
                  <w:kern w:val="0"/>
                  <w:sz w:val="18"/>
                  <w:szCs w:val="18"/>
                </w:rPr>
                <w:t>Tolin (2011</w:t>
              </w:r>
            </w:hyperlink>
            <w:r w:rsidR="00006688">
              <w:rPr>
                <w:rFonts w:ascii="Arial" w:eastAsia="Malgun Gothic" w:hAnsi="Arial" w:cs="Arial"/>
                <w:noProof/>
                <w:color w:val="000000"/>
                <w:kern w:val="0"/>
                <w:sz w:val="18"/>
                <w:szCs w:val="18"/>
              </w:rPr>
              <w:t>)</w: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992" w:type="dxa"/>
            <w:gridSpan w:val="2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12/26</w:t>
            </w:r>
          </w:p>
        </w:tc>
        <w:tc>
          <w:tcPr>
            <w:tcW w:w="709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1/45</w:t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58/31</w:t>
            </w:r>
          </w:p>
        </w:tc>
        <w:tc>
          <w:tcPr>
            <w:tcW w:w="1133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17</w:t>
            </w:r>
          </w:p>
        </w:tc>
        <w:tc>
          <w:tcPr>
            <w:tcW w:w="1277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NR</w:t>
            </w:r>
          </w:p>
        </w:tc>
        <w:tc>
          <w:tcPr>
            <w:tcW w:w="2835" w:type="dxa"/>
          </w:tcPr>
          <w:p w:rsidR="00B2278E" w:rsidRPr="00125F98" w:rsidRDefault="00B2278E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RCFT organ, Stroop</w:t>
            </w:r>
          </w:p>
        </w:tc>
      </w:tr>
      <w:tr w:rsidR="00B2278E" w:rsidRPr="00125F98" w:rsidTr="007F2142">
        <w:trPr>
          <w:trHeight w:val="374"/>
        </w:trPr>
        <w:tc>
          <w:tcPr>
            <w:tcW w:w="2269" w:type="dxa"/>
            <w:shd w:val="clear" w:color="auto" w:fill="auto"/>
            <w:hideMark/>
          </w:tcPr>
          <w:p w:rsidR="00B2278E" w:rsidRPr="00125F98" w:rsidRDefault="00EE020A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/>
            </w:r>
            <w:r w:rsidR="005644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Hur&lt;/Author&gt;&lt;Year&gt;2012&lt;/Year&gt;&lt;RecNum&gt;374&lt;/RecNum&gt;&lt;DisplayText&gt;Hur (2012)&lt;/DisplayText&gt;&lt;record&gt;&lt;rec-number&gt;374&lt;/rec-number&gt;&lt;foreign-keys&gt;&lt;key app="EN" db-id="ttstfxwe5evas9ee5fuvvfsgwwsxzfvsx22e"&gt;374&lt;/key&gt;&lt;/foreign-keys&gt;&lt;ref-type name="Journal Article"&gt;17&lt;/ref-type&gt;&lt;contributors&gt;&lt;authors&gt;&lt;author&gt;Hur, J. W.&lt;/author&gt;&lt;author&gt;Shin, N. Y.&lt;/author&gt;&lt;author&gt;Kim, S. N.&lt;/author&gt;&lt;author&gt;Jang, J. H.&lt;/author&gt;&lt;author&gt;Choi, J. S.&lt;/author&gt;&lt;author&gt;Shin, Y. C.&lt;/author&gt;&lt;author&gt;Kwon, J. S.&lt;/author&gt;&lt;/authors&gt;&lt;/contributors&gt;&lt;auth-address&gt;1 Department of Brain and Cognitive Sciences, Seoul National University, Seoul, Korea.&lt;/auth-address&gt;&lt;titles&gt;&lt;title&gt;Do pathological gambling and obsessive-compulsive disorder overlap? a neurocognitive perspective&lt;/title&gt;&lt;secondary-title&gt;CNS Spectrums&lt;/secondary-title&gt;&lt;alt-title&gt;CNS spectrums&lt;/alt-title&gt;&lt;/titles&gt;&lt;periodical&gt;&lt;full-title&gt;CNS Spectr&lt;/full-title&gt;&lt;abbr-1&gt;CNS spectrums&lt;/abbr-1&gt;&lt;/periodical&gt;&lt;alt-periodical&gt;&lt;full-title&gt;CNS Spectr&lt;/full-title&gt;&lt;abbr-1&gt;CNS spectrums&lt;/abbr-1&gt;&lt;/alt-periodical&gt;&lt;pages&gt;207-213&lt;/pages&gt;&lt;volume&gt;17&lt;/volume&gt;&lt;number&gt;4&lt;/number&gt;&lt;edition&gt;2012/07/17&lt;/edition&gt;&lt;dates&gt;&lt;year&gt;2012&lt;/year&gt;&lt;pub-dates&gt;&lt;date&gt;Jul 2&lt;/date&gt;&lt;/pub-dates&gt;&lt;/dates&gt;&lt;isbn&gt;1092-8529 (Print)&amp;#xD;1092-8529 (Linking)&lt;/isbn&gt;&lt;accession-num&gt;22794118&lt;/accession-num&gt;&lt;urls&gt;&lt;/urls&gt;&lt;electronic-resource-num&gt;10.1017/s1092852912000545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separate"/>
            </w:r>
            <w:hyperlink w:anchor="_ENREF_39" w:tooltip="Hur, 2012 #374" w:history="1">
              <w:r w:rsidR="005678F5">
                <w:rPr>
                  <w:rFonts w:ascii="Arial" w:eastAsia="Malgun Gothic" w:hAnsi="Arial" w:cs="Arial"/>
                  <w:noProof/>
                  <w:color w:val="000000"/>
                  <w:kern w:val="0"/>
                  <w:sz w:val="18"/>
                  <w:szCs w:val="18"/>
                </w:rPr>
                <w:t>Hur (2012</w:t>
              </w:r>
            </w:hyperlink>
            <w:r w:rsidR="00564498">
              <w:rPr>
                <w:rFonts w:ascii="Arial" w:eastAsia="Malgun Gothic" w:hAnsi="Arial" w:cs="Arial"/>
                <w:noProof/>
                <w:color w:val="000000"/>
                <w:kern w:val="0"/>
                <w:sz w:val="18"/>
                <w:szCs w:val="18"/>
              </w:rPr>
              <w:t>)</w:t>
            </w:r>
            <w:r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992" w:type="dxa"/>
            <w:gridSpan w:val="2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1/52</w:t>
            </w:r>
          </w:p>
        </w:tc>
        <w:tc>
          <w:tcPr>
            <w:tcW w:w="709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27/25</w:t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74/69</w:t>
            </w:r>
          </w:p>
        </w:tc>
        <w:tc>
          <w:tcPr>
            <w:tcW w:w="1133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0</w:t>
            </w:r>
          </w:p>
        </w:tc>
        <w:tc>
          <w:tcPr>
            <w:tcW w:w="1277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 w:hint="eastAsia"/>
                <w:color w:val="000000"/>
                <w:kern w:val="0"/>
                <w:sz w:val="18"/>
                <w:szCs w:val="18"/>
              </w:rPr>
              <w:t>0</w:t>
            </w:r>
          </w:p>
        </w:tc>
        <w:tc>
          <w:tcPr>
            <w:tcW w:w="2835" w:type="dxa"/>
          </w:tcPr>
          <w:p w:rsidR="00B2278E" w:rsidRPr="00125F98" w:rsidRDefault="00B2278E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CF, LF, TMTA, TMTB, VLT dr, WCST</w:t>
            </w:r>
          </w:p>
        </w:tc>
      </w:tr>
      <w:tr w:rsidR="00B2278E" w:rsidRPr="00125F98" w:rsidTr="007F2142">
        <w:trPr>
          <w:trHeight w:val="374"/>
        </w:trPr>
        <w:tc>
          <w:tcPr>
            <w:tcW w:w="2269" w:type="dxa"/>
            <w:shd w:val="clear" w:color="auto" w:fill="auto"/>
            <w:hideMark/>
          </w:tcPr>
          <w:p w:rsidR="00B2278E" w:rsidRPr="00125F98" w:rsidRDefault="00EE020A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/>
            </w:r>
            <w:r w:rsidR="00B92F47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Kashyap&lt;/Author&gt;&lt;Year&gt;2012&lt;/Year&gt;&lt;RecNum&gt;376&lt;/RecNum&gt;&lt;DisplayText&gt;Kashyap (2012)&lt;/DisplayText&gt;&lt;record&gt;&lt;rec-number&gt;376&lt;/rec-number&gt;&lt;foreign-keys&gt;&lt;key app="EN" db-id="ttstfxwe5evas9ee5fuvvfsgwwsxzfvsx22e"&gt;376&lt;/key&gt;&lt;/foreign-keys&gt;&lt;ref-type name="Journal Article"&gt;17&lt;/ref-type&gt;&lt;contributors&gt;&lt;authors&gt;&lt;author&gt;Kashyap, H.&lt;/author&gt;&lt;author&gt;Kumar, J. K.&lt;/author&gt;&lt;author&gt;Kandavel, T.&lt;/author&gt;&lt;author&gt;Reddy, Y. C.&lt;/author&gt;&lt;/authors&gt;&lt;/contributors&gt;&lt;auth-address&gt;Neuropsychology Unit, Department of Clinical Psychology, National Institute of Mental Health and Neuro Sciences (NIMHANS), Bangalore, India. dr.himanikashyap@gmail.com&lt;/auth-address&gt;&lt;titles&gt;&lt;title&gt;Neuropsychological correlates of insight in obsessive-compulsive disorder&lt;/title&gt;&lt;secondary-title&gt;Acta Psychiatry Scandinavica&lt;/secondary-title&gt;&lt;alt-title&gt;Acta psychiatrica Scandinavica&lt;/alt-title&gt;&lt;/titles&gt;&lt;periodical&gt;&lt;full-title&gt;Acta Psychiatry Scandinavica&lt;/full-title&gt;&lt;/periodical&gt;&lt;alt-periodical&gt;&lt;full-title&gt;Acta Psychiatrica Scandinavica&lt;/full-title&gt;&lt;/alt-periodical&gt;&lt;pages&gt;106-14&lt;/pages&gt;&lt;volume&gt;126&lt;/volume&gt;&lt;number&gt;2&lt;/number&gt;&lt;edition&gt;2012/03/02&lt;/edition&gt;&lt;dates&gt;&lt;year&gt;2012&lt;/year&gt;&lt;pub-dates&gt;&lt;date&gt;Aug&lt;/date&gt;&lt;/pub-dates&gt;&lt;/dates&gt;&lt;isbn&gt;1600-0447 (Electronic)&amp;#xD;0001-690X (Linking)&lt;/isbn&gt;&lt;accession-num&gt;22375841&lt;/accession-num&gt;&lt;urls&gt;&lt;/urls&gt;&lt;electronic-resource-num&gt;10.1111/j.1600-0447.2012.01845.x&lt;/electronic-resource-num&gt;&lt;remote-database-provider&gt;NLM&lt;/remote-database-provider&gt;&lt;language&gt;eng&lt;/language&gt;&lt;/record&gt;&lt;/Cite&gt;&lt;/EndNote&gt;</w:instrTex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separate"/>
            </w:r>
            <w:hyperlink w:anchor="_ENREF_43" w:tooltip="Kashyap, 2012 #376" w:history="1">
              <w:r w:rsidR="005678F5">
                <w:rPr>
                  <w:rFonts w:ascii="Arial" w:eastAsia="Malgun Gothic" w:hAnsi="Arial" w:cs="Arial"/>
                  <w:noProof/>
                  <w:color w:val="000000"/>
                  <w:kern w:val="0"/>
                  <w:sz w:val="18"/>
                  <w:szCs w:val="18"/>
                </w:rPr>
                <w:t>Kashyap (2012</w:t>
              </w:r>
            </w:hyperlink>
            <w:r w:rsidR="00006688">
              <w:rPr>
                <w:rFonts w:ascii="Arial" w:eastAsia="Malgun Gothic" w:hAnsi="Arial" w:cs="Arial"/>
                <w:noProof/>
                <w:color w:val="000000"/>
                <w:kern w:val="0"/>
                <w:sz w:val="18"/>
                <w:szCs w:val="18"/>
              </w:rPr>
              <w:t>)</w: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992" w:type="dxa"/>
            <w:gridSpan w:val="2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150/177</w:t>
            </w:r>
          </w:p>
        </w:tc>
        <w:tc>
          <w:tcPr>
            <w:tcW w:w="709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27/28</w:t>
            </w:r>
          </w:p>
        </w:tc>
        <w:tc>
          <w:tcPr>
            <w:tcW w:w="850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66/63</w:t>
            </w:r>
          </w:p>
        </w:tc>
        <w:tc>
          <w:tcPr>
            <w:tcW w:w="1133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75</w:t>
            </w:r>
          </w:p>
        </w:tc>
        <w:tc>
          <w:tcPr>
            <w:tcW w:w="1277" w:type="dxa"/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NR</w:t>
            </w:r>
          </w:p>
        </w:tc>
        <w:tc>
          <w:tcPr>
            <w:tcW w:w="2835" w:type="dxa"/>
          </w:tcPr>
          <w:p w:rsidR="00B2278E" w:rsidRPr="00125F98" w:rsidRDefault="00B2278E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RCFT ir</w:t>
            </w:r>
          </w:p>
        </w:tc>
      </w:tr>
      <w:tr w:rsidR="00B2278E" w:rsidRPr="00125F98" w:rsidTr="007F2142">
        <w:trPr>
          <w:trHeight w:val="409"/>
        </w:trPr>
        <w:tc>
          <w:tcPr>
            <w:tcW w:w="2269" w:type="dxa"/>
            <w:tcBorders>
              <w:bottom w:val="nil"/>
            </w:tcBorders>
            <w:shd w:val="clear" w:color="auto" w:fill="auto"/>
            <w:hideMark/>
          </w:tcPr>
          <w:p w:rsidR="00B2278E" w:rsidRPr="00125F98" w:rsidRDefault="00EE020A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/>
            </w:r>
            <w:r w:rsidR="00FD3971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Moritz&lt;/Author&gt;&lt;Year&gt;2012&lt;/Year&gt;&lt;RecNum&gt;203&lt;/RecNum&gt;&lt;DisplayText&gt;Moritz (2012)&lt;/DisplayText&gt;&lt;record&gt;&lt;rec-number&gt;203&lt;/rec-number&gt;&lt;foreign-keys&gt;&lt;key app="EN" db-id="ttstfxwe5evas9ee5fuvvfsgwwsxzfvsx22e"&gt;203&lt;/key&gt;&lt;/foreign-keys&gt;&lt;ref-type name="Journal Article"&gt;17&lt;/ref-type&gt;&lt;contributors&gt;&lt;authors&gt;&lt;author&gt;Moritz, S.&lt;/author&gt;&lt;author&gt;Hottenrott, B.&lt;/author&gt;&lt;author&gt;Jelinek, L.&lt;/author&gt;&lt;author&gt;Brooks, A. M.&lt;/author&gt;&lt;author&gt;Scheurich, A.&lt;/author&gt;&lt;/authors&gt;&lt;/contributors&gt;&lt;auth-address&gt;a Department of Psychiatry and Psychotherapy , University Medical Center Hamburg-Eppendorf , Hamburg , Germany.&lt;/auth-address&gt;&lt;titles&gt;&lt;title&gt;Effects of obsessive-compulsive symptoms on neuropsychological test performance: complicating an already complicated story&lt;/title&gt;&lt;secondary-title&gt;Clinical Neuropsychology&lt;/secondary-title&gt;&lt;alt-title&gt;The Clinical neuropsychologist&lt;/alt-title&gt;&lt;/titles&gt;&lt;alt-periodical&gt;&lt;full-title&gt;Clin Neuropsychol&lt;/full-title&gt;&lt;abbr-1&gt;The Clinical neuropsychologist&lt;/abbr-1&gt;&lt;/alt-periodical&gt;&lt;pages&gt;31-44&lt;/pages&gt;&lt;volume&gt;26&lt;/volume&gt;&lt;number&gt;1&lt;/number&gt;&lt;edition&gt;2011/12/15&lt;/edition&gt;&lt;dates&gt;&lt;year&gt;2012&lt;/year&gt;&lt;pub-dates&gt;&lt;date&gt;Dec 14&lt;/date&gt;&lt;/pub-dates&gt;&lt;/dates&gt;&lt;isbn&gt;1744-4144 (Electronic)&amp;#xD;1385-4046 (Linking)&lt;/isbn&gt;&lt;accession-num&gt;22166079&lt;/accession-num&gt;&lt;urls&gt;&lt;related-urls&gt;&lt;url&gt;http://www.ncbi.nlm.nih.gov/pubmed/22166079&lt;/url&gt;&lt;url&gt;http://www.tandfonline.com/doi/pdf/10.1080/13854046.2011.639311&lt;/url&gt;&lt;/related-urls&gt;&lt;/urls&gt;&lt;electronic-resource-num&gt;10.1080/13854046.2011.639311&lt;/electronic-resource-num&gt;&lt;language&gt;Eng&lt;/language&gt;&lt;/record&gt;&lt;/Cite&gt;&lt;/EndNote&gt;</w:instrTex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separate"/>
            </w:r>
            <w:hyperlink w:anchor="_ENREF_59" w:tooltip="Moritz, 2012 #203" w:history="1">
              <w:r w:rsidR="005678F5">
                <w:rPr>
                  <w:rFonts w:ascii="Arial" w:eastAsia="Malgun Gothic" w:hAnsi="Arial" w:cs="Arial"/>
                  <w:noProof/>
                  <w:color w:val="000000"/>
                  <w:kern w:val="0"/>
                  <w:sz w:val="18"/>
                  <w:szCs w:val="18"/>
                </w:rPr>
                <w:t>Moritz (2012</w:t>
              </w:r>
            </w:hyperlink>
            <w:r w:rsidR="00006688">
              <w:rPr>
                <w:rFonts w:ascii="Arial" w:eastAsia="Malgun Gothic" w:hAnsi="Arial" w:cs="Arial"/>
                <w:noProof/>
                <w:color w:val="000000"/>
                <w:kern w:val="0"/>
                <w:sz w:val="18"/>
                <w:szCs w:val="18"/>
              </w:rPr>
              <w:t>)</w: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992" w:type="dxa"/>
            <w:gridSpan w:val="2"/>
            <w:tcBorders>
              <w:bottom w:val="nil"/>
            </w:tcBorders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60/30</w:t>
            </w:r>
          </w:p>
        </w:tc>
        <w:tc>
          <w:tcPr>
            <w:tcW w:w="709" w:type="dxa"/>
            <w:tcBorders>
              <w:bottom w:val="nil"/>
            </w:tcBorders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2/32</w:t>
            </w:r>
          </w:p>
        </w:tc>
        <w:tc>
          <w:tcPr>
            <w:tcW w:w="850" w:type="dxa"/>
            <w:tcBorders>
              <w:bottom w:val="nil"/>
            </w:tcBorders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2/27</w:t>
            </w:r>
          </w:p>
        </w:tc>
        <w:tc>
          <w:tcPr>
            <w:tcW w:w="1133" w:type="dxa"/>
            <w:tcBorders>
              <w:bottom w:val="nil"/>
            </w:tcBorders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48</w:t>
            </w:r>
          </w:p>
        </w:tc>
        <w:tc>
          <w:tcPr>
            <w:tcW w:w="1277" w:type="dxa"/>
            <w:tcBorders>
              <w:bottom w:val="nil"/>
            </w:tcBorders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 w:hint="eastAsia"/>
                <w:color w:val="000000"/>
                <w:kern w:val="0"/>
                <w:sz w:val="18"/>
                <w:szCs w:val="18"/>
              </w:rPr>
              <w:t>50</w:t>
            </w:r>
          </w:p>
        </w:tc>
        <w:tc>
          <w:tcPr>
            <w:tcW w:w="2835" w:type="dxa"/>
            <w:tcBorders>
              <w:bottom w:val="nil"/>
            </w:tcBorders>
          </w:tcPr>
          <w:p w:rsidR="00B2278E" w:rsidRPr="00125F98" w:rsidRDefault="00B2278E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BD, CBT, RCFT ir, TMTA, TMTB</w:t>
            </w:r>
          </w:p>
        </w:tc>
      </w:tr>
      <w:tr w:rsidR="00B2278E" w:rsidRPr="00125F98" w:rsidTr="007F2142">
        <w:trPr>
          <w:trHeight w:val="391"/>
        </w:trPr>
        <w:tc>
          <w:tcPr>
            <w:tcW w:w="2269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:rsidR="00B2278E" w:rsidRPr="00125F98" w:rsidRDefault="00EE020A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begin"/>
            </w:r>
            <w:r w:rsidR="00190DC6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Tukel&lt;/Author&gt;&lt;Year&gt;2012&lt;/Year&gt;&lt;RecNum&gt;177&lt;/RecNum&gt;&lt;DisplayText&gt;Tukel (2012)&lt;/DisplayText&gt;&lt;record&gt;&lt;rec-number&gt;177&lt;/rec-number&gt;&lt;foreign-keys&gt;&lt;key app="EN" db-id="ttstfxwe5evas9ee5fuvvfsgwwsxzfvsx22e"&gt;177&lt;/key&gt;&lt;/foreign-keys&gt;&lt;ref-type name="Journal Article"&gt;17&lt;/ref-type&gt;&lt;contributors&gt;&lt;authors&gt;&lt;author&gt;Tukel, R.&lt;/author&gt;&lt;author&gt;Gurvit, H.&lt;/author&gt;&lt;author&gt;Ertekin, B. A.&lt;/author&gt;&lt;author&gt;Oflaz, S.&lt;/author&gt;&lt;author&gt;Ertekin, E.&lt;/author&gt;&lt;author&gt;Baran, B.&lt;/author&gt;&lt;author&gt;Kalem, S. A.&lt;/author&gt;&lt;author&gt;Kandemir, P. E.&lt;/author&gt;&lt;author&gt;Ozdemiroglu, F. A.&lt;/author&gt;&lt;author&gt;Atalay, F.&lt;/author&gt;&lt;/authors&gt;&lt;/contributors&gt;&lt;auth-address&gt;Department of Psychiatry, Istanbul Faculty of Medicine, Istanbul University, Capa, Istanbul, Turkey.&lt;/auth-address&gt;&lt;titles&gt;&lt;title&gt;Neuropsychological function in obsessive-compulsive disorder&lt;/title&gt;&lt;secondary-title&gt;Comprehensive Psychiatry&lt;/secondary-title&gt;&lt;/titles&gt;&lt;periodical&gt;&lt;full-title&gt;Comprehensive Psychiatry&lt;/full-title&gt;&lt;/periodical&gt;&lt;pages&gt;167-175&lt;/pages&gt;&lt;volume&gt;53&lt;/volume&gt;&lt;number&gt;2&lt;/number&gt;&lt;edition&gt;2011/05/10&lt;/edition&gt;&lt;dates&gt;&lt;year&gt;2012&lt;/year&gt;&lt;pub-dates&gt;&lt;date&gt;May 5&lt;/date&gt;&lt;/pub-dates&gt;&lt;/dates&gt;&lt;isbn&gt;1532-8384 (Electronic)&amp;#xD;0010-440X (Linking)&lt;/isbn&gt;&lt;accession-num&gt;21550029&lt;/accession-num&gt;&lt;urls&gt;&lt;/urls&gt;&lt;electronic-resource-num&gt;10.1016/j.comppsych.2011.03.007&lt;/electronic-resource-num&gt;&lt;remote-database-provider&gt;NLM&lt;/remote-database-provider&gt;&lt;language&gt;Eng&lt;/language&gt;&lt;/record&gt;&lt;/Cite&gt;&lt;/EndNote&gt;</w:instrTex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separate"/>
            </w:r>
            <w:hyperlink w:anchor="_ENREF_85" w:tooltip="Tukel, 2012 #177" w:history="1">
              <w:r w:rsidR="005678F5">
                <w:rPr>
                  <w:rFonts w:ascii="Arial" w:eastAsia="Malgun Gothic" w:hAnsi="Arial" w:cs="Arial"/>
                  <w:noProof/>
                  <w:color w:val="000000"/>
                  <w:kern w:val="0"/>
                  <w:sz w:val="18"/>
                  <w:szCs w:val="18"/>
                </w:rPr>
                <w:t>Tukel (2012</w:t>
              </w:r>
            </w:hyperlink>
            <w:r w:rsidR="00006688">
              <w:rPr>
                <w:rFonts w:ascii="Arial" w:eastAsia="Malgun Gothic" w:hAnsi="Arial" w:cs="Arial"/>
                <w:noProof/>
                <w:color w:val="000000"/>
                <w:kern w:val="0"/>
                <w:sz w:val="18"/>
                <w:szCs w:val="18"/>
              </w:rPr>
              <w:t>)</w:t>
            </w: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992" w:type="dxa"/>
            <w:gridSpan w:val="2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72/54</w:t>
            </w:r>
          </w:p>
        </w:tc>
        <w:tc>
          <w:tcPr>
            <w:tcW w:w="709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27/27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38/44</w:t>
            </w:r>
          </w:p>
        </w:tc>
        <w:tc>
          <w:tcPr>
            <w:tcW w:w="1133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0</w:t>
            </w:r>
          </w:p>
        </w:tc>
        <w:tc>
          <w:tcPr>
            <w:tcW w:w="1277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:rsidR="00B2278E" w:rsidRPr="00125F98" w:rsidRDefault="00B2278E" w:rsidP="007F2142">
            <w:pPr>
              <w:spacing w:line="480" w:lineRule="auto"/>
              <w:jc w:val="center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 w:hint="eastAsia"/>
                <w:color w:val="000000"/>
                <w:kern w:val="0"/>
                <w:sz w:val="18"/>
                <w:szCs w:val="18"/>
              </w:rPr>
              <w:t>0</w:t>
            </w:r>
          </w:p>
        </w:tc>
        <w:tc>
          <w:tcPr>
            <w:tcW w:w="2835" w:type="dxa"/>
            <w:tcBorders>
              <w:top w:val="nil"/>
              <w:bottom w:val="single" w:sz="4" w:space="0" w:color="auto"/>
            </w:tcBorders>
          </w:tcPr>
          <w:p w:rsidR="00B2278E" w:rsidRPr="00125F98" w:rsidRDefault="00B2278E" w:rsidP="007F2142">
            <w:pPr>
              <w:spacing w:line="480" w:lineRule="auto"/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</w:pPr>
            <w:r w:rsidRPr="00125F98">
              <w:rPr>
                <w:rFonts w:ascii="Arial" w:eastAsia="Malgun Gothic" w:hAnsi="Arial" w:cs="Arial"/>
                <w:color w:val="000000"/>
                <w:kern w:val="0"/>
                <w:sz w:val="18"/>
                <w:szCs w:val="18"/>
              </w:rPr>
              <w:t>CF, LF, TMTA, TMTB, VLT dr, VLT sc</w:t>
            </w:r>
          </w:p>
        </w:tc>
      </w:tr>
    </w:tbl>
    <w:p w:rsidR="00B2278E" w:rsidRPr="001E767A" w:rsidRDefault="00B2278E" w:rsidP="007F2142">
      <w:pPr>
        <w:spacing w:line="480" w:lineRule="auto"/>
        <w:rPr>
          <w:rFonts w:ascii="Arial" w:hAnsi="Arial" w:cs="Arial"/>
          <w:sz w:val="18"/>
          <w:szCs w:val="18"/>
        </w:rPr>
      </w:pPr>
      <w:r w:rsidRPr="001E767A">
        <w:rPr>
          <w:rFonts w:ascii="Arial" w:hAnsi="Arial" w:cs="Arial" w:hint="eastAsia"/>
          <w:sz w:val="18"/>
          <w:szCs w:val="18"/>
        </w:rPr>
        <w:t xml:space="preserve">Abbreviation: NR, not reported; U, unclear data; BD, Block Design; CBT, Corsi block-tapping test; CF, category fluency test; CPT, Continuous Performance Test; DAT, Delayed Alternation Test; DF, Design Fluency; IED, Intra/Extra Dimension; ed, extra-dimensional score; id, intra-dimensional score; LF, letter fluency test; LM, logical memory; OAT, Object Alternation Test; RCFT, Rey-Osterrieth Complex Figure Test; ir, immediate recall; organ, organizational strategies; SWM, Spatial Working Memory; TMTA, Trail Making Test part A; TMTB, Trail Making Test part B; ToL, Tower of London; ToH, Tower of </w:t>
      </w:r>
      <w:r w:rsidRPr="001E767A">
        <w:rPr>
          <w:rFonts w:ascii="Arial" w:hAnsi="Arial" w:cs="Arial"/>
          <w:sz w:val="18"/>
          <w:szCs w:val="18"/>
        </w:rPr>
        <w:t>Hanoi</w:t>
      </w:r>
      <w:r w:rsidRPr="001E767A">
        <w:rPr>
          <w:rFonts w:ascii="Arial" w:hAnsi="Arial" w:cs="Arial" w:hint="eastAsia"/>
          <w:sz w:val="18"/>
          <w:szCs w:val="18"/>
        </w:rPr>
        <w:t>; VLT, Verbal Learning Test; dr, delayed recall; sc, semantic clustering; WCST, Wisconsin Card Sorting Test.</w:t>
      </w:r>
    </w:p>
    <w:p w:rsidR="001B7473" w:rsidRPr="001E06D0" w:rsidRDefault="00906893" w:rsidP="007F2142">
      <w:pPr>
        <w:widowControl/>
        <w:wordWrap/>
        <w:autoSpaceDE/>
        <w:autoSpaceDN/>
        <w:spacing w:line="480" w:lineRule="auto"/>
        <w:jc w:val="left"/>
        <w:rPr>
          <w:rFonts w:ascii="Arial" w:hAnsi="Arial" w:cs="Arial"/>
          <w:b/>
          <w:szCs w:val="20"/>
        </w:rPr>
      </w:pPr>
      <w:r w:rsidRPr="001E06D0">
        <w:rPr>
          <w:rFonts w:ascii="Arial" w:hAnsi="Arial" w:cs="Arial"/>
          <w:b/>
          <w:szCs w:val="20"/>
        </w:rPr>
        <w:lastRenderedPageBreak/>
        <w:t>R</w:t>
      </w:r>
      <w:r w:rsidR="002A1EC9" w:rsidRPr="001E06D0">
        <w:rPr>
          <w:rFonts w:ascii="Arial" w:hAnsi="Arial" w:cs="Arial"/>
          <w:b/>
          <w:szCs w:val="20"/>
        </w:rPr>
        <w:t>EFERENCES</w:t>
      </w:r>
    </w:p>
    <w:bookmarkStart w:id="1" w:name="#4afb5e36"/>
    <w:bookmarkEnd w:id="1"/>
    <w:p w:rsidR="005678F5" w:rsidRDefault="00EE020A" w:rsidP="007F2142">
      <w:pPr>
        <w:spacing w:line="480" w:lineRule="auto"/>
        <w:rPr>
          <w:rFonts w:ascii="Arial" w:hAnsi="Arial" w:cs="Arial"/>
          <w:noProof/>
          <w:szCs w:val="20"/>
        </w:rPr>
      </w:pPr>
      <w:r w:rsidRPr="001E06D0">
        <w:rPr>
          <w:rFonts w:ascii="Arial" w:hAnsi="Arial" w:cs="Arial"/>
          <w:szCs w:val="20"/>
        </w:rPr>
        <w:fldChar w:fldCharType="begin"/>
      </w:r>
      <w:r w:rsidR="00403724" w:rsidRPr="001E06D0">
        <w:rPr>
          <w:rFonts w:ascii="Arial" w:hAnsi="Arial" w:cs="Arial"/>
          <w:szCs w:val="20"/>
        </w:rPr>
        <w:instrText xml:space="preserve"> ADDIN EN.REFLIST </w:instrText>
      </w:r>
      <w:r w:rsidRPr="001E06D0">
        <w:rPr>
          <w:rFonts w:ascii="Arial" w:hAnsi="Arial" w:cs="Arial"/>
          <w:szCs w:val="20"/>
        </w:rPr>
        <w:fldChar w:fldCharType="separate"/>
      </w:r>
      <w:bookmarkStart w:id="2" w:name="_ENREF_1"/>
      <w:r w:rsidR="005678F5" w:rsidRPr="005678F5">
        <w:rPr>
          <w:rFonts w:ascii="Arial" w:hAnsi="Arial" w:cs="Arial"/>
          <w:b/>
          <w:noProof/>
          <w:szCs w:val="20"/>
        </w:rPr>
        <w:t xml:space="preserve">Abbruzzese, M., Bellodi, L., Ferri, S. &amp; Scarone, S. </w:t>
      </w:r>
      <w:r w:rsidR="005678F5">
        <w:rPr>
          <w:rFonts w:ascii="Arial" w:hAnsi="Arial" w:cs="Arial"/>
          <w:noProof/>
          <w:szCs w:val="20"/>
        </w:rPr>
        <w:t xml:space="preserve">(1995). Frontal lobe dysfunction in schizophrenia and obsessive-compulsive disorder: a neuropsychological study. </w:t>
      </w:r>
      <w:r w:rsidR="005678F5" w:rsidRPr="005678F5">
        <w:rPr>
          <w:rFonts w:ascii="Arial" w:hAnsi="Arial" w:cs="Arial"/>
          <w:i/>
          <w:noProof/>
          <w:szCs w:val="20"/>
        </w:rPr>
        <w:t>Brain and Cognition</w:t>
      </w:r>
      <w:r w:rsidR="005678F5">
        <w:rPr>
          <w:rFonts w:ascii="Arial" w:hAnsi="Arial" w:cs="Arial"/>
          <w:noProof/>
          <w:szCs w:val="20"/>
        </w:rPr>
        <w:t xml:space="preserve"> </w:t>
      </w:r>
      <w:r w:rsidR="005678F5" w:rsidRPr="005678F5">
        <w:rPr>
          <w:rFonts w:ascii="Arial" w:hAnsi="Arial" w:cs="Arial"/>
          <w:b/>
          <w:noProof/>
          <w:szCs w:val="20"/>
        </w:rPr>
        <w:t>27</w:t>
      </w:r>
      <w:r w:rsidR="005678F5">
        <w:rPr>
          <w:rFonts w:ascii="Arial" w:hAnsi="Arial" w:cs="Arial"/>
          <w:noProof/>
          <w:szCs w:val="20"/>
        </w:rPr>
        <w:t>, 202-12.</w:t>
      </w:r>
      <w:bookmarkEnd w:id="2"/>
    </w:p>
    <w:p w:rsidR="005678F5" w:rsidRDefault="005678F5" w:rsidP="007F2142">
      <w:pPr>
        <w:spacing w:line="480" w:lineRule="auto"/>
        <w:rPr>
          <w:rFonts w:ascii="Arial" w:hAnsi="Arial" w:cs="Arial"/>
          <w:noProof/>
          <w:szCs w:val="20"/>
        </w:rPr>
      </w:pPr>
      <w:bookmarkStart w:id="3" w:name="_ENREF_2"/>
      <w:r w:rsidRPr="005678F5">
        <w:rPr>
          <w:rFonts w:ascii="Arial" w:hAnsi="Arial" w:cs="Arial"/>
          <w:b/>
          <w:noProof/>
          <w:szCs w:val="20"/>
        </w:rPr>
        <w:t xml:space="preserve">Abbruzzese, M., Ferri, S. &amp; Scarone, S. </w:t>
      </w:r>
      <w:r>
        <w:rPr>
          <w:rFonts w:ascii="Arial" w:hAnsi="Arial" w:cs="Arial"/>
          <w:noProof/>
          <w:szCs w:val="20"/>
        </w:rPr>
        <w:t xml:space="preserve">(1995). Wisconsin Card Sorting Test performance in obsessive-compulsive disorder: no evidence for involvement of dorsolateral prefrontal cortex. </w:t>
      </w:r>
      <w:r w:rsidRPr="005678F5">
        <w:rPr>
          <w:rFonts w:ascii="Arial" w:hAnsi="Arial" w:cs="Arial"/>
          <w:i/>
          <w:noProof/>
          <w:szCs w:val="20"/>
        </w:rPr>
        <w:t>Psychiatry Research</w:t>
      </w:r>
      <w:r>
        <w:rPr>
          <w:rFonts w:ascii="Arial" w:hAnsi="Arial" w:cs="Arial"/>
          <w:noProof/>
          <w:szCs w:val="20"/>
        </w:rPr>
        <w:t xml:space="preserve"> </w:t>
      </w:r>
      <w:r w:rsidRPr="005678F5">
        <w:rPr>
          <w:rFonts w:ascii="Arial" w:hAnsi="Arial" w:cs="Arial"/>
          <w:b/>
          <w:noProof/>
          <w:szCs w:val="20"/>
        </w:rPr>
        <w:t>58</w:t>
      </w:r>
      <w:r>
        <w:rPr>
          <w:rFonts w:ascii="Arial" w:hAnsi="Arial" w:cs="Arial"/>
          <w:noProof/>
          <w:szCs w:val="20"/>
        </w:rPr>
        <w:t>, 37-43.</w:t>
      </w:r>
      <w:bookmarkEnd w:id="3"/>
    </w:p>
    <w:p w:rsidR="005678F5" w:rsidRDefault="005678F5" w:rsidP="007F2142">
      <w:pPr>
        <w:spacing w:line="480" w:lineRule="auto"/>
        <w:rPr>
          <w:rFonts w:ascii="Arial" w:hAnsi="Arial" w:cs="Arial"/>
          <w:noProof/>
          <w:szCs w:val="20"/>
        </w:rPr>
      </w:pPr>
      <w:bookmarkStart w:id="4" w:name="_ENREF_3"/>
      <w:r w:rsidRPr="005678F5">
        <w:rPr>
          <w:rFonts w:ascii="Arial" w:hAnsi="Arial" w:cs="Arial"/>
          <w:b/>
          <w:noProof/>
          <w:szCs w:val="20"/>
        </w:rPr>
        <w:t xml:space="preserve">Abbruzzese, M., Ferri, S. &amp; Scarone, S. </w:t>
      </w:r>
      <w:r>
        <w:rPr>
          <w:rFonts w:ascii="Arial" w:hAnsi="Arial" w:cs="Arial"/>
          <w:noProof/>
          <w:szCs w:val="20"/>
        </w:rPr>
        <w:t xml:space="preserve">(1997). The selective breakdown of frontal functions in patients with obsessive-compulsive disorder and in patients with schizophrenia: a double dissociation experimental finding. </w:t>
      </w:r>
      <w:r w:rsidRPr="005678F5">
        <w:rPr>
          <w:rFonts w:ascii="Arial" w:hAnsi="Arial" w:cs="Arial"/>
          <w:i/>
          <w:noProof/>
          <w:szCs w:val="20"/>
        </w:rPr>
        <w:t>Neuropsychologia</w:t>
      </w:r>
      <w:r>
        <w:rPr>
          <w:rFonts w:ascii="Arial" w:hAnsi="Arial" w:cs="Arial"/>
          <w:noProof/>
          <w:szCs w:val="20"/>
        </w:rPr>
        <w:t xml:space="preserve"> </w:t>
      </w:r>
      <w:r w:rsidRPr="005678F5">
        <w:rPr>
          <w:rFonts w:ascii="Arial" w:hAnsi="Arial" w:cs="Arial"/>
          <w:b/>
          <w:noProof/>
          <w:szCs w:val="20"/>
        </w:rPr>
        <w:t>35</w:t>
      </w:r>
      <w:r>
        <w:rPr>
          <w:rFonts w:ascii="Arial" w:hAnsi="Arial" w:cs="Arial"/>
          <w:noProof/>
          <w:szCs w:val="20"/>
        </w:rPr>
        <w:t>, 907-12.</w:t>
      </w:r>
      <w:bookmarkEnd w:id="4"/>
    </w:p>
    <w:p w:rsidR="005678F5" w:rsidRDefault="005678F5" w:rsidP="007F2142">
      <w:pPr>
        <w:spacing w:line="480" w:lineRule="auto"/>
        <w:rPr>
          <w:rFonts w:ascii="Arial" w:hAnsi="Arial" w:cs="Arial"/>
          <w:noProof/>
          <w:szCs w:val="20"/>
        </w:rPr>
      </w:pPr>
      <w:bookmarkStart w:id="5" w:name="_ENREF_4"/>
      <w:r w:rsidRPr="005678F5">
        <w:rPr>
          <w:rFonts w:ascii="Arial" w:hAnsi="Arial" w:cs="Arial"/>
          <w:b/>
          <w:noProof/>
          <w:szCs w:val="20"/>
        </w:rPr>
        <w:t xml:space="preserve">Aigner, M., Sachs, G., Bruckmuller, E., Winklbaur, B., Zitterl, W., Kryspin-Exner, I., Gur, R. &amp; Katschnig, H. </w:t>
      </w:r>
      <w:r>
        <w:rPr>
          <w:rFonts w:ascii="Arial" w:hAnsi="Arial" w:cs="Arial"/>
          <w:noProof/>
          <w:szCs w:val="20"/>
        </w:rPr>
        <w:t xml:space="preserve">(2007). Cognitive and emotion recognition deficits in obsessive-compulsive disorder. </w:t>
      </w:r>
      <w:r w:rsidRPr="005678F5">
        <w:rPr>
          <w:rFonts w:ascii="Arial" w:hAnsi="Arial" w:cs="Arial"/>
          <w:i/>
          <w:noProof/>
          <w:szCs w:val="20"/>
        </w:rPr>
        <w:t>Psychiatry Research</w:t>
      </w:r>
      <w:r>
        <w:rPr>
          <w:rFonts w:ascii="Arial" w:hAnsi="Arial" w:cs="Arial"/>
          <w:noProof/>
          <w:szCs w:val="20"/>
        </w:rPr>
        <w:t xml:space="preserve"> </w:t>
      </w:r>
      <w:r w:rsidRPr="005678F5">
        <w:rPr>
          <w:rFonts w:ascii="Arial" w:hAnsi="Arial" w:cs="Arial"/>
          <w:b/>
          <w:noProof/>
          <w:szCs w:val="20"/>
        </w:rPr>
        <w:t>149</w:t>
      </w:r>
      <w:r>
        <w:rPr>
          <w:rFonts w:ascii="Arial" w:hAnsi="Arial" w:cs="Arial"/>
          <w:noProof/>
          <w:szCs w:val="20"/>
        </w:rPr>
        <w:t>, 121-8.</w:t>
      </w:r>
      <w:bookmarkEnd w:id="5"/>
    </w:p>
    <w:p w:rsidR="005678F5" w:rsidRDefault="005678F5" w:rsidP="007F2142">
      <w:pPr>
        <w:spacing w:line="480" w:lineRule="auto"/>
        <w:rPr>
          <w:rFonts w:ascii="Arial" w:hAnsi="Arial" w:cs="Arial"/>
          <w:noProof/>
          <w:szCs w:val="20"/>
        </w:rPr>
      </w:pPr>
      <w:bookmarkStart w:id="6" w:name="_ENREF_5"/>
      <w:r w:rsidRPr="005678F5">
        <w:rPr>
          <w:rFonts w:ascii="Arial" w:hAnsi="Arial" w:cs="Arial"/>
          <w:b/>
          <w:noProof/>
          <w:szCs w:val="20"/>
        </w:rPr>
        <w:t xml:space="preserve">Airaksinen, E., Larsson, M. &amp; Forsell, Y. </w:t>
      </w:r>
      <w:r>
        <w:rPr>
          <w:rFonts w:ascii="Arial" w:hAnsi="Arial" w:cs="Arial"/>
          <w:noProof/>
          <w:szCs w:val="20"/>
        </w:rPr>
        <w:t xml:space="preserve">(2005). Neuropsychological functions in anxiety disorders in population-based samples: evidence of episodic memory dysfunction. </w:t>
      </w:r>
      <w:r w:rsidRPr="005678F5">
        <w:rPr>
          <w:rFonts w:ascii="Arial" w:hAnsi="Arial" w:cs="Arial"/>
          <w:i/>
          <w:noProof/>
          <w:szCs w:val="20"/>
        </w:rPr>
        <w:t>Journal of Psychiatr Research</w:t>
      </w:r>
      <w:r>
        <w:rPr>
          <w:rFonts w:ascii="Arial" w:hAnsi="Arial" w:cs="Arial"/>
          <w:noProof/>
          <w:szCs w:val="20"/>
        </w:rPr>
        <w:t xml:space="preserve"> </w:t>
      </w:r>
      <w:r w:rsidRPr="005678F5">
        <w:rPr>
          <w:rFonts w:ascii="Arial" w:hAnsi="Arial" w:cs="Arial"/>
          <w:b/>
          <w:noProof/>
          <w:szCs w:val="20"/>
        </w:rPr>
        <w:t>39</w:t>
      </w:r>
      <w:r>
        <w:rPr>
          <w:rFonts w:ascii="Arial" w:hAnsi="Arial" w:cs="Arial"/>
          <w:noProof/>
          <w:szCs w:val="20"/>
        </w:rPr>
        <w:t>, 207-14.</w:t>
      </w:r>
      <w:bookmarkEnd w:id="6"/>
    </w:p>
    <w:p w:rsidR="005678F5" w:rsidRDefault="005678F5" w:rsidP="007F2142">
      <w:pPr>
        <w:spacing w:line="480" w:lineRule="auto"/>
        <w:rPr>
          <w:rFonts w:ascii="Arial" w:hAnsi="Arial" w:cs="Arial"/>
          <w:noProof/>
          <w:szCs w:val="20"/>
        </w:rPr>
      </w:pPr>
      <w:bookmarkStart w:id="7" w:name="_ENREF_6"/>
      <w:r w:rsidRPr="005678F5">
        <w:rPr>
          <w:rFonts w:ascii="Arial" w:hAnsi="Arial" w:cs="Arial"/>
          <w:b/>
          <w:noProof/>
          <w:szCs w:val="20"/>
        </w:rPr>
        <w:t xml:space="preserve">Aronowitz, B. R., Hollander, E., DeCaria, C. &amp; Cohen, L. </w:t>
      </w:r>
      <w:r>
        <w:rPr>
          <w:rFonts w:ascii="Arial" w:hAnsi="Arial" w:cs="Arial"/>
          <w:noProof/>
          <w:szCs w:val="20"/>
        </w:rPr>
        <w:t xml:space="preserve">(1994). Neuropsychology of obsessive compulsive disorder: preliminary findings. </w:t>
      </w:r>
      <w:r w:rsidRPr="005678F5">
        <w:rPr>
          <w:rFonts w:ascii="Arial" w:hAnsi="Arial" w:cs="Arial"/>
          <w:i/>
          <w:noProof/>
          <w:szCs w:val="20"/>
        </w:rPr>
        <w:t>Neuropsychiatry, Neuropsychology, &amp; Behavioral Neurology</w:t>
      </w:r>
      <w:r>
        <w:rPr>
          <w:rFonts w:ascii="Arial" w:hAnsi="Arial" w:cs="Arial"/>
          <w:noProof/>
          <w:szCs w:val="20"/>
        </w:rPr>
        <w:t xml:space="preserve"> </w:t>
      </w:r>
      <w:r w:rsidRPr="005678F5">
        <w:rPr>
          <w:rFonts w:ascii="Arial" w:hAnsi="Arial" w:cs="Arial"/>
          <w:b/>
          <w:noProof/>
          <w:szCs w:val="20"/>
        </w:rPr>
        <w:t>7</w:t>
      </w:r>
      <w:r>
        <w:rPr>
          <w:rFonts w:ascii="Arial" w:hAnsi="Arial" w:cs="Arial"/>
          <w:noProof/>
          <w:szCs w:val="20"/>
        </w:rPr>
        <w:t>, 81-86.</w:t>
      </w:r>
      <w:bookmarkEnd w:id="7"/>
    </w:p>
    <w:p w:rsidR="005678F5" w:rsidRDefault="005678F5" w:rsidP="007F2142">
      <w:pPr>
        <w:spacing w:line="480" w:lineRule="auto"/>
        <w:rPr>
          <w:rFonts w:ascii="Arial" w:hAnsi="Arial" w:cs="Arial"/>
          <w:noProof/>
          <w:szCs w:val="20"/>
        </w:rPr>
      </w:pPr>
      <w:bookmarkStart w:id="8" w:name="_ENREF_7"/>
      <w:r w:rsidRPr="005678F5">
        <w:rPr>
          <w:rFonts w:ascii="Arial" w:hAnsi="Arial" w:cs="Arial"/>
          <w:b/>
          <w:noProof/>
          <w:szCs w:val="20"/>
        </w:rPr>
        <w:t xml:space="preserve">Aycicegi, A., Dinn, W. M., Harris, C. L. &amp; Erkmen, H. </w:t>
      </w:r>
      <w:r>
        <w:rPr>
          <w:rFonts w:ascii="Arial" w:hAnsi="Arial" w:cs="Arial"/>
          <w:noProof/>
          <w:szCs w:val="20"/>
        </w:rPr>
        <w:t xml:space="preserve">(2003). Neuropsychological function in </w:t>
      </w:r>
      <w:r>
        <w:rPr>
          <w:rFonts w:ascii="Arial" w:hAnsi="Arial" w:cs="Arial"/>
          <w:noProof/>
          <w:szCs w:val="20"/>
        </w:rPr>
        <w:lastRenderedPageBreak/>
        <w:t xml:space="preserve">obsessive-compulsive disorder: effects of comorbid conditions on task performance. </w:t>
      </w:r>
      <w:r w:rsidRPr="005678F5">
        <w:rPr>
          <w:rFonts w:ascii="Arial" w:hAnsi="Arial" w:cs="Arial"/>
          <w:i/>
          <w:noProof/>
          <w:szCs w:val="20"/>
        </w:rPr>
        <w:t>European Psychiatry</w:t>
      </w:r>
      <w:r>
        <w:rPr>
          <w:rFonts w:ascii="Arial" w:hAnsi="Arial" w:cs="Arial"/>
          <w:noProof/>
          <w:szCs w:val="20"/>
        </w:rPr>
        <w:t xml:space="preserve"> </w:t>
      </w:r>
      <w:r w:rsidRPr="005678F5">
        <w:rPr>
          <w:rFonts w:ascii="Arial" w:hAnsi="Arial" w:cs="Arial"/>
          <w:b/>
          <w:noProof/>
          <w:szCs w:val="20"/>
        </w:rPr>
        <w:t>18</w:t>
      </w:r>
      <w:r>
        <w:rPr>
          <w:rFonts w:ascii="Arial" w:hAnsi="Arial" w:cs="Arial"/>
          <w:noProof/>
          <w:szCs w:val="20"/>
        </w:rPr>
        <w:t>, 241-8.</w:t>
      </w:r>
      <w:bookmarkEnd w:id="8"/>
    </w:p>
    <w:p w:rsidR="005678F5" w:rsidRDefault="005678F5" w:rsidP="007F2142">
      <w:pPr>
        <w:spacing w:line="480" w:lineRule="auto"/>
        <w:rPr>
          <w:rFonts w:ascii="Arial" w:hAnsi="Arial" w:cs="Arial"/>
          <w:noProof/>
          <w:szCs w:val="20"/>
        </w:rPr>
      </w:pPr>
      <w:bookmarkStart w:id="9" w:name="_ENREF_8"/>
      <w:r w:rsidRPr="005678F5">
        <w:rPr>
          <w:rFonts w:ascii="Arial" w:hAnsi="Arial" w:cs="Arial"/>
          <w:b/>
          <w:noProof/>
          <w:szCs w:val="20"/>
        </w:rPr>
        <w:t xml:space="preserve">Basso, M. R., Bornstein, R. A., Carona, F. &amp; Morton, R. </w:t>
      </w:r>
      <w:r>
        <w:rPr>
          <w:rFonts w:ascii="Arial" w:hAnsi="Arial" w:cs="Arial"/>
          <w:noProof/>
          <w:szCs w:val="20"/>
        </w:rPr>
        <w:t xml:space="preserve">(2001). Depression accounts for executive function deficits in obsessive-compulsive disorder. </w:t>
      </w:r>
      <w:r w:rsidRPr="005678F5">
        <w:rPr>
          <w:rFonts w:ascii="Arial" w:hAnsi="Arial" w:cs="Arial"/>
          <w:i/>
          <w:noProof/>
          <w:szCs w:val="20"/>
        </w:rPr>
        <w:t>Neuropsychiatry, Neuropsychology, and Behavioral Neurology</w:t>
      </w:r>
      <w:r>
        <w:rPr>
          <w:rFonts w:ascii="Arial" w:hAnsi="Arial" w:cs="Arial"/>
          <w:noProof/>
          <w:szCs w:val="20"/>
        </w:rPr>
        <w:t xml:space="preserve"> </w:t>
      </w:r>
      <w:r w:rsidRPr="005678F5">
        <w:rPr>
          <w:rFonts w:ascii="Arial" w:hAnsi="Arial" w:cs="Arial"/>
          <w:b/>
          <w:noProof/>
          <w:szCs w:val="20"/>
        </w:rPr>
        <w:t>14</w:t>
      </w:r>
      <w:r>
        <w:rPr>
          <w:rFonts w:ascii="Arial" w:hAnsi="Arial" w:cs="Arial"/>
          <w:noProof/>
          <w:szCs w:val="20"/>
        </w:rPr>
        <w:t>, 241-5.</w:t>
      </w:r>
      <w:bookmarkEnd w:id="9"/>
    </w:p>
    <w:p w:rsidR="005678F5" w:rsidRDefault="005678F5" w:rsidP="007F2142">
      <w:pPr>
        <w:spacing w:line="480" w:lineRule="auto"/>
        <w:rPr>
          <w:rFonts w:ascii="Arial" w:hAnsi="Arial" w:cs="Arial"/>
          <w:noProof/>
          <w:szCs w:val="20"/>
        </w:rPr>
      </w:pPr>
      <w:bookmarkStart w:id="10" w:name="_ENREF_9"/>
      <w:r w:rsidRPr="005678F5">
        <w:rPr>
          <w:rFonts w:ascii="Arial" w:hAnsi="Arial" w:cs="Arial"/>
          <w:b/>
          <w:noProof/>
          <w:szCs w:val="20"/>
        </w:rPr>
        <w:t xml:space="preserve">Bohne, A., Savage, C. R., Deckersbach, T., Keuthen, N. J., Jenike, M. A., Tuschen-Caffier, B. &amp; Wilhelm, S. </w:t>
      </w:r>
      <w:r>
        <w:rPr>
          <w:rFonts w:ascii="Arial" w:hAnsi="Arial" w:cs="Arial"/>
          <w:noProof/>
          <w:szCs w:val="20"/>
        </w:rPr>
        <w:t xml:space="preserve">(2005). Visuospatial abilities, memory, and executive functioning in trichotillomania and obsessive-compulsive disorder. </w:t>
      </w:r>
      <w:r w:rsidRPr="005678F5">
        <w:rPr>
          <w:rFonts w:ascii="Arial" w:hAnsi="Arial" w:cs="Arial"/>
          <w:i/>
          <w:noProof/>
          <w:szCs w:val="20"/>
        </w:rPr>
        <w:t>Journal of Clinical and Experimental Neuropsychology</w:t>
      </w:r>
      <w:r>
        <w:rPr>
          <w:rFonts w:ascii="Arial" w:hAnsi="Arial" w:cs="Arial"/>
          <w:noProof/>
          <w:szCs w:val="20"/>
        </w:rPr>
        <w:t xml:space="preserve"> </w:t>
      </w:r>
      <w:r w:rsidRPr="005678F5">
        <w:rPr>
          <w:rFonts w:ascii="Arial" w:hAnsi="Arial" w:cs="Arial"/>
          <w:b/>
          <w:noProof/>
          <w:szCs w:val="20"/>
        </w:rPr>
        <w:t>27</w:t>
      </w:r>
      <w:r>
        <w:rPr>
          <w:rFonts w:ascii="Arial" w:hAnsi="Arial" w:cs="Arial"/>
          <w:noProof/>
          <w:szCs w:val="20"/>
        </w:rPr>
        <w:t>, 385-99.</w:t>
      </w:r>
      <w:bookmarkEnd w:id="10"/>
    </w:p>
    <w:p w:rsidR="005678F5" w:rsidRDefault="005678F5" w:rsidP="007F2142">
      <w:pPr>
        <w:spacing w:line="480" w:lineRule="auto"/>
        <w:rPr>
          <w:rFonts w:ascii="Arial" w:hAnsi="Arial" w:cs="Arial"/>
          <w:noProof/>
          <w:szCs w:val="20"/>
        </w:rPr>
      </w:pPr>
      <w:bookmarkStart w:id="11" w:name="_ENREF_10"/>
      <w:r w:rsidRPr="005678F5">
        <w:rPr>
          <w:rFonts w:ascii="Arial" w:hAnsi="Arial" w:cs="Arial"/>
          <w:b/>
          <w:noProof/>
          <w:szCs w:val="20"/>
        </w:rPr>
        <w:t xml:space="preserve">Boone, K. B., Ananth, J., Philpott, L. &amp; Kaur, A. </w:t>
      </w:r>
      <w:r>
        <w:rPr>
          <w:rFonts w:ascii="Arial" w:hAnsi="Arial" w:cs="Arial"/>
          <w:noProof/>
          <w:szCs w:val="20"/>
        </w:rPr>
        <w:t xml:space="preserve">(1991). Neuropsychological characteristics of nondepressed adults with obsessive-compulsive disorder. </w:t>
      </w:r>
      <w:r w:rsidRPr="005678F5">
        <w:rPr>
          <w:rFonts w:ascii="Arial" w:hAnsi="Arial" w:cs="Arial"/>
          <w:i/>
          <w:noProof/>
          <w:szCs w:val="20"/>
        </w:rPr>
        <w:t>Neuropsychiatry, Neuropsychology, &amp; Behavioral Neurology</w:t>
      </w:r>
      <w:r>
        <w:rPr>
          <w:rFonts w:ascii="Arial" w:hAnsi="Arial" w:cs="Arial"/>
          <w:noProof/>
          <w:szCs w:val="20"/>
        </w:rPr>
        <w:t xml:space="preserve"> </w:t>
      </w:r>
      <w:r w:rsidRPr="005678F5">
        <w:rPr>
          <w:rFonts w:ascii="Arial" w:hAnsi="Arial" w:cs="Arial"/>
          <w:b/>
          <w:noProof/>
          <w:szCs w:val="20"/>
        </w:rPr>
        <w:t>4</w:t>
      </w:r>
      <w:r>
        <w:rPr>
          <w:rFonts w:ascii="Arial" w:hAnsi="Arial" w:cs="Arial"/>
          <w:noProof/>
          <w:szCs w:val="20"/>
        </w:rPr>
        <w:t>, 96-109.</w:t>
      </w:r>
      <w:bookmarkEnd w:id="11"/>
    </w:p>
    <w:p w:rsidR="005678F5" w:rsidRDefault="005678F5" w:rsidP="007F2142">
      <w:pPr>
        <w:spacing w:line="480" w:lineRule="auto"/>
        <w:rPr>
          <w:rFonts w:ascii="Arial" w:hAnsi="Arial" w:cs="Arial"/>
          <w:noProof/>
          <w:szCs w:val="20"/>
        </w:rPr>
      </w:pPr>
      <w:bookmarkStart w:id="12" w:name="_ENREF_11"/>
      <w:r w:rsidRPr="005678F5">
        <w:rPr>
          <w:rFonts w:ascii="Arial" w:hAnsi="Arial" w:cs="Arial"/>
          <w:b/>
          <w:noProof/>
          <w:szCs w:val="20"/>
        </w:rPr>
        <w:t xml:space="preserve">Borges, M. C., Braga, D. T., Iego, S., D'Alcante, C. C., Sidrim, I., Machado, M. C., Pinto, P. S., Cordioli, A. V., do Rosario, M. C., Petribu, K., Mendlowicz, M. V., Mari, J. J., Miguel, E. C. &amp; Fontenelle, L. F. </w:t>
      </w:r>
      <w:r>
        <w:rPr>
          <w:rFonts w:ascii="Arial" w:hAnsi="Arial" w:cs="Arial"/>
          <w:noProof/>
          <w:szCs w:val="20"/>
        </w:rPr>
        <w:t xml:space="preserve">(2011). Cognitive dysfunction in post-traumatic obsessive-compulsive disorder. </w:t>
      </w:r>
      <w:r w:rsidRPr="005678F5">
        <w:rPr>
          <w:rFonts w:ascii="Arial" w:hAnsi="Arial" w:cs="Arial"/>
          <w:i/>
          <w:noProof/>
          <w:szCs w:val="20"/>
        </w:rPr>
        <w:t>Australian and New Zealand Journal of Psychiatry</w:t>
      </w:r>
      <w:r>
        <w:rPr>
          <w:rFonts w:ascii="Arial" w:hAnsi="Arial" w:cs="Arial"/>
          <w:noProof/>
          <w:szCs w:val="20"/>
        </w:rPr>
        <w:t xml:space="preserve"> </w:t>
      </w:r>
      <w:r w:rsidRPr="005678F5">
        <w:rPr>
          <w:rFonts w:ascii="Arial" w:hAnsi="Arial" w:cs="Arial"/>
          <w:b/>
          <w:noProof/>
          <w:szCs w:val="20"/>
        </w:rPr>
        <w:t>45</w:t>
      </w:r>
      <w:r>
        <w:rPr>
          <w:rFonts w:ascii="Arial" w:hAnsi="Arial" w:cs="Arial"/>
          <w:noProof/>
          <w:szCs w:val="20"/>
        </w:rPr>
        <w:t>, 76-85.</w:t>
      </w:r>
      <w:bookmarkEnd w:id="12"/>
    </w:p>
    <w:p w:rsidR="005678F5" w:rsidRDefault="005678F5" w:rsidP="007F2142">
      <w:pPr>
        <w:spacing w:line="480" w:lineRule="auto"/>
        <w:rPr>
          <w:rFonts w:ascii="Arial" w:hAnsi="Arial" w:cs="Arial"/>
          <w:noProof/>
          <w:szCs w:val="20"/>
        </w:rPr>
      </w:pPr>
      <w:bookmarkStart w:id="13" w:name="_ENREF_12"/>
      <w:r w:rsidRPr="005678F5">
        <w:rPr>
          <w:rFonts w:ascii="Arial" w:hAnsi="Arial" w:cs="Arial"/>
          <w:b/>
          <w:noProof/>
          <w:szCs w:val="20"/>
        </w:rPr>
        <w:t xml:space="preserve">Borkowska, A., Pilaczynska, E. &amp; Rybakowski, J. K. </w:t>
      </w:r>
      <w:r>
        <w:rPr>
          <w:rFonts w:ascii="Arial" w:hAnsi="Arial" w:cs="Arial"/>
          <w:noProof/>
          <w:szCs w:val="20"/>
        </w:rPr>
        <w:t xml:space="preserve">(2003). The frontal lobe neuropsychological tests in patients with schizophrenia and/or obsessive-compulsive disorder. </w:t>
      </w:r>
      <w:r w:rsidRPr="005678F5">
        <w:rPr>
          <w:rFonts w:ascii="Arial" w:hAnsi="Arial" w:cs="Arial"/>
          <w:i/>
          <w:noProof/>
          <w:szCs w:val="20"/>
        </w:rPr>
        <w:t>Journal of Neuropsychiatry and Clinical Neurosciences</w:t>
      </w:r>
      <w:r>
        <w:rPr>
          <w:rFonts w:ascii="Arial" w:hAnsi="Arial" w:cs="Arial"/>
          <w:noProof/>
          <w:szCs w:val="20"/>
        </w:rPr>
        <w:t xml:space="preserve"> </w:t>
      </w:r>
      <w:r w:rsidRPr="005678F5">
        <w:rPr>
          <w:rFonts w:ascii="Arial" w:hAnsi="Arial" w:cs="Arial"/>
          <w:b/>
          <w:noProof/>
          <w:szCs w:val="20"/>
        </w:rPr>
        <w:t>15</w:t>
      </w:r>
      <w:r>
        <w:rPr>
          <w:rFonts w:ascii="Arial" w:hAnsi="Arial" w:cs="Arial"/>
          <w:noProof/>
          <w:szCs w:val="20"/>
        </w:rPr>
        <w:t>, 359-62.</w:t>
      </w:r>
      <w:bookmarkEnd w:id="13"/>
    </w:p>
    <w:p w:rsidR="005678F5" w:rsidRDefault="005678F5" w:rsidP="007F2142">
      <w:pPr>
        <w:spacing w:line="480" w:lineRule="auto"/>
        <w:rPr>
          <w:rFonts w:ascii="Arial" w:hAnsi="Arial" w:cs="Arial"/>
          <w:noProof/>
          <w:szCs w:val="20"/>
        </w:rPr>
      </w:pPr>
      <w:bookmarkStart w:id="14" w:name="_ENREF_13"/>
      <w:r w:rsidRPr="005678F5">
        <w:rPr>
          <w:rFonts w:ascii="Arial" w:hAnsi="Arial" w:cs="Arial"/>
          <w:b/>
          <w:noProof/>
          <w:szCs w:val="20"/>
        </w:rPr>
        <w:t xml:space="preserve">Bucci, P., Galderisi, S., Catapano, F., Di Benedetto, R., Piegari, G., Mucci, A. &amp; Maj, M. </w:t>
      </w:r>
      <w:r>
        <w:rPr>
          <w:rFonts w:ascii="Arial" w:hAnsi="Arial" w:cs="Arial"/>
          <w:noProof/>
          <w:szCs w:val="20"/>
        </w:rPr>
        <w:lastRenderedPageBreak/>
        <w:t xml:space="preserve">(2007). Neurocognitive indices of executive hypercontrol in obsessive-compulsive disorder. </w:t>
      </w:r>
      <w:r w:rsidRPr="005678F5">
        <w:rPr>
          <w:rFonts w:ascii="Arial" w:hAnsi="Arial" w:cs="Arial"/>
          <w:i/>
          <w:noProof/>
          <w:szCs w:val="20"/>
        </w:rPr>
        <w:t>Acta Psychiatry Scandinavica</w:t>
      </w:r>
      <w:r>
        <w:rPr>
          <w:rFonts w:ascii="Arial" w:hAnsi="Arial" w:cs="Arial"/>
          <w:noProof/>
          <w:szCs w:val="20"/>
        </w:rPr>
        <w:t xml:space="preserve"> </w:t>
      </w:r>
      <w:r w:rsidRPr="005678F5">
        <w:rPr>
          <w:rFonts w:ascii="Arial" w:hAnsi="Arial" w:cs="Arial"/>
          <w:b/>
          <w:noProof/>
          <w:szCs w:val="20"/>
        </w:rPr>
        <w:t>115</w:t>
      </w:r>
      <w:r>
        <w:rPr>
          <w:rFonts w:ascii="Arial" w:hAnsi="Arial" w:cs="Arial"/>
          <w:noProof/>
          <w:szCs w:val="20"/>
        </w:rPr>
        <w:t>, 380-7.</w:t>
      </w:r>
      <w:bookmarkEnd w:id="14"/>
    </w:p>
    <w:p w:rsidR="005678F5" w:rsidRDefault="005678F5" w:rsidP="007F2142">
      <w:pPr>
        <w:spacing w:line="480" w:lineRule="auto"/>
        <w:rPr>
          <w:rFonts w:ascii="Arial" w:hAnsi="Arial" w:cs="Arial"/>
          <w:noProof/>
          <w:szCs w:val="20"/>
        </w:rPr>
      </w:pPr>
      <w:bookmarkStart w:id="15" w:name="_ENREF_14"/>
      <w:r w:rsidRPr="005678F5">
        <w:rPr>
          <w:rFonts w:ascii="Arial" w:hAnsi="Arial" w:cs="Arial"/>
          <w:b/>
          <w:noProof/>
          <w:szCs w:val="20"/>
        </w:rPr>
        <w:t xml:space="preserve">Buhlmann, U., Deckersbach, T., Engelhard, I., Cook, L. M., Rauch, S. L., Kathmann, N., Wilhelm, S. &amp; Savage, C. R. </w:t>
      </w:r>
      <w:r>
        <w:rPr>
          <w:rFonts w:ascii="Arial" w:hAnsi="Arial" w:cs="Arial"/>
          <w:noProof/>
          <w:szCs w:val="20"/>
        </w:rPr>
        <w:t xml:space="preserve">(2006). Cognitive retraining for organizational impairment in obsessive-compulsive disorder. </w:t>
      </w:r>
      <w:r w:rsidRPr="005678F5">
        <w:rPr>
          <w:rFonts w:ascii="Arial" w:hAnsi="Arial" w:cs="Arial"/>
          <w:i/>
          <w:noProof/>
          <w:szCs w:val="20"/>
        </w:rPr>
        <w:t>Psychiatry Research</w:t>
      </w:r>
      <w:r>
        <w:rPr>
          <w:rFonts w:ascii="Arial" w:hAnsi="Arial" w:cs="Arial"/>
          <w:noProof/>
          <w:szCs w:val="20"/>
        </w:rPr>
        <w:t xml:space="preserve"> </w:t>
      </w:r>
      <w:r w:rsidRPr="005678F5">
        <w:rPr>
          <w:rFonts w:ascii="Arial" w:hAnsi="Arial" w:cs="Arial"/>
          <w:b/>
          <w:noProof/>
          <w:szCs w:val="20"/>
        </w:rPr>
        <w:t>144</w:t>
      </w:r>
      <w:r>
        <w:rPr>
          <w:rFonts w:ascii="Arial" w:hAnsi="Arial" w:cs="Arial"/>
          <w:noProof/>
          <w:szCs w:val="20"/>
        </w:rPr>
        <w:t>, 109-16.</w:t>
      </w:r>
      <w:bookmarkEnd w:id="15"/>
    </w:p>
    <w:p w:rsidR="005678F5" w:rsidRDefault="005678F5" w:rsidP="007F2142">
      <w:pPr>
        <w:spacing w:line="480" w:lineRule="auto"/>
        <w:rPr>
          <w:rFonts w:ascii="Arial" w:hAnsi="Arial" w:cs="Arial"/>
          <w:noProof/>
          <w:szCs w:val="20"/>
        </w:rPr>
      </w:pPr>
      <w:bookmarkStart w:id="16" w:name="_ENREF_15"/>
      <w:r w:rsidRPr="005678F5">
        <w:rPr>
          <w:rFonts w:ascii="Arial" w:hAnsi="Arial" w:cs="Arial"/>
          <w:b/>
          <w:noProof/>
          <w:szCs w:val="20"/>
        </w:rPr>
        <w:t xml:space="preserve">Burdick, K. E., Robinson, D. G., Malhotra, A. K. &amp; Szeszko, P. R. </w:t>
      </w:r>
      <w:r>
        <w:rPr>
          <w:rFonts w:ascii="Arial" w:hAnsi="Arial" w:cs="Arial"/>
          <w:noProof/>
          <w:szCs w:val="20"/>
        </w:rPr>
        <w:t xml:space="preserve">(2008). Neurocognitive profile analysis in obsessive-compulsive disorder. </w:t>
      </w:r>
      <w:r w:rsidRPr="005678F5">
        <w:rPr>
          <w:rFonts w:ascii="Arial" w:hAnsi="Arial" w:cs="Arial"/>
          <w:i/>
          <w:noProof/>
          <w:szCs w:val="20"/>
        </w:rPr>
        <w:t>Journal of International Neuropsychological Society</w:t>
      </w:r>
      <w:r>
        <w:rPr>
          <w:rFonts w:ascii="Arial" w:hAnsi="Arial" w:cs="Arial"/>
          <w:noProof/>
          <w:szCs w:val="20"/>
        </w:rPr>
        <w:t xml:space="preserve"> </w:t>
      </w:r>
      <w:r w:rsidRPr="005678F5">
        <w:rPr>
          <w:rFonts w:ascii="Arial" w:hAnsi="Arial" w:cs="Arial"/>
          <w:b/>
          <w:noProof/>
          <w:szCs w:val="20"/>
        </w:rPr>
        <w:t>14</w:t>
      </w:r>
      <w:r>
        <w:rPr>
          <w:rFonts w:ascii="Arial" w:hAnsi="Arial" w:cs="Arial"/>
          <w:noProof/>
          <w:szCs w:val="20"/>
        </w:rPr>
        <w:t>, 640-5.</w:t>
      </w:r>
      <w:bookmarkEnd w:id="16"/>
    </w:p>
    <w:p w:rsidR="005678F5" w:rsidRDefault="005678F5" w:rsidP="007F2142">
      <w:pPr>
        <w:spacing w:line="480" w:lineRule="auto"/>
        <w:rPr>
          <w:rFonts w:ascii="Arial" w:hAnsi="Arial" w:cs="Arial"/>
          <w:noProof/>
          <w:szCs w:val="20"/>
        </w:rPr>
      </w:pPr>
      <w:bookmarkStart w:id="17" w:name="_ENREF_16"/>
      <w:r w:rsidRPr="005678F5">
        <w:rPr>
          <w:rFonts w:ascii="Arial" w:hAnsi="Arial" w:cs="Arial"/>
          <w:b/>
          <w:noProof/>
          <w:szCs w:val="20"/>
        </w:rPr>
        <w:t xml:space="preserve">Cavallaro, R., Cavedini, P., Mistretta, P., Bassi, T., Angelone, S. M., Ubbiali, A. &amp; Bellodi, L. </w:t>
      </w:r>
      <w:r>
        <w:rPr>
          <w:rFonts w:ascii="Arial" w:hAnsi="Arial" w:cs="Arial"/>
          <w:noProof/>
          <w:szCs w:val="20"/>
        </w:rPr>
        <w:t xml:space="preserve">(2003). Basal-corticofrontal circuits in schizophrenia and obsessive-compulsive disorder: a controlled, double dissociation study. </w:t>
      </w:r>
      <w:r w:rsidRPr="005678F5">
        <w:rPr>
          <w:rFonts w:ascii="Arial" w:hAnsi="Arial" w:cs="Arial"/>
          <w:i/>
          <w:noProof/>
          <w:szCs w:val="20"/>
        </w:rPr>
        <w:t>Biological Psychiatry</w:t>
      </w:r>
      <w:r>
        <w:rPr>
          <w:rFonts w:ascii="Arial" w:hAnsi="Arial" w:cs="Arial"/>
          <w:noProof/>
          <w:szCs w:val="20"/>
        </w:rPr>
        <w:t xml:space="preserve"> </w:t>
      </w:r>
      <w:r w:rsidRPr="005678F5">
        <w:rPr>
          <w:rFonts w:ascii="Arial" w:hAnsi="Arial" w:cs="Arial"/>
          <w:b/>
          <w:noProof/>
          <w:szCs w:val="20"/>
        </w:rPr>
        <w:t>54</w:t>
      </w:r>
      <w:r>
        <w:rPr>
          <w:rFonts w:ascii="Arial" w:hAnsi="Arial" w:cs="Arial"/>
          <w:noProof/>
          <w:szCs w:val="20"/>
        </w:rPr>
        <w:t>, 437-43.</w:t>
      </w:r>
      <w:bookmarkEnd w:id="17"/>
    </w:p>
    <w:p w:rsidR="005678F5" w:rsidRDefault="005678F5" w:rsidP="007F2142">
      <w:pPr>
        <w:spacing w:line="480" w:lineRule="auto"/>
        <w:rPr>
          <w:rFonts w:ascii="Arial" w:hAnsi="Arial" w:cs="Arial"/>
          <w:noProof/>
          <w:szCs w:val="20"/>
        </w:rPr>
      </w:pPr>
      <w:bookmarkStart w:id="18" w:name="_ENREF_17"/>
      <w:r w:rsidRPr="005678F5">
        <w:rPr>
          <w:rFonts w:ascii="Arial" w:hAnsi="Arial" w:cs="Arial"/>
          <w:b/>
          <w:noProof/>
          <w:szCs w:val="20"/>
        </w:rPr>
        <w:t xml:space="preserve">Cavedini, P., Cisima, M., Riboldi, G., D'Annucci, A. &amp; Bellodi, L. </w:t>
      </w:r>
      <w:r>
        <w:rPr>
          <w:rFonts w:ascii="Arial" w:hAnsi="Arial" w:cs="Arial"/>
          <w:noProof/>
          <w:szCs w:val="20"/>
        </w:rPr>
        <w:t xml:space="preserve">(2001). A neuropsychological study of dissociation in cortical and subcortical functioning in obsessive-compulsive disorder by Tower of Hanoi task. </w:t>
      </w:r>
      <w:r w:rsidRPr="005678F5">
        <w:rPr>
          <w:rFonts w:ascii="Arial" w:hAnsi="Arial" w:cs="Arial"/>
          <w:i/>
          <w:noProof/>
          <w:szCs w:val="20"/>
        </w:rPr>
        <w:t>Brain and Cognition</w:t>
      </w:r>
      <w:r>
        <w:rPr>
          <w:rFonts w:ascii="Arial" w:hAnsi="Arial" w:cs="Arial"/>
          <w:noProof/>
          <w:szCs w:val="20"/>
        </w:rPr>
        <w:t xml:space="preserve"> </w:t>
      </w:r>
      <w:r w:rsidRPr="005678F5">
        <w:rPr>
          <w:rFonts w:ascii="Arial" w:hAnsi="Arial" w:cs="Arial"/>
          <w:b/>
          <w:noProof/>
          <w:szCs w:val="20"/>
        </w:rPr>
        <w:t>46</w:t>
      </w:r>
      <w:r>
        <w:rPr>
          <w:rFonts w:ascii="Arial" w:hAnsi="Arial" w:cs="Arial"/>
          <w:noProof/>
          <w:szCs w:val="20"/>
        </w:rPr>
        <w:t>, 357-63.</w:t>
      </w:r>
      <w:bookmarkEnd w:id="18"/>
    </w:p>
    <w:p w:rsidR="005678F5" w:rsidRDefault="005678F5" w:rsidP="007F2142">
      <w:pPr>
        <w:spacing w:line="480" w:lineRule="auto"/>
        <w:rPr>
          <w:rFonts w:ascii="Arial" w:hAnsi="Arial" w:cs="Arial"/>
          <w:noProof/>
          <w:szCs w:val="20"/>
        </w:rPr>
      </w:pPr>
      <w:bookmarkStart w:id="19" w:name="_ENREF_18"/>
      <w:r w:rsidRPr="005678F5">
        <w:rPr>
          <w:rFonts w:ascii="Arial" w:hAnsi="Arial" w:cs="Arial"/>
          <w:b/>
          <w:noProof/>
          <w:szCs w:val="20"/>
        </w:rPr>
        <w:t xml:space="preserve">Cavedini, P., Zorzi, C., Piccinni, M., Cavallini, M. C. &amp; Bellodi, L. </w:t>
      </w:r>
      <w:r>
        <w:rPr>
          <w:rFonts w:ascii="Arial" w:hAnsi="Arial" w:cs="Arial"/>
          <w:noProof/>
          <w:szCs w:val="20"/>
        </w:rPr>
        <w:t xml:space="preserve">(2010). Executive dysfunctions in obsessive-compulsive patients and unaffected relatives: searching for a new intermediate phenotype. </w:t>
      </w:r>
      <w:r w:rsidRPr="005678F5">
        <w:rPr>
          <w:rFonts w:ascii="Arial" w:hAnsi="Arial" w:cs="Arial"/>
          <w:i/>
          <w:noProof/>
          <w:szCs w:val="20"/>
        </w:rPr>
        <w:t>Biological Psychiatry</w:t>
      </w:r>
      <w:r>
        <w:rPr>
          <w:rFonts w:ascii="Arial" w:hAnsi="Arial" w:cs="Arial"/>
          <w:noProof/>
          <w:szCs w:val="20"/>
        </w:rPr>
        <w:t xml:space="preserve"> </w:t>
      </w:r>
      <w:r w:rsidRPr="005678F5">
        <w:rPr>
          <w:rFonts w:ascii="Arial" w:hAnsi="Arial" w:cs="Arial"/>
          <w:b/>
          <w:noProof/>
          <w:szCs w:val="20"/>
        </w:rPr>
        <w:t>67</w:t>
      </w:r>
      <w:r>
        <w:rPr>
          <w:rFonts w:ascii="Arial" w:hAnsi="Arial" w:cs="Arial"/>
          <w:noProof/>
          <w:szCs w:val="20"/>
        </w:rPr>
        <w:t>, 1178-84.</w:t>
      </w:r>
      <w:bookmarkEnd w:id="19"/>
    </w:p>
    <w:p w:rsidR="005678F5" w:rsidRDefault="005678F5" w:rsidP="007F2142">
      <w:pPr>
        <w:spacing w:line="480" w:lineRule="auto"/>
        <w:rPr>
          <w:rFonts w:ascii="Arial" w:hAnsi="Arial" w:cs="Arial"/>
          <w:noProof/>
          <w:szCs w:val="20"/>
        </w:rPr>
      </w:pPr>
      <w:bookmarkStart w:id="20" w:name="_ENREF_19"/>
      <w:r w:rsidRPr="005678F5">
        <w:rPr>
          <w:rFonts w:ascii="Arial" w:hAnsi="Arial" w:cs="Arial"/>
          <w:b/>
          <w:noProof/>
          <w:szCs w:val="20"/>
        </w:rPr>
        <w:t xml:space="preserve">Ceschi, G., Van der Linden, M., Dunker, D., Perroud, A. &amp; Bredart, S. </w:t>
      </w:r>
      <w:r>
        <w:rPr>
          <w:rFonts w:ascii="Arial" w:hAnsi="Arial" w:cs="Arial"/>
          <w:noProof/>
          <w:szCs w:val="20"/>
        </w:rPr>
        <w:t xml:space="preserve">(2003). Further exploration memory bias in compulsive washers. </w:t>
      </w:r>
      <w:r w:rsidRPr="005678F5">
        <w:rPr>
          <w:rFonts w:ascii="Arial" w:hAnsi="Arial" w:cs="Arial"/>
          <w:i/>
          <w:noProof/>
          <w:szCs w:val="20"/>
        </w:rPr>
        <w:t>Behaviour Research and Therapy</w:t>
      </w:r>
      <w:r>
        <w:rPr>
          <w:rFonts w:ascii="Arial" w:hAnsi="Arial" w:cs="Arial"/>
          <w:noProof/>
          <w:szCs w:val="20"/>
        </w:rPr>
        <w:t xml:space="preserve"> </w:t>
      </w:r>
      <w:r w:rsidRPr="005678F5">
        <w:rPr>
          <w:rFonts w:ascii="Arial" w:hAnsi="Arial" w:cs="Arial"/>
          <w:b/>
          <w:noProof/>
          <w:szCs w:val="20"/>
        </w:rPr>
        <w:t>41</w:t>
      </w:r>
      <w:r>
        <w:rPr>
          <w:rFonts w:ascii="Arial" w:hAnsi="Arial" w:cs="Arial"/>
          <w:noProof/>
          <w:szCs w:val="20"/>
        </w:rPr>
        <w:t>, 737-48.</w:t>
      </w:r>
      <w:bookmarkEnd w:id="20"/>
    </w:p>
    <w:p w:rsidR="005678F5" w:rsidRDefault="005678F5" w:rsidP="007F2142">
      <w:pPr>
        <w:spacing w:line="480" w:lineRule="auto"/>
        <w:rPr>
          <w:rFonts w:ascii="Arial" w:hAnsi="Arial" w:cs="Arial"/>
          <w:noProof/>
          <w:szCs w:val="20"/>
        </w:rPr>
      </w:pPr>
      <w:bookmarkStart w:id="21" w:name="_ENREF_20"/>
      <w:r w:rsidRPr="005678F5">
        <w:rPr>
          <w:rFonts w:ascii="Arial" w:hAnsi="Arial" w:cs="Arial"/>
          <w:b/>
          <w:noProof/>
          <w:szCs w:val="20"/>
        </w:rPr>
        <w:t xml:space="preserve">Cha, K. R., Koo, M. S., Kim, C. H., Kim, J. W., Oh, W. J., Suh, H. S. &amp; Lee, H. S. </w:t>
      </w:r>
      <w:r>
        <w:rPr>
          <w:rFonts w:ascii="Arial" w:hAnsi="Arial" w:cs="Arial"/>
          <w:noProof/>
          <w:szCs w:val="20"/>
        </w:rPr>
        <w:t xml:space="preserve">(2008). </w:t>
      </w:r>
      <w:r>
        <w:rPr>
          <w:rFonts w:ascii="Arial" w:hAnsi="Arial" w:cs="Arial"/>
          <w:noProof/>
          <w:szCs w:val="20"/>
        </w:rPr>
        <w:lastRenderedPageBreak/>
        <w:t xml:space="preserve">Nonverbal memory dysfunction in obsessive-compulsive disorder patients with checking compulsions. </w:t>
      </w:r>
      <w:r w:rsidRPr="005678F5">
        <w:rPr>
          <w:rFonts w:ascii="Arial" w:hAnsi="Arial" w:cs="Arial"/>
          <w:i/>
          <w:noProof/>
          <w:szCs w:val="20"/>
        </w:rPr>
        <w:t>Depression and Anxiety</w:t>
      </w:r>
      <w:r>
        <w:rPr>
          <w:rFonts w:ascii="Arial" w:hAnsi="Arial" w:cs="Arial"/>
          <w:noProof/>
          <w:szCs w:val="20"/>
        </w:rPr>
        <w:t xml:space="preserve"> </w:t>
      </w:r>
      <w:r w:rsidRPr="005678F5">
        <w:rPr>
          <w:rFonts w:ascii="Arial" w:hAnsi="Arial" w:cs="Arial"/>
          <w:b/>
          <w:noProof/>
          <w:szCs w:val="20"/>
        </w:rPr>
        <w:t>25</w:t>
      </w:r>
      <w:r>
        <w:rPr>
          <w:rFonts w:ascii="Arial" w:hAnsi="Arial" w:cs="Arial"/>
          <w:noProof/>
          <w:szCs w:val="20"/>
        </w:rPr>
        <w:t>, E115-20.</w:t>
      </w:r>
      <w:bookmarkEnd w:id="21"/>
    </w:p>
    <w:p w:rsidR="005678F5" w:rsidRDefault="005678F5" w:rsidP="007F2142">
      <w:pPr>
        <w:spacing w:line="480" w:lineRule="auto"/>
        <w:rPr>
          <w:rFonts w:ascii="Arial" w:hAnsi="Arial" w:cs="Arial"/>
          <w:noProof/>
          <w:szCs w:val="20"/>
        </w:rPr>
      </w:pPr>
      <w:bookmarkStart w:id="22" w:name="_ENREF_21"/>
      <w:r w:rsidRPr="005678F5">
        <w:rPr>
          <w:rFonts w:ascii="Arial" w:hAnsi="Arial" w:cs="Arial"/>
          <w:b/>
          <w:noProof/>
          <w:szCs w:val="20"/>
        </w:rPr>
        <w:t xml:space="preserve">Chamberlain, S. R., Blackwell, A. D., Fineberg, N. A., Robbins, T. W. &amp; Sahakian, B. J. </w:t>
      </w:r>
      <w:r>
        <w:rPr>
          <w:rFonts w:ascii="Arial" w:hAnsi="Arial" w:cs="Arial"/>
          <w:noProof/>
          <w:szCs w:val="20"/>
        </w:rPr>
        <w:t xml:space="preserve">(2006). Strategy implementation in obsessive-compulsive disorder and trichotillomania. </w:t>
      </w:r>
      <w:r w:rsidRPr="005678F5">
        <w:rPr>
          <w:rFonts w:ascii="Arial" w:hAnsi="Arial" w:cs="Arial"/>
          <w:i/>
          <w:noProof/>
          <w:szCs w:val="20"/>
        </w:rPr>
        <w:t>Psychological Medicine</w:t>
      </w:r>
      <w:r>
        <w:rPr>
          <w:rFonts w:ascii="Arial" w:hAnsi="Arial" w:cs="Arial"/>
          <w:noProof/>
          <w:szCs w:val="20"/>
        </w:rPr>
        <w:t xml:space="preserve"> </w:t>
      </w:r>
      <w:r w:rsidRPr="005678F5">
        <w:rPr>
          <w:rFonts w:ascii="Arial" w:hAnsi="Arial" w:cs="Arial"/>
          <w:b/>
          <w:noProof/>
          <w:szCs w:val="20"/>
        </w:rPr>
        <w:t>36</w:t>
      </w:r>
      <w:r>
        <w:rPr>
          <w:rFonts w:ascii="Arial" w:hAnsi="Arial" w:cs="Arial"/>
          <w:noProof/>
          <w:szCs w:val="20"/>
        </w:rPr>
        <w:t>, 91-7.</w:t>
      </w:r>
      <w:bookmarkEnd w:id="22"/>
    </w:p>
    <w:p w:rsidR="005678F5" w:rsidRDefault="005678F5" w:rsidP="007F2142">
      <w:pPr>
        <w:spacing w:line="480" w:lineRule="auto"/>
        <w:rPr>
          <w:rFonts w:ascii="Arial" w:hAnsi="Arial" w:cs="Arial"/>
          <w:noProof/>
          <w:szCs w:val="20"/>
        </w:rPr>
      </w:pPr>
      <w:bookmarkStart w:id="23" w:name="_ENREF_22"/>
      <w:r w:rsidRPr="005678F5">
        <w:rPr>
          <w:rFonts w:ascii="Arial" w:hAnsi="Arial" w:cs="Arial"/>
          <w:b/>
          <w:noProof/>
          <w:szCs w:val="20"/>
        </w:rPr>
        <w:t xml:space="preserve">Chamberlain, S. R., Fineberg, N. A., Blackwell, A. D., Clark, L., Robbins, T. W. &amp; Sahakian, B. J. </w:t>
      </w:r>
      <w:r>
        <w:rPr>
          <w:rFonts w:ascii="Arial" w:hAnsi="Arial" w:cs="Arial"/>
          <w:noProof/>
          <w:szCs w:val="20"/>
        </w:rPr>
        <w:t xml:space="preserve">(2007). A neuropsychological comparison of obsessive-compulsive disorder and trichotillomania. </w:t>
      </w:r>
      <w:r w:rsidRPr="005678F5">
        <w:rPr>
          <w:rFonts w:ascii="Arial" w:hAnsi="Arial" w:cs="Arial"/>
          <w:i/>
          <w:noProof/>
          <w:szCs w:val="20"/>
        </w:rPr>
        <w:t>Neuropsychologia</w:t>
      </w:r>
      <w:r>
        <w:rPr>
          <w:rFonts w:ascii="Arial" w:hAnsi="Arial" w:cs="Arial"/>
          <w:noProof/>
          <w:szCs w:val="20"/>
        </w:rPr>
        <w:t xml:space="preserve"> </w:t>
      </w:r>
      <w:r w:rsidRPr="005678F5">
        <w:rPr>
          <w:rFonts w:ascii="Arial" w:hAnsi="Arial" w:cs="Arial"/>
          <w:b/>
          <w:noProof/>
          <w:szCs w:val="20"/>
        </w:rPr>
        <w:t>45</w:t>
      </w:r>
      <w:r>
        <w:rPr>
          <w:rFonts w:ascii="Arial" w:hAnsi="Arial" w:cs="Arial"/>
          <w:noProof/>
          <w:szCs w:val="20"/>
        </w:rPr>
        <w:t>, 654-62.</w:t>
      </w:r>
      <w:bookmarkEnd w:id="23"/>
    </w:p>
    <w:p w:rsidR="005678F5" w:rsidRDefault="005678F5" w:rsidP="007F2142">
      <w:pPr>
        <w:spacing w:line="480" w:lineRule="auto"/>
        <w:rPr>
          <w:rFonts w:ascii="Arial" w:hAnsi="Arial" w:cs="Arial"/>
          <w:noProof/>
          <w:szCs w:val="20"/>
        </w:rPr>
      </w:pPr>
      <w:bookmarkStart w:id="24" w:name="_ENREF_23"/>
      <w:r w:rsidRPr="005678F5">
        <w:rPr>
          <w:rFonts w:ascii="Arial" w:hAnsi="Arial" w:cs="Arial"/>
          <w:b/>
          <w:noProof/>
          <w:szCs w:val="20"/>
        </w:rPr>
        <w:t xml:space="preserve">Choi, J. S., Kang, D. H., Kim, J. J., Ha, T. H., Lee, J. M., Youn, T., Kim, I. Y., Kim, S. I. &amp; Kwon, J. S. </w:t>
      </w:r>
      <w:r>
        <w:rPr>
          <w:rFonts w:ascii="Arial" w:hAnsi="Arial" w:cs="Arial"/>
          <w:noProof/>
          <w:szCs w:val="20"/>
        </w:rPr>
        <w:t xml:space="preserve">(2004). Left anterior subregion of orbitofrontal cortex volume reduction and impaired organizational strategies in obsessive-compulsive disorder. </w:t>
      </w:r>
      <w:r w:rsidRPr="005678F5">
        <w:rPr>
          <w:rFonts w:ascii="Arial" w:hAnsi="Arial" w:cs="Arial"/>
          <w:i/>
          <w:noProof/>
          <w:szCs w:val="20"/>
        </w:rPr>
        <w:t>Journal of Psychiatry Research</w:t>
      </w:r>
      <w:r>
        <w:rPr>
          <w:rFonts w:ascii="Arial" w:hAnsi="Arial" w:cs="Arial"/>
          <w:noProof/>
          <w:szCs w:val="20"/>
        </w:rPr>
        <w:t xml:space="preserve"> </w:t>
      </w:r>
      <w:r w:rsidRPr="005678F5">
        <w:rPr>
          <w:rFonts w:ascii="Arial" w:hAnsi="Arial" w:cs="Arial"/>
          <w:b/>
          <w:noProof/>
          <w:szCs w:val="20"/>
        </w:rPr>
        <w:t>38</w:t>
      </w:r>
      <w:r>
        <w:rPr>
          <w:rFonts w:ascii="Arial" w:hAnsi="Arial" w:cs="Arial"/>
          <w:noProof/>
          <w:szCs w:val="20"/>
        </w:rPr>
        <w:t>, 193-9.</w:t>
      </w:r>
      <w:bookmarkEnd w:id="24"/>
    </w:p>
    <w:p w:rsidR="005678F5" w:rsidRDefault="005678F5" w:rsidP="007F2142">
      <w:pPr>
        <w:spacing w:line="480" w:lineRule="auto"/>
        <w:rPr>
          <w:rFonts w:ascii="Arial" w:hAnsi="Arial" w:cs="Arial"/>
          <w:noProof/>
          <w:szCs w:val="20"/>
        </w:rPr>
      </w:pPr>
      <w:bookmarkStart w:id="25" w:name="_ENREF_24"/>
      <w:r w:rsidRPr="005678F5">
        <w:rPr>
          <w:rFonts w:ascii="Arial" w:hAnsi="Arial" w:cs="Arial"/>
          <w:b/>
          <w:noProof/>
          <w:szCs w:val="20"/>
        </w:rPr>
        <w:t xml:space="preserve">Christensen, K. J., Kim, S. W., Dysken, M. W. &amp; Hoover, K. M. </w:t>
      </w:r>
      <w:r>
        <w:rPr>
          <w:rFonts w:ascii="Arial" w:hAnsi="Arial" w:cs="Arial"/>
          <w:noProof/>
          <w:szCs w:val="20"/>
        </w:rPr>
        <w:t xml:space="preserve">(1992). Neuropsychological performance in obsessive-compulsive disorder. </w:t>
      </w:r>
      <w:r w:rsidRPr="005678F5">
        <w:rPr>
          <w:rFonts w:ascii="Arial" w:hAnsi="Arial" w:cs="Arial"/>
          <w:i/>
          <w:noProof/>
          <w:szCs w:val="20"/>
        </w:rPr>
        <w:t>Biological Psychiatry</w:t>
      </w:r>
      <w:r>
        <w:rPr>
          <w:rFonts w:ascii="Arial" w:hAnsi="Arial" w:cs="Arial"/>
          <w:noProof/>
          <w:szCs w:val="20"/>
        </w:rPr>
        <w:t xml:space="preserve"> </w:t>
      </w:r>
      <w:r w:rsidRPr="005678F5">
        <w:rPr>
          <w:rFonts w:ascii="Arial" w:hAnsi="Arial" w:cs="Arial"/>
          <w:b/>
          <w:noProof/>
          <w:szCs w:val="20"/>
        </w:rPr>
        <w:t>31</w:t>
      </w:r>
      <w:r>
        <w:rPr>
          <w:rFonts w:ascii="Arial" w:hAnsi="Arial" w:cs="Arial"/>
          <w:noProof/>
          <w:szCs w:val="20"/>
        </w:rPr>
        <w:t>, 4-18.</w:t>
      </w:r>
      <w:bookmarkEnd w:id="25"/>
    </w:p>
    <w:p w:rsidR="005678F5" w:rsidRDefault="005678F5" w:rsidP="007F2142">
      <w:pPr>
        <w:spacing w:line="480" w:lineRule="auto"/>
        <w:rPr>
          <w:rFonts w:ascii="Arial" w:hAnsi="Arial" w:cs="Arial"/>
          <w:noProof/>
          <w:szCs w:val="20"/>
        </w:rPr>
      </w:pPr>
      <w:bookmarkStart w:id="26" w:name="_ENREF_25"/>
      <w:r w:rsidRPr="005678F5">
        <w:rPr>
          <w:rFonts w:ascii="Arial" w:hAnsi="Arial" w:cs="Arial"/>
          <w:b/>
          <w:noProof/>
          <w:szCs w:val="20"/>
        </w:rPr>
        <w:t xml:space="preserve">Coetzer, R., Stein, D. J. &amp; Toit, P. L. </w:t>
      </w:r>
      <w:r>
        <w:rPr>
          <w:rFonts w:ascii="Arial" w:hAnsi="Arial" w:cs="Arial"/>
          <w:noProof/>
          <w:szCs w:val="20"/>
        </w:rPr>
        <w:t xml:space="preserve">(2001). Executive function in traumatic brain injury and obsessive-compulsive disorder: an overlap? </w:t>
      </w:r>
      <w:r w:rsidRPr="005678F5">
        <w:rPr>
          <w:rFonts w:ascii="Arial" w:hAnsi="Arial" w:cs="Arial"/>
          <w:i/>
          <w:noProof/>
          <w:szCs w:val="20"/>
        </w:rPr>
        <w:t>Psychiatry and Clinical Neurosciences</w:t>
      </w:r>
      <w:r>
        <w:rPr>
          <w:rFonts w:ascii="Arial" w:hAnsi="Arial" w:cs="Arial"/>
          <w:noProof/>
          <w:szCs w:val="20"/>
        </w:rPr>
        <w:t xml:space="preserve"> </w:t>
      </w:r>
      <w:r w:rsidRPr="005678F5">
        <w:rPr>
          <w:rFonts w:ascii="Arial" w:hAnsi="Arial" w:cs="Arial"/>
          <w:b/>
          <w:noProof/>
          <w:szCs w:val="20"/>
        </w:rPr>
        <w:t>55</w:t>
      </w:r>
      <w:r>
        <w:rPr>
          <w:rFonts w:ascii="Arial" w:hAnsi="Arial" w:cs="Arial"/>
          <w:noProof/>
          <w:szCs w:val="20"/>
        </w:rPr>
        <w:t>, 83-7.</w:t>
      </w:r>
      <w:bookmarkEnd w:id="26"/>
    </w:p>
    <w:p w:rsidR="005678F5" w:rsidRDefault="005678F5" w:rsidP="007F2142">
      <w:pPr>
        <w:spacing w:line="480" w:lineRule="auto"/>
        <w:rPr>
          <w:rFonts w:ascii="Arial" w:hAnsi="Arial" w:cs="Arial"/>
          <w:noProof/>
          <w:szCs w:val="20"/>
        </w:rPr>
      </w:pPr>
      <w:bookmarkStart w:id="27" w:name="_ENREF_26"/>
      <w:r w:rsidRPr="005678F5">
        <w:rPr>
          <w:rFonts w:ascii="Arial" w:hAnsi="Arial" w:cs="Arial"/>
          <w:b/>
          <w:noProof/>
          <w:szCs w:val="20"/>
        </w:rPr>
        <w:t xml:space="preserve">Cohen, L. J., Hollander, E., DeCaria, C. M., Stein, D. J., Simeon, D., Liebowitz, M. R. &amp; Aronowitz, B. R. </w:t>
      </w:r>
      <w:r>
        <w:rPr>
          <w:rFonts w:ascii="Arial" w:hAnsi="Arial" w:cs="Arial"/>
          <w:noProof/>
          <w:szCs w:val="20"/>
        </w:rPr>
        <w:t xml:space="preserve">(1996). Specificity of neuropsychological impairment in obsessive-compulsive disorder: a comparison with social phobic and normal control subjects. </w:t>
      </w:r>
      <w:r w:rsidRPr="005678F5">
        <w:rPr>
          <w:rFonts w:ascii="Arial" w:hAnsi="Arial" w:cs="Arial"/>
          <w:i/>
          <w:noProof/>
          <w:szCs w:val="20"/>
        </w:rPr>
        <w:t>Journal of Neuropsychiatry and Clinical Neurosciences</w:t>
      </w:r>
      <w:r>
        <w:rPr>
          <w:rFonts w:ascii="Arial" w:hAnsi="Arial" w:cs="Arial"/>
          <w:noProof/>
          <w:szCs w:val="20"/>
        </w:rPr>
        <w:t xml:space="preserve"> </w:t>
      </w:r>
      <w:r w:rsidRPr="005678F5">
        <w:rPr>
          <w:rFonts w:ascii="Arial" w:hAnsi="Arial" w:cs="Arial"/>
          <w:b/>
          <w:noProof/>
          <w:szCs w:val="20"/>
        </w:rPr>
        <w:t>8</w:t>
      </w:r>
      <w:r>
        <w:rPr>
          <w:rFonts w:ascii="Arial" w:hAnsi="Arial" w:cs="Arial"/>
          <w:noProof/>
          <w:szCs w:val="20"/>
        </w:rPr>
        <w:t>, 82-5.</w:t>
      </w:r>
      <w:bookmarkEnd w:id="27"/>
    </w:p>
    <w:p w:rsidR="005678F5" w:rsidRDefault="005678F5" w:rsidP="007F2142">
      <w:pPr>
        <w:spacing w:line="480" w:lineRule="auto"/>
        <w:rPr>
          <w:rFonts w:ascii="Arial" w:hAnsi="Arial" w:cs="Arial"/>
          <w:noProof/>
          <w:szCs w:val="20"/>
        </w:rPr>
      </w:pPr>
      <w:bookmarkStart w:id="28" w:name="_ENREF_27"/>
      <w:r w:rsidRPr="005678F5">
        <w:rPr>
          <w:rFonts w:ascii="Arial" w:hAnsi="Arial" w:cs="Arial"/>
          <w:b/>
          <w:noProof/>
          <w:szCs w:val="20"/>
        </w:rPr>
        <w:lastRenderedPageBreak/>
        <w:t xml:space="preserve">Cohen, Y., Lachenmeyer, J. R. &amp; Springer, C. </w:t>
      </w:r>
      <w:r>
        <w:rPr>
          <w:rFonts w:ascii="Arial" w:hAnsi="Arial" w:cs="Arial"/>
          <w:noProof/>
          <w:szCs w:val="20"/>
        </w:rPr>
        <w:t xml:space="preserve">(2003). Anxiety and selective attention in obsessive-compulsive disorder. </w:t>
      </w:r>
      <w:r w:rsidRPr="005678F5">
        <w:rPr>
          <w:rFonts w:ascii="Arial" w:hAnsi="Arial" w:cs="Arial"/>
          <w:i/>
          <w:noProof/>
          <w:szCs w:val="20"/>
        </w:rPr>
        <w:t>Behaviour Research and Therapy</w:t>
      </w:r>
      <w:r>
        <w:rPr>
          <w:rFonts w:ascii="Arial" w:hAnsi="Arial" w:cs="Arial"/>
          <w:noProof/>
          <w:szCs w:val="20"/>
        </w:rPr>
        <w:t xml:space="preserve"> </w:t>
      </w:r>
      <w:r w:rsidRPr="005678F5">
        <w:rPr>
          <w:rFonts w:ascii="Arial" w:hAnsi="Arial" w:cs="Arial"/>
          <w:b/>
          <w:noProof/>
          <w:szCs w:val="20"/>
        </w:rPr>
        <w:t>41</w:t>
      </w:r>
      <w:r>
        <w:rPr>
          <w:rFonts w:ascii="Arial" w:hAnsi="Arial" w:cs="Arial"/>
          <w:noProof/>
          <w:szCs w:val="20"/>
        </w:rPr>
        <w:t>, 1311-23.</w:t>
      </w:r>
      <w:bookmarkEnd w:id="28"/>
    </w:p>
    <w:p w:rsidR="005678F5" w:rsidRDefault="005678F5" w:rsidP="007F2142">
      <w:pPr>
        <w:spacing w:line="480" w:lineRule="auto"/>
        <w:rPr>
          <w:rFonts w:ascii="Arial" w:hAnsi="Arial" w:cs="Arial"/>
          <w:noProof/>
          <w:szCs w:val="20"/>
        </w:rPr>
      </w:pPr>
      <w:bookmarkStart w:id="29" w:name="_ENREF_28"/>
      <w:r w:rsidRPr="005678F5">
        <w:rPr>
          <w:rFonts w:ascii="Arial" w:hAnsi="Arial" w:cs="Arial"/>
          <w:b/>
          <w:noProof/>
          <w:szCs w:val="20"/>
        </w:rPr>
        <w:t xml:space="preserve">de Geus, F., Denys, D. A., Sitskoorn, M. M. &amp; Westenberg, H. G. </w:t>
      </w:r>
      <w:r>
        <w:rPr>
          <w:rFonts w:ascii="Arial" w:hAnsi="Arial" w:cs="Arial"/>
          <w:noProof/>
          <w:szCs w:val="20"/>
        </w:rPr>
        <w:t xml:space="preserve">(2007). Attention and cognition in patients with obsessive-compulsive disorder. </w:t>
      </w:r>
      <w:r w:rsidRPr="005678F5">
        <w:rPr>
          <w:rFonts w:ascii="Arial" w:hAnsi="Arial" w:cs="Arial"/>
          <w:i/>
          <w:noProof/>
          <w:szCs w:val="20"/>
        </w:rPr>
        <w:t>Psychiatry and Clinical Neurosciences</w:t>
      </w:r>
      <w:r>
        <w:rPr>
          <w:rFonts w:ascii="Arial" w:hAnsi="Arial" w:cs="Arial"/>
          <w:noProof/>
          <w:szCs w:val="20"/>
        </w:rPr>
        <w:t xml:space="preserve"> </w:t>
      </w:r>
      <w:r w:rsidRPr="005678F5">
        <w:rPr>
          <w:rFonts w:ascii="Arial" w:hAnsi="Arial" w:cs="Arial"/>
          <w:b/>
          <w:noProof/>
          <w:szCs w:val="20"/>
        </w:rPr>
        <w:t>61</w:t>
      </w:r>
      <w:r>
        <w:rPr>
          <w:rFonts w:ascii="Arial" w:hAnsi="Arial" w:cs="Arial"/>
          <w:noProof/>
          <w:szCs w:val="20"/>
        </w:rPr>
        <w:t>, 45-53.</w:t>
      </w:r>
      <w:bookmarkEnd w:id="29"/>
    </w:p>
    <w:p w:rsidR="005678F5" w:rsidRDefault="005678F5" w:rsidP="007F2142">
      <w:pPr>
        <w:spacing w:line="480" w:lineRule="auto"/>
        <w:rPr>
          <w:rFonts w:ascii="Arial" w:hAnsi="Arial" w:cs="Arial"/>
          <w:noProof/>
          <w:szCs w:val="20"/>
        </w:rPr>
      </w:pPr>
      <w:bookmarkStart w:id="30" w:name="_ENREF_29"/>
      <w:r w:rsidRPr="005678F5">
        <w:rPr>
          <w:rFonts w:ascii="Arial" w:hAnsi="Arial" w:cs="Arial"/>
          <w:b/>
          <w:noProof/>
          <w:szCs w:val="20"/>
        </w:rPr>
        <w:t xml:space="preserve">Deckersbach, T., Savage, C. R., Henin, A., Mataix-Cols, D., Otto, M. W., Wilhelm, S., Rauch, S. L., Baer, L. &amp; Jenike, M. A. </w:t>
      </w:r>
      <w:r>
        <w:rPr>
          <w:rFonts w:ascii="Arial" w:hAnsi="Arial" w:cs="Arial"/>
          <w:noProof/>
          <w:szCs w:val="20"/>
        </w:rPr>
        <w:t xml:space="preserve">(2000). Reliability and validity of a scoring system for measuring organizational approach in the Complex Figure Test. </w:t>
      </w:r>
      <w:r w:rsidRPr="005678F5">
        <w:rPr>
          <w:rFonts w:ascii="Arial" w:hAnsi="Arial" w:cs="Arial"/>
          <w:i/>
          <w:noProof/>
          <w:szCs w:val="20"/>
        </w:rPr>
        <w:t>Journal of Clinical and Experimental Neuropsychology</w:t>
      </w:r>
      <w:r>
        <w:rPr>
          <w:rFonts w:ascii="Arial" w:hAnsi="Arial" w:cs="Arial"/>
          <w:noProof/>
          <w:szCs w:val="20"/>
        </w:rPr>
        <w:t xml:space="preserve"> </w:t>
      </w:r>
      <w:r w:rsidRPr="005678F5">
        <w:rPr>
          <w:rFonts w:ascii="Arial" w:hAnsi="Arial" w:cs="Arial"/>
          <w:b/>
          <w:noProof/>
          <w:szCs w:val="20"/>
        </w:rPr>
        <w:t>22</w:t>
      </w:r>
      <w:r>
        <w:rPr>
          <w:rFonts w:ascii="Arial" w:hAnsi="Arial" w:cs="Arial"/>
          <w:noProof/>
          <w:szCs w:val="20"/>
        </w:rPr>
        <w:t>, 640-8.</w:t>
      </w:r>
      <w:bookmarkEnd w:id="30"/>
    </w:p>
    <w:p w:rsidR="005678F5" w:rsidRDefault="005678F5" w:rsidP="007F2142">
      <w:pPr>
        <w:spacing w:line="480" w:lineRule="auto"/>
        <w:rPr>
          <w:rFonts w:ascii="Arial" w:hAnsi="Arial" w:cs="Arial"/>
          <w:noProof/>
          <w:szCs w:val="20"/>
        </w:rPr>
      </w:pPr>
      <w:bookmarkStart w:id="31" w:name="_ENREF_30"/>
      <w:r w:rsidRPr="005678F5">
        <w:rPr>
          <w:rFonts w:ascii="Arial" w:hAnsi="Arial" w:cs="Arial"/>
          <w:b/>
          <w:noProof/>
          <w:szCs w:val="20"/>
        </w:rPr>
        <w:t xml:space="preserve">Deckersbach, T., Savage, C. R., Reilly-Harrington, N., Clark, L., Sachs, G. &amp; Rauch, S. L. </w:t>
      </w:r>
      <w:r>
        <w:rPr>
          <w:rFonts w:ascii="Arial" w:hAnsi="Arial" w:cs="Arial"/>
          <w:noProof/>
          <w:szCs w:val="20"/>
        </w:rPr>
        <w:t xml:space="preserve">(2004). Episodic memory impairment in bipolar disorder and obsessive-compulsive disorder: the role of memory strategies. </w:t>
      </w:r>
      <w:r w:rsidRPr="005678F5">
        <w:rPr>
          <w:rFonts w:ascii="Arial" w:hAnsi="Arial" w:cs="Arial"/>
          <w:i/>
          <w:noProof/>
          <w:szCs w:val="20"/>
        </w:rPr>
        <w:t>Bipolar Disorders</w:t>
      </w:r>
      <w:r>
        <w:rPr>
          <w:rFonts w:ascii="Arial" w:hAnsi="Arial" w:cs="Arial"/>
          <w:noProof/>
          <w:szCs w:val="20"/>
        </w:rPr>
        <w:t xml:space="preserve"> </w:t>
      </w:r>
      <w:r w:rsidRPr="005678F5">
        <w:rPr>
          <w:rFonts w:ascii="Arial" w:hAnsi="Arial" w:cs="Arial"/>
          <w:b/>
          <w:noProof/>
          <w:szCs w:val="20"/>
        </w:rPr>
        <w:t>6</w:t>
      </w:r>
      <w:r>
        <w:rPr>
          <w:rFonts w:ascii="Arial" w:hAnsi="Arial" w:cs="Arial"/>
          <w:noProof/>
          <w:szCs w:val="20"/>
        </w:rPr>
        <w:t>, 233-44.</w:t>
      </w:r>
      <w:bookmarkEnd w:id="31"/>
    </w:p>
    <w:p w:rsidR="005678F5" w:rsidRDefault="005678F5" w:rsidP="007F2142">
      <w:pPr>
        <w:spacing w:line="480" w:lineRule="auto"/>
        <w:rPr>
          <w:rFonts w:ascii="Arial" w:hAnsi="Arial" w:cs="Arial"/>
          <w:noProof/>
          <w:szCs w:val="20"/>
        </w:rPr>
      </w:pPr>
      <w:bookmarkStart w:id="32" w:name="_ENREF_31"/>
      <w:r w:rsidRPr="005678F5">
        <w:rPr>
          <w:rFonts w:ascii="Arial" w:hAnsi="Arial" w:cs="Arial"/>
          <w:b/>
          <w:noProof/>
          <w:szCs w:val="20"/>
        </w:rPr>
        <w:t xml:space="preserve">Exner, C., Kohl, A., Zaudig, M., Langs, G., Lincoln, T. M. &amp; Rief, W. </w:t>
      </w:r>
      <w:r>
        <w:rPr>
          <w:rFonts w:ascii="Arial" w:hAnsi="Arial" w:cs="Arial"/>
          <w:noProof/>
          <w:szCs w:val="20"/>
        </w:rPr>
        <w:t xml:space="preserve">(2009). Metacognition and episodic memory in obsessive-compulsive disorder. </w:t>
      </w:r>
      <w:r w:rsidRPr="005678F5">
        <w:rPr>
          <w:rFonts w:ascii="Arial" w:hAnsi="Arial" w:cs="Arial"/>
          <w:i/>
          <w:noProof/>
          <w:szCs w:val="20"/>
        </w:rPr>
        <w:t>Journal of Anxiety Disorders</w:t>
      </w:r>
      <w:r>
        <w:rPr>
          <w:rFonts w:ascii="Arial" w:hAnsi="Arial" w:cs="Arial"/>
          <w:noProof/>
          <w:szCs w:val="20"/>
        </w:rPr>
        <w:t xml:space="preserve"> </w:t>
      </w:r>
      <w:r w:rsidRPr="005678F5">
        <w:rPr>
          <w:rFonts w:ascii="Arial" w:hAnsi="Arial" w:cs="Arial"/>
          <w:b/>
          <w:noProof/>
          <w:szCs w:val="20"/>
        </w:rPr>
        <w:t>23</w:t>
      </w:r>
      <w:r>
        <w:rPr>
          <w:rFonts w:ascii="Arial" w:hAnsi="Arial" w:cs="Arial"/>
          <w:noProof/>
          <w:szCs w:val="20"/>
        </w:rPr>
        <w:t>, 624-31.</w:t>
      </w:r>
      <w:bookmarkEnd w:id="32"/>
    </w:p>
    <w:p w:rsidR="005678F5" w:rsidRDefault="005678F5" w:rsidP="007F2142">
      <w:pPr>
        <w:spacing w:line="480" w:lineRule="auto"/>
        <w:rPr>
          <w:rFonts w:ascii="Arial" w:hAnsi="Arial" w:cs="Arial"/>
          <w:noProof/>
          <w:szCs w:val="20"/>
        </w:rPr>
      </w:pPr>
      <w:bookmarkStart w:id="33" w:name="_ENREF_32"/>
      <w:r w:rsidRPr="005678F5">
        <w:rPr>
          <w:rFonts w:ascii="Arial" w:hAnsi="Arial" w:cs="Arial"/>
          <w:b/>
          <w:noProof/>
          <w:szCs w:val="20"/>
        </w:rPr>
        <w:t xml:space="preserve">Fenger, M. M., Gade, A., Adams, K. H., Hansen, E. S., Bolwig, T. G. &amp; Knudsen, G. M. </w:t>
      </w:r>
      <w:r>
        <w:rPr>
          <w:rFonts w:ascii="Arial" w:hAnsi="Arial" w:cs="Arial"/>
          <w:noProof/>
          <w:szCs w:val="20"/>
        </w:rPr>
        <w:t xml:space="preserve">(2005). Cognitive deficits in obsessive-compulsive disorder on tests of frontal lobe functions. </w:t>
      </w:r>
      <w:r w:rsidRPr="005678F5">
        <w:rPr>
          <w:rFonts w:ascii="Arial" w:hAnsi="Arial" w:cs="Arial"/>
          <w:i/>
          <w:noProof/>
          <w:szCs w:val="20"/>
        </w:rPr>
        <w:t>Nordic Journal of Psychiatry</w:t>
      </w:r>
      <w:r>
        <w:rPr>
          <w:rFonts w:ascii="Arial" w:hAnsi="Arial" w:cs="Arial"/>
          <w:noProof/>
          <w:szCs w:val="20"/>
        </w:rPr>
        <w:t xml:space="preserve"> </w:t>
      </w:r>
      <w:r w:rsidRPr="005678F5">
        <w:rPr>
          <w:rFonts w:ascii="Arial" w:hAnsi="Arial" w:cs="Arial"/>
          <w:b/>
          <w:noProof/>
          <w:szCs w:val="20"/>
        </w:rPr>
        <w:t>59</w:t>
      </w:r>
      <w:r>
        <w:rPr>
          <w:rFonts w:ascii="Arial" w:hAnsi="Arial" w:cs="Arial"/>
          <w:noProof/>
          <w:szCs w:val="20"/>
        </w:rPr>
        <w:t>, 39-44.</w:t>
      </w:r>
      <w:bookmarkEnd w:id="33"/>
    </w:p>
    <w:p w:rsidR="005678F5" w:rsidRDefault="005678F5" w:rsidP="007F2142">
      <w:pPr>
        <w:spacing w:line="480" w:lineRule="auto"/>
        <w:rPr>
          <w:rFonts w:ascii="Arial" w:hAnsi="Arial" w:cs="Arial"/>
          <w:noProof/>
          <w:szCs w:val="20"/>
        </w:rPr>
      </w:pPr>
      <w:bookmarkStart w:id="34" w:name="_ENREF_33"/>
      <w:r w:rsidRPr="005678F5">
        <w:rPr>
          <w:rFonts w:ascii="Arial" w:hAnsi="Arial" w:cs="Arial"/>
          <w:b/>
          <w:noProof/>
          <w:szCs w:val="20"/>
        </w:rPr>
        <w:t xml:space="preserve">Gambini, O., Abbruzzese, M. &amp; Scarone, S. </w:t>
      </w:r>
      <w:r>
        <w:rPr>
          <w:rFonts w:ascii="Arial" w:hAnsi="Arial" w:cs="Arial"/>
          <w:noProof/>
          <w:szCs w:val="20"/>
        </w:rPr>
        <w:t xml:space="preserve">(1993). Smooth pursuit and saccadic eye movements and Wisconsin Card Sorting Test performance in obsessive-compulsive disorder. </w:t>
      </w:r>
      <w:r w:rsidRPr="005678F5">
        <w:rPr>
          <w:rFonts w:ascii="Arial" w:hAnsi="Arial" w:cs="Arial"/>
          <w:i/>
          <w:noProof/>
          <w:szCs w:val="20"/>
        </w:rPr>
        <w:lastRenderedPageBreak/>
        <w:t>Psychiatry Research</w:t>
      </w:r>
      <w:r>
        <w:rPr>
          <w:rFonts w:ascii="Arial" w:hAnsi="Arial" w:cs="Arial"/>
          <w:noProof/>
          <w:szCs w:val="20"/>
        </w:rPr>
        <w:t xml:space="preserve"> </w:t>
      </w:r>
      <w:r w:rsidRPr="005678F5">
        <w:rPr>
          <w:rFonts w:ascii="Arial" w:hAnsi="Arial" w:cs="Arial"/>
          <w:b/>
          <w:noProof/>
          <w:szCs w:val="20"/>
        </w:rPr>
        <w:t>48</w:t>
      </w:r>
      <w:r>
        <w:rPr>
          <w:rFonts w:ascii="Arial" w:hAnsi="Arial" w:cs="Arial"/>
          <w:noProof/>
          <w:szCs w:val="20"/>
        </w:rPr>
        <w:t>, 191-200.</w:t>
      </w:r>
      <w:bookmarkEnd w:id="34"/>
    </w:p>
    <w:p w:rsidR="005678F5" w:rsidRDefault="005678F5" w:rsidP="007F2142">
      <w:pPr>
        <w:spacing w:line="480" w:lineRule="auto"/>
        <w:rPr>
          <w:rFonts w:ascii="Arial" w:hAnsi="Arial" w:cs="Arial"/>
          <w:noProof/>
          <w:szCs w:val="20"/>
        </w:rPr>
      </w:pPr>
      <w:bookmarkStart w:id="35" w:name="_ENREF_34"/>
      <w:r w:rsidRPr="005678F5">
        <w:rPr>
          <w:rFonts w:ascii="Arial" w:hAnsi="Arial" w:cs="Arial"/>
          <w:b/>
          <w:noProof/>
          <w:szCs w:val="20"/>
        </w:rPr>
        <w:t xml:space="preserve">Hanes, K. R. </w:t>
      </w:r>
      <w:r>
        <w:rPr>
          <w:rFonts w:ascii="Arial" w:hAnsi="Arial" w:cs="Arial"/>
          <w:noProof/>
          <w:szCs w:val="20"/>
        </w:rPr>
        <w:t xml:space="preserve">(1998). Neuropsychological performance in body dysmorphic disorder. </w:t>
      </w:r>
      <w:r w:rsidRPr="005678F5">
        <w:rPr>
          <w:rFonts w:ascii="Arial" w:hAnsi="Arial" w:cs="Arial"/>
          <w:i/>
          <w:noProof/>
          <w:szCs w:val="20"/>
        </w:rPr>
        <w:t>Journal of the International Neuropsychological Society</w:t>
      </w:r>
      <w:r>
        <w:rPr>
          <w:rFonts w:ascii="Arial" w:hAnsi="Arial" w:cs="Arial"/>
          <w:noProof/>
          <w:szCs w:val="20"/>
        </w:rPr>
        <w:t xml:space="preserve"> </w:t>
      </w:r>
      <w:r w:rsidRPr="005678F5">
        <w:rPr>
          <w:rFonts w:ascii="Arial" w:hAnsi="Arial" w:cs="Arial"/>
          <w:b/>
          <w:noProof/>
          <w:szCs w:val="20"/>
        </w:rPr>
        <w:t>4</w:t>
      </w:r>
      <w:r>
        <w:rPr>
          <w:rFonts w:ascii="Arial" w:hAnsi="Arial" w:cs="Arial"/>
          <w:noProof/>
          <w:szCs w:val="20"/>
        </w:rPr>
        <w:t>, 167-171.</w:t>
      </w:r>
      <w:bookmarkEnd w:id="35"/>
    </w:p>
    <w:p w:rsidR="005678F5" w:rsidRDefault="005678F5" w:rsidP="007F2142">
      <w:pPr>
        <w:spacing w:line="480" w:lineRule="auto"/>
        <w:rPr>
          <w:rFonts w:ascii="Arial" w:hAnsi="Arial" w:cs="Arial"/>
          <w:noProof/>
          <w:szCs w:val="20"/>
        </w:rPr>
      </w:pPr>
      <w:bookmarkStart w:id="36" w:name="_ENREF_35"/>
      <w:r w:rsidRPr="005678F5">
        <w:rPr>
          <w:rFonts w:ascii="Arial" w:hAnsi="Arial" w:cs="Arial"/>
          <w:b/>
          <w:noProof/>
          <w:szCs w:val="20"/>
        </w:rPr>
        <w:t xml:space="preserve">Harris, C. L. &amp; Dinn, W. M. </w:t>
      </w:r>
      <w:r>
        <w:rPr>
          <w:rFonts w:ascii="Arial" w:hAnsi="Arial" w:cs="Arial"/>
          <w:noProof/>
          <w:szCs w:val="20"/>
        </w:rPr>
        <w:t xml:space="preserve">(2003). Subtyping obsessive-compulsive disorder: neuropsychological correlates. </w:t>
      </w:r>
      <w:r w:rsidRPr="005678F5">
        <w:rPr>
          <w:rFonts w:ascii="Arial" w:hAnsi="Arial" w:cs="Arial"/>
          <w:i/>
          <w:noProof/>
          <w:szCs w:val="20"/>
        </w:rPr>
        <w:t>Behavioural Neurology</w:t>
      </w:r>
      <w:r>
        <w:rPr>
          <w:rFonts w:ascii="Arial" w:hAnsi="Arial" w:cs="Arial"/>
          <w:noProof/>
          <w:szCs w:val="20"/>
        </w:rPr>
        <w:t xml:space="preserve"> </w:t>
      </w:r>
      <w:r w:rsidRPr="005678F5">
        <w:rPr>
          <w:rFonts w:ascii="Arial" w:hAnsi="Arial" w:cs="Arial"/>
          <w:b/>
          <w:noProof/>
          <w:szCs w:val="20"/>
        </w:rPr>
        <w:t>14</w:t>
      </w:r>
      <w:r>
        <w:rPr>
          <w:rFonts w:ascii="Arial" w:hAnsi="Arial" w:cs="Arial"/>
          <w:noProof/>
          <w:szCs w:val="20"/>
        </w:rPr>
        <w:t>, 75-87.</w:t>
      </w:r>
      <w:bookmarkEnd w:id="36"/>
    </w:p>
    <w:p w:rsidR="005678F5" w:rsidRDefault="005678F5" w:rsidP="007F2142">
      <w:pPr>
        <w:spacing w:line="480" w:lineRule="auto"/>
        <w:rPr>
          <w:rFonts w:ascii="Arial" w:hAnsi="Arial" w:cs="Arial"/>
          <w:noProof/>
          <w:szCs w:val="20"/>
        </w:rPr>
      </w:pPr>
      <w:bookmarkStart w:id="37" w:name="_ENREF_36"/>
      <w:r w:rsidRPr="005678F5">
        <w:rPr>
          <w:rFonts w:ascii="Arial" w:hAnsi="Arial" w:cs="Arial"/>
          <w:b/>
          <w:noProof/>
          <w:szCs w:val="20"/>
        </w:rPr>
        <w:t xml:space="preserve">Hartston, H. J. &amp; Swerdlow, N. R. </w:t>
      </w:r>
      <w:r>
        <w:rPr>
          <w:rFonts w:ascii="Arial" w:hAnsi="Arial" w:cs="Arial"/>
          <w:noProof/>
          <w:szCs w:val="20"/>
        </w:rPr>
        <w:t xml:space="preserve">(1999). Visuospatial priming and stroop performance in patients with obsessive compulsive disorder. </w:t>
      </w:r>
      <w:r w:rsidRPr="005678F5">
        <w:rPr>
          <w:rFonts w:ascii="Arial" w:hAnsi="Arial" w:cs="Arial"/>
          <w:i/>
          <w:noProof/>
          <w:szCs w:val="20"/>
        </w:rPr>
        <w:t>Neuropsychology</w:t>
      </w:r>
      <w:r>
        <w:rPr>
          <w:rFonts w:ascii="Arial" w:hAnsi="Arial" w:cs="Arial"/>
          <w:noProof/>
          <w:szCs w:val="20"/>
        </w:rPr>
        <w:t xml:space="preserve"> </w:t>
      </w:r>
      <w:r w:rsidRPr="005678F5">
        <w:rPr>
          <w:rFonts w:ascii="Arial" w:hAnsi="Arial" w:cs="Arial"/>
          <w:b/>
          <w:noProof/>
          <w:szCs w:val="20"/>
        </w:rPr>
        <w:t>13</w:t>
      </w:r>
      <w:r>
        <w:rPr>
          <w:rFonts w:ascii="Arial" w:hAnsi="Arial" w:cs="Arial"/>
          <w:noProof/>
          <w:szCs w:val="20"/>
        </w:rPr>
        <w:t>, 447-57.</w:t>
      </w:r>
      <w:bookmarkEnd w:id="37"/>
    </w:p>
    <w:p w:rsidR="005678F5" w:rsidRDefault="005678F5" w:rsidP="007F2142">
      <w:pPr>
        <w:spacing w:line="480" w:lineRule="auto"/>
        <w:rPr>
          <w:rFonts w:ascii="Arial" w:hAnsi="Arial" w:cs="Arial"/>
          <w:noProof/>
          <w:szCs w:val="20"/>
        </w:rPr>
      </w:pPr>
      <w:bookmarkStart w:id="38" w:name="_ENREF_37"/>
      <w:r w:rsidRPr="005678F5">
        <w:rPr>
          <w:rFonts w:ascii="Arial" w:hAnsi="Arial" w:cs="Arial"/>
          <w:b/>
          <w:noProof/>
          <w:szCs w:val="20"/>
        </w:rPr>
        <w:t xml:space="preserve">Hashimoto, N., Nakaaki, S., Omori, I. M., Fujioi, J., Noguchi, Y., Murata, Y., Sato, J., Tatsumi, H., Torii, K., Mimura, M. &amp; Furukawa, T. A. </w:t>
      </w:r>
      <w:r>
        <w:rPr>
          <w:rFonts w:ascii="Arial" w:hAnsi="Arial" w:cs="Arial"/>
          <w:noProof/>
          <w:szCs w:val="20"/>
        </w:rPr>
        <w:t xml:space="preserve">(2011). Distinct neuropsychological profiles of three major symptom dimensions in obsessive-compulsive disorder. </w:t>
      </w:r>
      <w:r w:rsidRPr="005678F5">
        <w:rPr>
          <w:rFonts w:ascii="Arial" w:hAnsi="Arial" w:cs="Arial"/>
          <w:i/>
          <w:noProof/>
          <w:szCs w:val="20"/>
        </w:rPr>
        <w:t>Psychiatry Research</w:t>
      </w:r>
      <w:r>
        <w:rPr>
          <w:rFonts w:ascii="Arial" w:hAnsi="Arial" w:cs="Arial"/>
          <w:noProof/>
          <w:szCs w:val="20"/>
        </w:rPr>
        <w:t xml:space="preserve"> </w:t>
      </w:r>
      <w:r w:rsidRPr="005678F5">
        <w:rPr>
          <w:rFonts w:ascii="Arial" w:hAnsi="Arial" w:cs="Arial"/>
          <w:b/>
          <w:noProof/>
          <w:szCs w:val="20"/>
        </w:rPr>
        <w:t>187</w:t>
      </w:r>
      <w:r>
        <w:rPr>
          <w:rFonts w:ascii="Arial" w:hAnsi="Arial" w:cs="Arial"/>
          <w:noProof/>
          <w:szCs w:val="20"/>
        </w:rPr>
        <w:t>, 166-73.</w:t>
      </w:r>
      <w:bookmarkEnd w:id="38"/>
    </w:p>
    <w:p w:rsidR="005678F5" w:rsidRDefault="005678F5" w:rsidP="007F2142">
      <w:pPr>
        <w:spacing w:line="480" w:lineRule="auto"/>
        <w:rPr>
          <w:rFonts w:ascii="Arial" w:hAnsi="Arial" w:cs="Arial"/>
          <w:noProof/>
          <w:szCs w:val="20"/>
        </w:rPr>
      </w:pPr>
      <w:bookmarkStart w:id="39" w:name="_ENREF_38"/>
      <w:r w:rsidRPr="005678F5">
        <w:rPr>
          <w:rFonts w:ascii="Arial" w:hAnsi="Arial" w:cs="Arial"/>
          <w:b/>
          <w:noProof/>
          <w:szCs w:val="20"/>
        </w:rPr>
        <w:t xml:space="preserve">Head, D., Bolton, D. &amp; Hymas, N. </w:t>
      </w:r>
      <w:r>
        <w:rPr>
          <w:rFonts w:ascii="Arial" w:hAnsi="Arial" w:cs="Arial"/>
          <w:noProof/>
          <w:szCs w:val="20"/>
        </w:rPr>
        <w:t xml:space="preserve">(1989). Deficit in cognitive shifting ability in patients with obsessive-compulsive disorder. </w:t>
      </w:r>
      <w:r w:rsidRPr="005678F5">
        <w:rPr>
          <w:rFonts w:ascii="Arial" w:hAnsi="Arial" w:cs="Arial"/>
          <w:i/>
          <w:noProof/>
          <w:szCs w:val="20"/>
        </w:rPr>
        <w:t>Biological Psychiatry</w:t>
      </w:r>
      <w:r>
        <w:rPr>
          <w:rFonts w:ascii="Arial" w:hAnsi="Arial" w:cs="Arial"/>
          <w:noProof/>
          <w:szCs w:val="20"/>
        </w:rPr>
        <w:t xml:space="preserve"> </w:t>
      </w:r>
      <w:r w:rsidRPr="005678F5">
        <w:rPr>
          <w:rFonts w:ascii="Arial" w:hAnsi="Arial" w:cs="Arial"/>
          <w:b/>
          <w:noProof/>
          <w:szCs w:val="20"/>
        </w:rPr>
        <w:t>25</w:t>
      </w:r>
      <w:r>
        <w:rPr>
          <w:rFonts w:ascii="Arial" w:hAnsi="Arial" w:cs="Arial"/>
          <w:noProof/>
          <w:szCs w:val="20"/>
        </w:rPr>
        <w:t>, 929-37.</w:t>
      </w:r>
      <w:bookmarkEnd w:id="39"/>
    </w:p>
    <w:p w:rsidR="005678F5" w:rsidRDefault="005678F5" w:rsidP="007F2142">
      <w:pPr>
        <w:spacing w:line="480" w:lineRule="auto"/>
        <w:rPr>
          <w:rFonts w:ascii="Arial" w:hAnsi="Arial" w:cs="Arial"/>
          <w:noProof/>
          <w:szCs w:val="20"/>
        </w:rPr>
      </w:pPr>
      <w:bookmarkStart w:id="40" w:name="_ENREF_39"/>
      <w:r w:rsidRPr="005678F5">
        <w:rPr>
          <w:rFonts w:ascii="Arial" w:hAnsi="Arial" w:cs="Arial"/>
          <w:b/>
          <w:noProof/>
          <w:szCs w:val="20"/>
        </w:rPr>
        <w:t xml:space="preserve">Hur, J. W., Shin, N. Y., Kim, S. N., Jang, J. H., Choi, J. S., Shin, Y. C. &amp; Kwon, J. S. </w:t>
      </w:r>
      <w:r>
        <w:rPr>
          <w:rFonts w:ascii="Arial" w:hAnsi="Arial" w:cs="Arial"/>
          <w:noProof/>
          <w:szCs w:val="20"/>
        </w:rPr>
        <w:t xml:space="preserve">(2012). Do pathological gambling and obsessive-compulsive disorder overlap? a neurocognitive perspective. </w:t>
      </w:r>
      <w:r w:rsidRPr="005678F5">
        <w:rPr>
          <w:rFonts w:ascii="Arial" w:hAnsi="Arial" w:cs="Arial"/>
          <w:i/>
          <w:noProof/>
          <w:szCs w:val="20"/>
        </w:rPr>
        <w:t>CNS Spectr</w:t>
      </w:r>
      <w:r w:rsidR="00BC33A7">
        <w:rPr>
          <w:rFonts w:ascii="Arial" w:hAnsi="Arial" w:cs="Arial" w:hint="eastAsia"/>
          <w:i/>
          <w:noProof/>
          <w:szCs w:val="20"/>
        </w:rPr>
        <w:t>um</w:t>
      </w:r>
      <w:r w:rsidR="007F2142">
        <w:rPr>
          <w:rFonts w:ascii="Arial" w:hAnsi="Arial" w:cs="Arial" w:hint="eastAsia"/>
          <w:i/>
          <w:noProof/>
          <w:szCs w:val="20"/>
        </w:rPr>
        <w:t>s</w:t>
      </w:r>
      <w:r>
        <w:rPr>
          <w:rFonts w:ascii="Arial" w:hAnsi="Arial" w:cs="Arial"/>
          <w:noProof/>
          <w:szCs w:val="20"/>
        </w:rPr>
        <w:t xml:space="preserve"> </w:t>
      </w:r>
      <w:r w:rsidRPr="005678F5">
        <w:rPr>
          <w:rFonts w:ascii="Arial" w:hAnsi="Arial" w:cs="Arial"/>
          <w:b/>
          <w:noProof/>
          <w:szCs w:val="20"/>
        </w:rPr>
        <w:t>17</w:t>
      </w:r>
      <w:r>
        <w:rPr>
          <w:rFonts w:ascii="Arial" w:hAnsi="Arial" w:cs="Arial"/>
          <w:noProof/>
          <w:szCs w:val="20"/>
        </w:rPr>
        <w:t>, 207-213.</w:t>
      </w:r>
      <w:bookmarkEnd w:id="40"/>
    </w:p>
    <w:p w:rsidR="005678F5" w:rsidRDefault="005678F5" w:rsidP="007F2142">
      <w:pPr>
        <w:spacing w:line="480" w:lineRule="auto"/>
        <w:rPr>
          <w:rFonts w:ascii="Arial" w:hAnsi="Arial" w:cs="Arial"/>
          <w:noProof/>
          <w:szCs w:val="20"/>
        </w:rPr>
      </w:pPr>
      <w:bookmarkStart w:id="41" w:name="_ENREF_40"/>
      <w:r w:rsidRPr="005678F5">
        <w:rPr>
          <w:rFonts w:ascii="Arial" w:hAnsi="Arial" w:cs="Arial"/>
          <w:b/>
          <w:noProof/>
          <w:szCs w:val="20"/>
        </w:rPr>
        <w:t xml:space="preserve">Jaafari, N., Frasca, M., Rigalleau, F., Rachid, F., Gil, R., Olié, J. P., Guehl, D., Burbaud, P., Aouizerate, B. &amp; Rotgé, J. Y. </w:t>
      </w:r>
      <w:r>
        <w:rPr>
          <w:rFonts w:ascii="Arial" w:hAnsi="Arial" w:cs="Arial"/>
          <w:noProof/>
          <w:szCs w:val="20"/>
        </w:rPr>
        <w:t xml:space="preserve">(2013). Forgetting what you have checked: a link between working memory impairment and checking behaviors in obsessive-compulsive disorder. </w:t>
      </w:r>
      <w:r w:rsidRPr="005678F5">
        <w:rPr>
          <w:rFonts w:ascii="Arial" w:hAnsi="Arial" w:cs="Arial"/>
          <w:i/>
          <w:noProof/>
          <w:szCs w:val="20"/>
        </w:rPr>
        <w:t>European Psychiatry</w:t>
      </w:r>
      <w:r>
        <w:rPr>
          <w:rFonts w:ascii="Arial" w:hAnsi="Arial" w:cs="Arial"/>
          <w:noProof/>
          <w:szCs w:val="20"/>
        </w:rPr>
        <w:t xml:space="preserve"> </w:t>
      </w:r>
      <w:r w:rsidRPr="005678F5">
        <w:rPr>
          <w:rFonts w:ascii="Arial" w:hAnsi="Arial" w:cs="Arial"/>
          <w:b/>
          <w:noProof/>
          <w:szCs w:val="20"/>
        </w:rPr>
        <w:t>28</w:t>
      </w:r>
      <w:r>
        <w:rPr>
          <w:rFonts w:ascii="Arial" w:hAnsi="Arial" w:cs="Arial"/>
          <w:noProof/>
          <w:szCs w:val="20"/>
        </w:rPr>
        <w:t>, 87-93.</w:t>
      </w:r>
      <w:bookmarkEnd w:id="41"/>
    </w:p>
    <w:p w:rsidR="005678F5" w:rsidRDefault="005678F5" w:rsidP="007F2142">
      <w:pPr>
        <w:spacing w:line="480" w:lineRule="auto"/>
        <w:rPr>
          <w:rFonts w:ascii="Arial" w:hAnsi="Arial" w:cs="Arial"/>
          <w:noProof/>
          <w:szCs w:val="20"/>
        </w:rPr>
      </w:pPr>
      <w:bookmarkStart w:id="42" w:name="_ENREF_41"/>
      <w:r w:rsidRPr="005678F5">
        <w:rPr>
          <w:rFonts w:ascii="Arial" w:hAnsi="Arial" w:cs="Arial"/>
          <w:b/>
          <w:noProof/>
          <w:szCs w:val="20"/>
        </w:rPr>
        <w:lastRenderedPageBreak/>
        <w:t xml:space="preserve">Jang, J. H., Kim, H. S., Ha, T. H., Shin, N. Y., Kang, D. H., Choi, J. S., Ha, K. &amp; Kwon, J. S. </w:t>
      </w:r>
      <w:r>
        <w:rPr>
          <w:rFonts w:ascii="Arial" w:hAnsi="Arial" w:cs="Arial"/>
          <w:noProof/>
          <w:szCs w:val="20"/>
        </w:rPr>
        <w:t xml:space="preserve">(2010). Nonverbal memory and organizational dysfunctions are related with distinct symptom dimensions in obsessive-compulsive disorder. </w:t>
      </w:r>
      <w:r w:rsidRPr="005678F5">
        <w:rPr>
          <w:rFonts w:ascii="Arial" w:hAnsi="Arial" w:cs="Arial"/>
          <w:i/>
          <w:noProof/>
          <w:szCs w:val="20"/>
        </w:rPr>
        <w:t>Psychiatry Research</w:t>
      </w:r>
      <w:r>
        <w:rPr>
          <w:rFonts w:ascii="Arial" w:hAnsi="Arial" w:cs="Arial"/>
          <w:noProof/>
          <w:szCs w:val="20"/>
        </w:rPr>
        <w:t xml:space="preserve"> </w:t>
      </w:r>
      <w:r w:rsidRPr="005678F5">
        <w:rPr>
          <w:rFonts w:ascii="Arial" w:hAnsi="Arial" w:cs="Arial"/>
          <w:b/>
          <w:noProof/>
          <w:szCs w:val="20"/>
        </w:rPr>
        <w:t>180</w:t>
      </w:r>
      <w:r>
        <w:rPr>
          <w:rFonts w:ascii="Arial" w:hAnsi="Arial" w:cs="Arial"/>
          <w:noProof/>
          <w:szCs w:val="20"/>
        </w:rPr>
        <w:t>, 93-8.</w:t>
      </w:r>
      <w:bookmarkEnd w:id="42"/>
    </w:p>
    <w:p w:rsidR="005678F5" w:rsidRDefault="005678F5" w:rsidP="007F2142">
      <w:pPr>
        <w:spacing w:line="480" w:lineRule="auto"/>
        <w:rPr>
          <w:rFonts w:ascii="Arial" w:hAnsi="Arial" w:cs="Arial"/>
          <w:noProof/>
          <w:szCs w:val="20"/>
        </w:rPr>
      </w:pPr>
      <w:bookmarkStart w:id="43" w:name="_ENREF_42"/>
      <w:r w:rsidRPr="005678F5">
        <w:rPr>
          <w:rFonts w:ascii="Arial" w:hAnsi="Arial" w:cs="Arial"/>
          <w:b/>
          <w:noProof/>
          <w:szCs w:val="20"/>
        </w:rPr>
        <w:t xml:space="preserve">Jurado, M. A., Junque, C., Vallejo, J. &amp; Salgado, P. </w:t>
      </w:r>
      <w:r>
        <w:rPr>
          <w:rFonts w:ascii="Arial" w:hAnsi="Arial" w:cs="Arial"/>
          <w:noProof/>
          <w:szCs w:val="20"/>
        </w:rPr>
        <w:t xml:space="preserve">(2001). Impairment of incidental memory for frequency in patients with obsessive-compulsive disorder. </w:t>
      </w:r>
      <w:r w:rsidRPr="005678F5">
        <w:rPr>
          <w:rFonts w:ascii="Arial" w:hAnsi="Arial" w:cs="Arial"/>
          <w:i/>
          <w:noProof/>
          <w:szCs w:val="20"/>
        </w:rPr>
        <w:t>Psychiatry Research</w:t>
      </w:r>
      <w:r>
        <w:rPr>
          <w:rFonts w:ascii="Arial" w:hAnsi="Arial" w:cs="Arial"/>
          <w:noProof/>
          <w:szCs w:val="20"/>
        </w:rPr>
        <w:t xml:space="preserve"> </w:t>
      </w:r>
      <w:r w:rsidRPr="005678F5">
        <w:rPr>
          <w:rFonts w:ascii="Arial" w:hAnsi="Arial" w:cs="Arial"/>
          <w:b/>
          <w:noProof/>
          <w:szCs w:val="20"/>
        </w:rPr>
        <w:t>104</w:t>
      </w:r>
      <w:r>
        <w:rPr>
          <w:rFonts w:ascii="Arial" w:hAnsi="Arial" w:cs="Arial"/>
          <w:noProof/>
          <w:szCs w:val="20"/>
        </w:rPr>
        <w:t>, 213-20.</w:t>
      </w:r>
      <w:bookmarkEnd w:id="43"/>
    </w:p>
    <w:p w:rsidR="005678F5" w:rsidRDefault="005678F5" w:rsidP="007F2142">
      <w:pPr>
        <w:spacing w:line="480" w:lineRule="auto"/>
        <w:rPr>
          <w:rFonts w:ascii="Arial" w:hAnsi="Arial" w:cs="Arial"/>
          <w:noProof/>
          <w:szCs w:val="20"/>
        </w:rPr>
      </w:pPr>
      <w:bookmarkStart w:id="44" w:name="_ENREF_43"/>
      <w:r w:rsidRPr="005678F5">
        <w:rPr>
          <w:rFonts w:ascii="Arial" w:hAnsi="Arial" w:cs="Arial"/>
          <w:b/>
          <w:noProof/>
          <w:szCs w:val="20"/>
        </w:rPr>
        <w:t xml:space="preserve">Kashyap, H., Kumar, J. K., Kandavel, T. &amp; Reddy, Y. C. </w:t>
      </w:r>
      <w:r>
        <w:rPr>
          <w:rFonts w:ascii="Arial" w:hAnsi="Arial" w:cs="Arial"/>
          <w:noProof/>
          <w:szCs w:val="20"/>
        </w:rPr>
        <w:t xml:space="preserve">(2012). Neuropsychological correlates of insight in obsessive-compulsive disorder. </w:t>
      </w:r>
      <w:r w:rsidRPr="005678F5">
        <w:rPr>
          <w:rFonts w:ascii="Arial" w:hAnsi="Arial" w:cs="Arial"/>
          <w:i/>
          <w:noProof/>
          <w:szCs w:val="20"/>
        </w:rPr>
        <w:t>Acta Psychiatry Scandinavica</w:t>
      </w:r>
      <w:r>
        <w:rPr>
          <w:rFonts w:ascii="Arial" w:hAnsi="Arial" w:cs="Arial"/>
          <w:noProof/>
          <w:szCs w:val="20"/>
        </w:rPr>
        <w:t xml:space="preserve"> </w:t>
      </w:r>
      <w:r w:rsidRPr="005678F5">
        <w:rPr>
          <w:rFonts w:ascii="Arial" w:hAnsi="Arial" w:cs="Arial"/>
          <w:b/>
          <w:noProof/>
          <w:szCs w:val="20"/>
        </w:rPr>
        <w:t>126</w:t>
      </w:r>
      <w:r>
        <w:rPr>
          <w:rFonts w:ascii="Arial" w:hAnsi="Arial" w:cs="Arial"/>
          <w:noProof/>
          <w:szCs w:val="20"/>
        </w:rPr>
        <w:t>, 106-14.</w:t>
      </w:r>
      <w:bookmarkEnd w:id="44"/>
    </w:p>
    <w:p w:rsidR="005678F5" w:rsidRDefault="005678F5" w:rsidP="007F2142">
      <w:pPr>
        <w:spacing w:line="480" w:lineRule="auto"/>
        <w:rPr>
          <w:rFonts w:ascii="Arial" w:hAnsi="Arial" w:cs="Arial"/>
          <w:noProof/>
          <w:szCs w:val="20"/>
        </w:rPr>
      </w:pPr>
      <w:bookmarkStart w:id="45" w:name="_ENREF_44"/>
      <w:r w:rsidRPr="005678F5">
        <w:rPr>
          <w:rFonts w:ascii="Arial" w:hAnsi="Arial" w:cs="Arial"/>
          <w:b/>
          <w:noProof/>
          <w:szCs w:val="20"/>
        </w:rPr>
        <w:t xml:space="preserve">Kikul, J., Vetter, J., Lincoln, T. M. &amp; Exner, C. </w:t>
      </w:r>
      <w:r>
        <w:rPr>
          <w:rFonts w:ascii="Arial" w:hAnsi="Arial" w:cs="Arial"/>
          <w:noProof/>
          <w:szCs w:val="20"/>
        </w:rPr>
        <w:t xml:space="preserve">(2011). Effects of cognitive self-consciousness on visual memory in obsessive-compulsive disorder. </w:t>
      </w:r>
      <w:r w:rsidRPr="005678F5">
        <w:rPr>
          <w:rFonts w:ascii="Arial" w:hAnsi="Arial" w:cs="Arial"/>
          <w:i/>
          <w:noProof/>
          <w:szCs w:val="20"/>
        </w:rPr>
        <w:t>Journal of Anxiety Disorders</w:t>
      </w:r>
      <w:r>
        <w:rPr>
          <w:rFonts w:ascii="Arial" w:hAnsi="Arial" w:cs="Arial"/>
          <w:noProof/>
          <w:szCs w:val="20"/>
        </w:rPr>
        <w:t xml:space="preserve"> </w:t>
      </w:r>
      <w:r w:rsidRPr="005678F5">
        <w:rPr>
          <w:rFonts w:ascii="Arial" w:hAnsi="Arial" w:cs="Arial"/>
          <w:b/>
          <w:noProof/>
          <w:szCs w:val="20"/>
        </w:rPr>
        <w:t>25</w:t>
      </w:r>
      <w:r>
        <w:rPr>
          <w:rFonts w:ascii="Arial" w:hAnsi="Arial" w:cs="Arial"/>
          <w:noProof/>
          <w:szCs w:val="20"/>
        </w:rPr>
        <w:t>, 490-7.</w:t>
      </w:r>
      <w:bookmarkEnd w:id="45"/>
    </w:p>
    <w:p w:rsidR="005678F5" w:rsidRDefault="005678F5" w:rsidP="007F2142">
      <w:pPr>
        <w:spacing w:line="480" w:lineRule="auto"/>
        <w:rPr>
          <w:rFonts w:ascii="Arial" w:hAnsi="Arial" w:cs="Arial"/>
          <w:noProof/>
          <w:szCs w:val="20"/>
        </w:rPr>
      </w:pPr>
      <w:bookmarkStart w:id="46" w:name="_ENREF_45"/>
      <w:r w:rsidRPr="005678F5">
        <w:rPr>
          <w:rFonts w:ascii="Arial" w:hAnsi="Arial" w:cs="Arial"/>
          <w:b/>
          <w:noProof/>
          <w:szCs w:val="20"/>
        </w:rPr>
        <w:t xml:space="preserve">Kim, M. S., Park, S. J., Shin, M. S. &amp; Kwon, J. S. </w:t>
      </w:r>
      <w:r>
        <w:rPr>
          <w:rFonts w:ascii="Arial" w:hAnsi="Arial" w:cs="Arial"/>
          <w:noProof/>
          <w:szCs w:val="20"/>
        </w:rPr>
        <w:t xml:space="preserve">(2002). Neuropsychological profile in patients with obsessive-compulsive disorder over a period of 4-month treatment. </w:t>
      </w:r>
      <w:r w:rsidRPr="005678F5">
        <w:rPr>
          <w:rFonts w:ascii="Arial" w:hAnsi="Arial" w:cs="Arial"/>
          <w:i/>
          <w:noProof/>
          <w:szCs w:val="20"/>
        </w:rPr>
        <w:t>Journal of Psychiatr Research</w:t>
      </w:r>
      <w:r>
        <w:rPr>
          <w:rFonts w:ascii="Arial" w:hAnsi="Arial" w:cs="Arial"/>
          <w:noProof/>
          <w:szCs w:val="20"/>
        </w:rPr>
        <w:t xml:space="preserve"> </w:t>
      </w:r>
      <w:r w:rsidRPr="005678F5">
        <w:rPr>
          <w:rFonts w:ascii="Arial" w:hAnsi="Arial" w:cs="Arial"/>
          <w:b/>
          <w:noProof/>
          <w:szCs w:val="20"/>
        </w:rPr>
        <w:t>36</w:t>
      </w:r>
      <w:r>
        <w:rPr>
          <w:rFonts w:ascii="Arial" w:hAnsi="Arial" w:cs="Arial"/>
          <w:noProof/>
          <w:szCs w:val="20"/>
        </w:rPr>
        <w:t>, 257-65.</w:t>
      </w:r>
      <w:bookmarkEnd w:id="46"/>
    </w:p>
    <w:p w:rsidR="005678F5" w:rsidRDefault="005678F5" w:rsidP="007F2142">
      <w:pPr>
        <w:spacing w:line="480" w:lineRule="auto"/>
        <w:rPr>
          <w:rFonts w:ascii="Arial" w:hAnsi="Arial" w:cs="Arial"/>
          <w:noProof/>
          <w:szCs w:val="20"/>
        </w:rPr>
      </w:pPr>
      <w:bookmarkStart w:id="47" w:name="_ENREF_46"/>
      <w:r w:rsidRPr="005678F5">
        <w:rPr>
          <w:rFonts w:ascii="Arial" w:hAnsi="Arial" w:cs="Arial"/>
          <w:b/>
          <w:noProof/>
          <w:szCs w:val="20"/>
        </w:rPr>
        <w:t xml:space="preserve">Kim, Y. Y., Roh, A. Y., Yoo, S. Y., Kang, D. H. &amp; Kwon, J. S. </w:t>
      </w:r>
      <w:r>
        <w:rPr>
          <w:rFonts w:ascii="Arial" w:hAnsi="Arial" w:cs="Arial"/>
          <w:noProof/>
          <w:szCs w:val="20"/>
        </w:rPr>
        <w:t xml:space="preserve">(2009). Impairment of source memory in patients with obsessive-compulsive disorder: equivalent current dipole analysis. </w:t>
      </w:r>
      <w:r w:rsidRPr="005678F5">
        <w:rPr>
          <w:rFonts w:ascii="Arial" w:hAnsi="Arial" w:cs="Arial"/>
          <w:i/>
          <w:noProof/>
          <w:szCs w:val="20"/>
        </w:rPr>
        <w:t>Psychiatry Research</w:t>
      </w:r>
      <w:r>
        <w:rPr>
          <w:rFonts w:ascii="Arial" w:hAnsi="Arial" w:cs="Arial"/>
          <w:noProof/>
          <w:szCs w:val="20"/>
        </w:rPr>
        <w:t xml:space="preserve"> </w:t>
      </w:r>
      <w:r w:rsidRPr="005678F5">
        <w:rPr>
          <w:rFonts w:ascii="Arial" w:hAnsi="Arial" w:cs="Arial"/>
          <w:b/>
          <w:noProof/>
          <w:szCs w:val="20"/>
        </w:rPr>
        <w:t>165</w:t>
      </w:r>
      <w:r>
        <w:rPr>
          <w:rFonts w:ascii="Arial" w:hAnsi="Arial" w:cs="Arial"/>
          <w:noProof/>
          <w:szCs w:val="20"/>
        </w:rPr>
        <w:t>, 47-59.</w:t>
      </w:r>
      <w:bookmarkEnd w:id="47"/>
    </w:p>
    <w:p w:rsidR="005678F5" w:rsidRDefault="005678F5" w:rsidP="007F2142">
      <w:pPr>
        <w:spacing w:line="480" w:lineRule="auto"/>
        <w:rPr>
          <w:rFonts w:ascii="Arial" w:hAnsi="Arial" w:cs="Arial"/>
          <w:noProof/>
          <w:szCs w:val="20"/>
        </w:rPr>
      </w:pPr>
      <w:bookmarkStart w:id="48" w:name="_ENREF_47"/>
      <w:r w:rsidRPr="005678F5">
        <w:rPr>
          <w:rFonts w:ascii="Arial" w:hAnsi="Arial" w:cs="Arial"/>
          <w:b/>
          <w:noProof/>
          <w:szCs w:val="20"/>
        </w:rPr>
        <w:t xml:space="preserve">Kitis, A., Akdede, B. B., Alptekin, K., Akvardar, Y., Arkar, H., Erol, A. &amp; Kaya, N. </w:t>
      </w:r>
      <w:r>
        <w:rPr>
          <w:rFonts w:ascii="Arial" w:hAnsi="Arial" w:cs="Arial"/>
          <w:noProof/>
          <w:szCs w:val="20"/>
        </w:rPr>
        <w:t xml:space="preserve">(2007). Cognitive dysfunctions in patients with obsessive-compulsive disorder compared to the patients with schizophrenia patients: relation to overvalued ideas. </w:t>
      </w:r>
      <w:r w:rsidRPr="005678F5">
        <w:rPr>
          <w:rFonts w:ascii="Arial" w:hAnsi="Arial" w:cs="Arial"/>
          <w:i/>
          <w:noProof/>
          <w:szCs w:val="20"/>
        </w:rPr>
        <w:t>Progress in Neuro-Psychopharmacology and Biological Psychiatry</w:t>
      </w:r>
      <w:r>
        <w:rPr>
          <w:rFonts w:ascii="Arial" w:hAnsi="Arial" w:cs="Arial"/>
          <w:noProof/>
          <w:szCs w:val="20"/>
        </w:rPr>
        <w:t xml:space="preserve"> </w:t>
      </w:r>
      <w:r w:rsidRPr="005678F5">
        <w:rPr>
          <w:rFonts w:ascii="Arial" w:hAnsi="Arial" w:cs="Arial"/>
          <w:b/>
          <w:noProof/>
          <w:szCs w:val="20"/>
        </w:rPr>
        <w:t>31</w:t>
      </w:r>
      <w:r>
        <w:rPr>
          <w:rFonts w:ascii="Arial" w:hAnsi="Arial" w:cs="Arial"/>
          <w:noProof/>
          <w:szCs w:val="20"/>
        </w:rPr>
        <w:t>, 254-61.</w:t>
      </w:r>
      <w:bookmarkEnd w:id="48"/>
    </w:p>
    <w:p w:rsidR="005678F5" w:rsidRDefault="005678F5" w:rsidP="007F2142">
      <w:pPr>
        <w:spacing w:line="480" w:lineRule="auto"/>
        <w:rPr>
          <w:rFonts w:ascii="Arial" w:hAnsi="Arial" w:cs="Arial"/>
          <w:noProof/>
          <w:szCs w:val="20"/>
        </w:rPr>
      </w:pPr>
      <w:bookmarkStart w:id="49" w:name="_ENREF_48"/>
      <w:r w:rsidRPr="005678F5">
        <w:rPr>
          <w:rFonts w:ascii="Arial" w:hAnsi="Arial" w:cs="Arial"/>
          <w:b/>
          <w:noProof/>
          <w:szCs w:val="20"/>
        </w:rPr>
        <w:t xml:space="preserve">Krishna, R., Udupa, S., George, C. M., Kumar, K. J., Viswanath, B., Kandavel, T., </w:t>
      </w:r>
      <w:r w:rsidRPr="005678F5">
        <w:rPr>
          <w:rFonts w:ascii="Arial" w:hAnsi="Arial" w:cs="Arial"/>
          <w:b/>
          <w:noProof/>
          <w:szCs w:val="20"/>
        </w:rPr>
        <w:lastRenderedPageBreak/>
        <w:t xml:space="preserve">Venkatasubramanian, G. &amp; Reddy, Y. C. </w:t>
      </w:r>
      <w:r>
        <w:rPr>
          <w:rFonts w:ascii="Arial" w:hAnsi="Arial" w:cs="Arial"/>
          <w:noProof/>
          <w:szCs w:val="20"/>
        </w:rPr>
        <w:t xml:space="preserve">(2011). Neuropsychological performance in OCD: a study in medication-naive patients. </w:t>
      </w:r>
      <w:r w:rsidRPr="005678F5">
        <w:rPr>
          <w:rFonts w:ascii="Arial" w:hAnsi="Arial" w:cs="Arial"/>
          <w:i/>
          <w:noProof/>
          <w:szCs w:val="20"/>
        </w:rPr>
        <w:t>Progress in Neuro-Psychopharmacology and Biological Psychiatry</w:t>
      </w:r>
      <w:r>
        <w:rPr>
          <w:rFonts w:ascii="Arial" w:hAnsi="Arial" w:cs="Arial"/>
          <w:noProof/>
          <w:szCs w:val="20"/>
        </w:rPr>
        <w:t xml:space="preserve"> </w:t>
      </w:r>
      <w:r w:rsidRPr="005678F5">
        <w:rPr>
          <w:rFonts w:ascii="Arial" w:hAnsi="Arial" w:cs="Arial"/>
          <w:b/>
          <w:noProof/>
          <w:szCs w:val="20"/>
        </w:rPr>
        <w:t>35</w:t>
      </w:r>
      <w:r>
        <w:rPr>
          <w:rFonts w:ascii="Arial" w:hAnsi="Arial" w:cs="Arial"/>
          <w:noProof/>
          <w:szCs w:val="20"/>
        </w:rPr>
        <w:t>, 1969-76.</w:t>
      </w:r>
      <w:bookmarkEnd w:id="49"/>
    </w:p>
    <w:p w:rsidR="005678F5" w:rsidRDefault="005678F5" w:rsidP="007F2142">
      <w:pPr>
        <w:spacing w:line="480" w:lineRule="auto"/>
        <w:rPr>
          <w:rFonts w:ascii="Arial" w:hAnsi="Arial" w:cs="Arial"/>
          <w:noProof/>
          <w:szCs w:val="20"/>
        </w:rPr>
      </w:pPr>
      <w:bookmarkStart w:id="50" w:name="_ENREF_49"/>
      <w:r w:rsidRPr="005678F5">
        <w:rPr>
          <w:rFonts w:ascii="Arial" w:hAnsi="Arial" w:cs="Arial"/>
          <w:b/>
          <w:noProof/>
          <w:szCs w:val="20"/>
        </w:rPr>
        <w:t xml:space="preserve">Kuelz, A. K., Riemann, D., Halsband, U., Vielhaber, K., Unterrainer, J., Kordon, A. &amp; Voderholzer, U. </w:t>
      </w:r>
      <w:r>
        <w:rPr>
          <w:rFonts w:ascii="Arial" w:hAnsi="Arial" w:cs="Arial"/>
          <w:noProof/>
          <w:szCs w:val="20"/>
        </w:rPr>
        <w:t xml:space="preserve">(2006). Neuropsychological impairment in obsessive-compulsive disorder--improvement over the course of cognitive behavioral treatment. </w:t>
      </w:r>
      <w:r w:rsidRPr="005678F5">
        <w:rPr>
          <w:rFonts w:ascii="Arial" w:hAnsi="Arial" w:cs="Arial"/>
          <w:i/>
          <w:noProof/>
          <w:szCs w:val="20"/>
        </w:rPr>
        <w:t>Journal of Clinical and Experimental Neuropsychology</w:t>
      </w:r>
      <w:r>
        <w:rPr>
          <w:rFonts w:ascii="Arial" w:hAnsi="Arial" w:cs="Arial"/>
          <w:noProof/>
          <w:szCs w:val="20"/>
        </w:rPr>
        <w:t xml:space="preserve"> </w:t>
      </w:r>
      <w:r w:rsidRPr="005678F5">
        <w:rPr>
          <w:rFonts w:ascii="Arial" w:hAnsi="Arial" w:cs="Arial"/>
          <w:b/>
          <w:noProof/>
          <w:szCs w:val="20"/>
        </w:rPr>
        <w:t>28</w:t>
      </w:r>
      <w:r>
        <w:rPr>
          <w:rFonts w:ascii="Arial" w:hAnsi="Arial" w:cs="Arial"/>
          <w:noProof/>
          <w:szCs w:val="20"/>
        </w:rPr>
        <w:t>, 1273-87.</w:t>
      </w:r>
      <w:bookmarkEnd w:id="50"/>
    </w:p>
    <w:p w:rsidR="005678F5" w:rsidRDefault="005678F5" w:rsidP="007F2142">
      <w:pPr>
        <w:spacing w:line="480" w:lineRule="auto"/>
        <w:rPr>
          <w:rFonts w:ascii="Arial" w:hAnsi="Arial" w:cs="Arial"/>
          <w:noProof/>
          <w:szCs w:val="20"/>
        </w:rPr>
      </w:pPr>
      <w:bookmarkStart w:id="51" w:name="_ENREF_50"/>
      <w:r w:rsidRPr="005678F5">
        <w:rPr>
          <w:rFonts w:ascii="Arial" w:hAnsi="Arial" w:cs="Arial"/>
          <w:b/>
          <w:noProof/>
          <w:szCs w:val="20"/>
        </w:rPr>
        <w:t xml:space="preserve">Lacerda, A. L., Dalgalarrondo, P., Caetano, D., Haas, G. L., Camargo, E. E. &amp; Keshavan, M. S. </w:t>
      </w:r>
      <w:r>
        <w:rPr>
          <w:rFonts w:ascii="Arial" w:hAnsi="Arial" w:cs="Arial"/>
          <w:noProof/>
          <w:szCs w:val="20"/>
        </w:rPr>
        <w:t xml:space="preserve">(2003). Neuropsychological performance and regional cerebral blood flow in obsessive-compulsive disorder. </w:t>
      </w:r>
      <w:r w:rsidRPr="005678F5">
        <w:rPr>
          <w:rFonts w:ascii="Arial" w:hAnsi="Arial" w:cs="Arial"/>
          <w:i/>
          <w:noProof/>
          <w:szCs w:val="20"/>
        </w:rPr>
        <w:t>Progress in Neuro-Psychopharmacology and Biological Psychiatry</w:t>
      </w:r>
      <w:r>
        <w:rPr>
          <w:rFonts w:ascii="Arial" w:hAnsi="Arial" w:cs="Arial"/>
          <w:noProof/>
          <w:szCs w:val="20"/>
        </w:rPr>
        <w:t xml:space="preserve"> </w:t>
      </w:r>
      <w:r w:rsidRPr="005678F5">
        <w:rPr>
          <w:rFonts w:ascii="Arial" w:hAnsi="Arial" w:cs="Arial"/>
          <w:b/>
          <w:noProof/>
          <w:szCs w:val="20"/>
        </w:rPr>
        <w:t>27</w:t>
      </w:r>
      <w:r>
        <w:rPr>
          <w:rFonts w:ascii="Arial" w:hAnsi="Arial" w:cs="Arial"/>
          <w:noProof/>
          <w:szCs w:val="20"/>
        </w:rPr>
        <w:t>, 657-65.</w:t>
      </w:r>
      <w:bookmarkEnd w:id="51"/>
    </w:p>
    <w:p w:rsidR="005678F5" w:rsidRDefault="005678F5" w:rsidP="007F2142">
      <w:pPr>
        <w:spacing w:line="480" w:lineRule="auto"/>
        <w:rPr>
          <w:rFonts w:ascii="Arial" w:hAnsi="Arial" w:cs="Arial"/>
          <w:noProof/>
          <w:szCs w:val="20"/>
        </w:rPr>
      </w:pPr>
      <w:bookmarkStart w:id="52" w:name="_ENREF_51"/>
      <w:r w:rsidRPr="005678F5">
        <w:rPr>
          <w:rFonts w:ascii="Arial" w:hAnsi="Arial" w:cs="Arial"/>
          <w:b/>
          <w:noProof/>
          <w:szCs w:val="20"/>
        </w:rPr>
        <w:t xml:space="preserve">Lawrence, N. S., Wooderson, S., Mataix-Cols, D., David, R., Speckens, A. &amp; Phillips, M. L. </w:t>
      </w:r>
      <w:r>
        <w:rPr>
          <w:rFonts w:ascii="Arial" w:hAnsi="Arial" w:cs="Arial"/>
          <w:noProof/>
          <w:szCs w:val="20"/>
        </w:rPr>
        <w:t xml:space="preserve">(2006). Decision making and set shifting impairments are associated with distinct symptom dimensions in obsessive-compulsive disorder. </w:t>
      </w:r>
      <w:r w:rsidRPr="005678F5">
        <w:rPr>
          <w:rFonts w:ascii="Arial" w:hAnsi="Arial" w:cs="Arial"/>
          <w:i/>
          <w:noProof/>
          <w:szCs w:val="20"/>
        </w:rPr>
        <w:t>Neuropsychology</w:t>
      </w:r>
      <w:r>
        <w:rPr>
          <w:rFonts w:ascii="Arial" w:hAnsi="Arial" w:cs="Arial"/>
          <w:noProof/>
          <w:szCs w:val="20"/>
        </w:rPr>
        <w:t xml:space="preserve"> </w:t>
      </w:r>
      <w:r w:rsidRPr="005678F5">
        <w:rPr>
          <w:rFonts w:ascii="Arial" w:hAnsi="Arial" w:cs="Arial"/>
          <w:b/>
          <w:noProof/>
          <w:szCs w:val="20"/>
        </w:rPr>
        <w:t>20</w:t>
      </w:r>
      <w:r>
        <w:rPr>
          <w:rFonts w:ascii="Arial" w:hAnsi="Arial" w:cs="Arial"/>
          <w:noProof/>
          <w:szCs w:val="20"/>
        </w:rPr>
        <w:t>, 409-19.</w:t>
      </w:r>
      <w:bookmarkEnd w:id="52"/>
    </w:p>
    <w:p w:rsidR="005678F5" w:rsidRDefault="005678F5" w:rsidP="007F2142">
      <w:pPr>
        <w:spacing w:line="480" w:lineRule="auto"/>
        <w:rPr>
          <w:rFonts w:ascii="Arial" w:hAnsi="Arial" w:cs="Arial"/>
          <w:noProof/>
          <w:szCs w:val="20"/>
        </w:rPr>
      </w:pPr>
      <w:bookmarkStart w:id="53" w:name="_ENREF_52"/>
      <w:r w:rsidRPr="005678F5">
        <w:rPr>
          <w:rFonts w:ascii="Arial" w:hAnsi="Arial" w:cs="Arial"/>
          <w:b/>
          <w:noProof/>
          <w:szCs w:val="20"/>
        </w:rPr>
        <w:t xml:space="preserve">Lee, C. H., Chiu, C. C., Chiu, C. H., Chang, C. J. &amp; Tang, H. S. </w:t>
      </w:r>
      <w:r>
        <w:rPr>
          <w:rFonts w:ascii="Arial" w:hAnsi="Arial" w:cs="Arial"/>
          <w:noProof/>
          <w:szCs w:val="20"/>
        </w:rPr>
        <w:t xml:space="preserve">(2009). Continuous performance test in drug-naive patients with obsessive-compulsive disorder: a case-controlled study. </w:t>
      </w:r>
      <w:r w:rsidRPr="005678F5">
        <w:rPr>
          <w:rFonts w:ascii="Arial" w:hAnsi="Arial" w:cs="Arial"/>
          <w:i/>
          <w:noProof/>
          <w:szCs w:val="20"/>
        </w:rPr>
        <w:t>Psychiatry Research</w:t>
      </w:r>
      <w:r>
        <w:rPr>
          <w:rFonts w:ascii="Arial" w:hAnsi="Arial" w:cs="Arial"/>
          <w:noProof/>
          <w:szCs w:val="20"/>
        </w:rPr>
        <w:t xml:space="preserve"> </w:t>
      </w:r>
      <w:r w:rsidRPr="005678F5">
        <w:rPr>
          <w:rFonts w:ascii="Arial" w:hAnsi="Arial" w:cs="Arial"/>
          <w:b/>
          <w:noProof/>
          <w:szCs w:val="20"/>
        </w:rPr>
        <w:t>169</w:t>
      </w:r>
      <w:r>
        <w:rPr>
          <w:rFonts w:ascii="Arial" w:hAnsi="Arial" w:cs="Arial"/>
          <w:noProof/>
          <w:szCs w:val="20"/>
        </w:rPr>
        <w:t>, 183-5.</w:t>
      </w:r>
      <w:bookmarkEnd w:id="53"/>
    </w:p>
    <w:p w:rsidR="005678F5" w:rsidRDefault="005678F5" w:rsidP="007F2142">
      <w:pPr>
        <w:spacing w:line="480" w:lineRule="auto"/>
        <w:rPr>
          <w:rFonts w:ascii="Arial" w:hAnsi="Arial" w:cs="Arial"/>
          <w:noProof/>
          <w:szCs w:val="20"/>
        </w:rPr>
      </w:pPr>
      <w:bookmarkStart w:id="54" w:name="_ENREF_53"/>
      <w:r w:rsidRPr="005678F5">
        <w:rPr>
          <w:rFonts w:ascii="Arial" w:hAnsi="Arial" w:cs="Arial"/>
          <w:b/>
          <w:noProof/>
          <w:szCs w:val="20"/>
        </w:rPr>
        <w:t xml:space="preserve">Lucey, J. V., Burness, C. E., Costa, D. C., Gacinovic, S., Pilowsky, L. S., Ell, P. J., Marks, I. M. &amp; Kerwin, R. W. </w:t>
      </w:r>
      <w:r>
        <w:rPr>
          <w:rFonts w:ascii="Arial" w:hAnsi="Arial" w:cs="Arial"/>
          <w:noProof/>
          <w:szCs w:val="20"/>
        </w:rPr>
        <w:t xml:space="preserve">(1997). Wisconsin Card Sorting Task (WCST) errors and cerebral blood flow in obsessive-compulsive disorder (OCD). </w:t>
      </w:r>
      <w:r w:rsidRPr="005678F5">
        <w:rPr>
          <w:rFonts w:ascii="Arial" w:hAnsi="Arial" w:cs="Arial"/>
          <w:i/>
          <w:noProof/>
          <w:szCs w:val="20"/>
        </w:rPr>
        <w:t>British Journal of Medical Psychology</w:t>
      </w:r>
      <w:r>
        <w:rPr>
          <w:rFonts w:ascii="Arial" w:hAnsi="Arial" w:cs="Arial"/>
          <w:noProof/>
          <w:szCs w:val="20"/>
        </w:rPr>
        <w:t xml:space="preserve"> </w:t>
      </w:r>
      <w:r w:rsidRPr="005678F5">
        <w:rPr>
          <w:rFonts w:ascii="Arial" w:hAnsi="Arial" w:cs="Arial"/>
          <w:b/>
          <w:noProof/>
          <w:szCs w:val="20"/>
        </w:rPr>
        <w:t xml:space="preserve">70 </w:t>
      </w:r>
      <w:r>
        <w:rPr>
          <w:rFonts w:ascii="Arial" w:hAnsi="Arial" w:cs="Arial"/>
          <w:noProof/>
          <w:szCs w:val="20"/>
        </w:rPr>
        <w:t>403-11.</w:t>
      </w:r>
      <w:bookmarkEnd w:id="54"/>
    </w:p>
    <w:p w:rsidR="005678F5" w:rsidRDefault="005678F5" w:rsidP="007F2142">
      <w:pPr>
        <w:spacing w:line="480" w:lineRule="auto"/>
        <w:rPr>
          <w:rFonts w:ascii="Arial" w:hAnsi="Arial" w:cs="Arial"/>
          <w:noProof/>
          <w:szCs w:val="20"/>
        </w:rPr>
      </w:pPr>
      <w:bookmarkStart w:id="55" w:name="_ENREF_54"/>
      <w:r w:rsidRPr="005678F5">
        <w:rPr>
          <w:rFonts w:ascii="Arial" w:hAnsi="Arial" w:cs="Arial"/>
          <w:b/>
          <w:noProof/>
          <w:szCs w:val="20"/>
        </w:rPr>
        <w:lastRenderedPageBreak/>
        <w:t xml:space="preserve">Martin, A., Pigott, T. A., Lalonde, F. M., Dalton, I., Dubbert, B. &amp; Murphy, D. L. </w:t>
      </w:r>
      <w:r>
        <w:rPr>
          <w:rFonts w:ascii="Arial" w:hAnsi="Arial" w:cs="Arial"/>
          <w:noProof/>
          <w:szCs w:val="20"/>
        </w:rPr>
        <w:t xml:space="preserve">(1993). Lack of evidence for Huntington's disease-like cognitive dysfunction in obsessive-compulsive disorder. </w:t>
      </w:r>
      <w:r w:rsidRPr="005678F5">
        <w:rPr>
          <w:rFonts w:ascii="Arial" w:hAnsi="Arial" w:cs="Arial"/>
          <w:i/>
          <w:noProof/>
          <w:szCs w:val="20"/>
        </w:rPr>
        <w:t>Biological Psychiatry</w:t>
      </w:r>
      <w:r>
        <w:rPr>
          <w:rFonts w:ascii="Arial" w:hAnsi="Arial" w:cs="Arial"/>
          <w:noProof/>
          <w:szCs w:val="20"/>
        </w:rPr>
        <w:t xml:space="preserve"> </w:t>
      </w:r>
      <w:r w:rsidRPr="005678F5">
        <w:rPr>
          <w:rFonts w:ascii="Arial" w:hAnsi="Arial" w:cs="Arial"/>
          <w:b/>
          <w:noProof/>
          <w:szCs w:val="20"/>
        </w:rPr>
        <w:t>33</w:t>
      </w:r>
      <w:r>
        <w:rPr>
          <w:rFonts w:ascii="Arial" w:hAnsi="Arial" w:cs="Arial"/>
          <w:noProof/>
          <w:szCs w:val="20"/>
        </w:rPr>
        <w:t>, 345-53.</w:t>
      </w:r>
      <w:bookmarkEnd w:id="55"/>
    </w:p>
    <w:p w:rsidR="005678F5" w:rsidRDefault="005678F5" w:rsidP="007F2142">
      <w:pPr>
        <w:spacing w:line="480" w:lineRule="auto"/>
        <w:rPr>
          <w:rFonts w:ascii="Arial" w:hAnsi="Arial" w:cs="Arial"/>
          <w:noProof/>
          <w:szCs w:val="20"/>
        </w:rPr>
      </w:pPr>
      <w:bookmarkStart w:id="56" w:name="_ENREF_55"/>
      <w:r w:rsidRPr="005678F5">
        <w:rPr>
          <w:rFonts w:ascii="Arial" w:hAnsi="Arial" w:cs="Arial"/>
          <w:b/>
          <w:noProof/>
          <w:szCs w:val="20"/>
        </w:rPr>
        <w:t xml:space="preserve">Martinot, J. L., Allilaire, J. F., Mazoyer, B. M., Hantouche, E., Huret, J. D., Legaut-Demare, F., Deslauriers, A. G., Hardy, P., Pappata, S., Baron, J. C. &amp; Syrota, A. </w:t>
      </w:r>
      <w:r>
        <w:rPr>
          <w:rFonts w:ascii="Arial" w:hAnsi="Arial" w:cs="Arial"/>
          <w:noProof/>
          <w:szCs w:val="20"/>
        </w:rPr>
        <w:t xml:space="preserve">(1990). Obsessive-compulsive disorder: a clinical, neuropsychological and positron emission tomography study. </w:t>
      </w:r>
      <w:r w:rsidRPr="005678F5">
        <w:rPr>
          <w:rFonts w:ascii="Arial" w:hAnsi="Arial" w:cs="Arial"/>
          <w:i/>
          <w:noProof/>
          <w:szCs w:val="20"/>
        </w:rPr>
        <w:t>Acta Psychiatry Scandinavica</w:t>
      </w:r>
      <w:r>
        <w:rPr>
          <w:rFonts w:ascii="Arial" w:hAnsi="Arial" w:cs="Arial"/>
          <w:noProof/>
          <w:szCs w:val="20"/>
        </w:rPr>
        <w:t xml:space="preserve"> </w:t>
      </w:r>
      <w:r w:rsidRPr="005678F5">
        <w:rPr>
          <w:rFonts w:ascii="Arial" w:hAnsi="Arial" w:cs="Arial"/>
          <w:b/>
          <w:noProof/>
          <w:szCs w:val="20"/>
        </w:rPr>
        <w:t>82</w:t>
      </w:r>
      <w:r>
        <w:rPr>
          <w:rFonts w:ascii="Arial" w:hAnsi="Arial" w:cs="Arial"/>
          <w:noProof/>
          <w:szCs w:val="20"/>
        </w:rPr>
        <w:t>, 233-42.</w:t>
      </w:r>
      <w:bookmarkEnd w:id="56"/>
    </w:p>
    <w:p w:rsidR="005678F5" w:rsidRDefault="005678F5" w:rsidP="007F2142">
      <w:pPr>
        <w:spacing w:line="480" w:lineRule="auto"/>
        <w:rPr>
          <w:rFonts w:ascii="Arial" w:hAnsi="Arial" w:cs="Arial"/>
          <w:noProof/>
          <w:szCs w:val="20"/>
        </w:rPr>
      </w:pPr>
      <w:bookmarkStart w:id="57" w:name="_ENREF_56"/>
      <w:r w:rsidRPr="005678F5">
        <w:rPr>
          <w:rFonts w:ascii="Arial" w:hAnsi="Arial" w:cs="Arial"/>
          <w:b/>
          <w:noProof/>
          <w:szCs w:val="20"/>
        </w:rPr>
        <w:t xml:space="preserve">Mataix-Cols, D., Alonso, P., Hernandez, R., Deckersbach, T., Savage, C. R., Manuel Menchon, J. &amp; Vallejo, J. </w:t>
      </w:r>
      <w:r>
        <w:rPr>
          <w:rFonts w:ascii="Arial" w:hAnsi="Arial" w:cs="Arial"/>
          <w:noProof/>
          <w:szCs w:val="20"/>
        </w:rPr>
        <w:t xml:space="preserve">(2003). Relation of neurological soft signs to nonverbal memory performance in obsessive-compulsive disorder. </w:t>
      </w:r>
      <w:r w:rsidRPr="005678F5">
        <w:rPr>
          <w:rFonts w:ascii="Arial" w:hAnsi="Arial" w:cs="Arial"/>
          <w:i/>
          <w:noProof/>
          <w:szCs w:val="20"/>
        </w:rPr>
        <w:t>Journal of Clinical and Experimental Neuropsychology</w:t>
      </w:r>
      <w:r>
        <w:rPr>
          <w:rFonts w:ascii="Arial" w:hAnsi="Arial" w:cs="Arial"/>
          <w:noProof/>
          <w:szCs w:val="20"/>
        </w:rPr>
        <w:t xml:space="preserve"> </w:t>
      </w:r>
      <w:r w:rsidRPr="005678F5">
        <w:rPr>
          <w:rFonts w:ascii="Arial" w:hAnsi="Arial" w:cs="Arial"/>
          <w:b/>
          <w:noProof/>
          <w:szCs w:val="20"/>
        </w:rPr>
        <w:t>25</w:t>
      </w:r>
      <w:r>
        <w:rPr>
          <w:rFonts w:ascii="Arial" w:hAnsi="Arial" w:cs="Arial"/>
          <w:noProof/>
          <w:szCs w:val="20"/>
        </w:rPr>
        <w:t>, 842-51.</w:t>
      </w:r>
      <w:bookmarkEnd w:id="57"/>
    </w:p>
    <w:p w:rsidR="005678F5" w:rsidRDefault="005678F5" w:rsidP="007F2142">
      <w:pPr>
        <w:spacing w:line="480" w:lineRule="auto"/>
        <w:rPr>
          <w:rFonts w:ascii="Arial" w:hAnsi="Arial" w:cs="Arial"/>
          <w:noProof/>
          <w:szCs w:val="20"/>
        </w:rPr>
      </w:pPr>
      <w:bookmarkStart w:id="58" w:name="_ENREF_57"/>
      <w:r w:rsidRPr="005678F5">
        <w:rPr>
          <w:rFonts w:ascii="Arial" w:hAnsi="Arial" w:cs="Arial"/>
          <w:b/>
          <w:noProof/>
          <w:szCs w:val="20"/>
        </w:rPr>
        <w:t xml:space="preserve">Mataix-Cols, D., Rahman, Q., Spiller, M., Alonso, M. P., Pifarre, J., Menchon, J. M. &amp; Vallejo, J. </w:t>
      </w:r>
      <w:r>
        <w:rPr>
          <w:rFonts w:ascii="Arial" w:hAnsi="Arial" w:cs="Arial"/>
          <w:noProof/>
          <w:szCs w:val="20"/>
        </w:rPr>
        <w:t xml:space="preserve">(2006). Are there sex differences in neuropsychological functions among patients with obsessive-compulsive disorder? </w:t>
      </w:r>
      <w:r w:rsidRPr="005678F5">
        <w:rPr>
          <w:rFonts w:ascii="Arial" w:hAnsi="Arial" w:cs="Arial"/>
          <w:i/>
          <w:noProof/>
          <w:szCs w:val="20"/>
        </w:rPr>
        <w:t>Applied Neuropsychology</w:t>
      </w:r>
      <w:r>
        <w:rPr>
          <w:rFonts w:ascii="Arial" w:hAnsi="Arial" w:cs="Arial"/>
          <w:noProof/>
          <w:szCs w:val="20"/>
        </w:rPr>
        <w:t xml:space="preserve"> </w:t>
      </w:r>
      <w:r w:rsidRPr="005678F5">
        <w:rPr>
          <w:rFonts w:ascii="Arial" w:hAnsi="Arial" w:cs="Arial"/>
          <w:b/>
          <w:noProof/>
          <w:szCs w:val="20"/>
        </w:rPr>
        <w:t>13</w:t>
      </w:r>
      <w:r>
        <w:rPr>
          <w:rFonts w:ascii="Arial" w:hAnsi="Arial" w:cs="Arial"/>
          <w:noProof/>
          <w:szCs w:val="20"/>
        </w:rPr>
        <w:t>, 42-50.</w:t>
      </w:r>
      <w:bookmarkEnd w:id="58"/>
    </w:p>
    <w:p w:rsidR="005678F5" w:rsidRDefault="005678F5" w:rsidP="007F2142">
      <w:pPr>
        <w:spacing w:line="480" w:lineRule="auto"/>
        <w:rPr>
          <w:rFonts w:ascii="Arial" w:hAnsi="Arial" w:cs="Arial"/>
          <w:noProof/>
          <w:szCs w:val="20"/>
        </w:rPr>
      </w:pPr>
      <w:bookmarkStart w:id="59" w:name="_ENREF_58"/>
      <w:r w:rsidRPr="005678F5">
        <w:rPr>
          <w:rFonts w:ascii="Arial" w:hAnsi="Arial" w:cs="Arial"/>
          <w:b/>
          <w:noProof/>
          <w:szCs w:val="20"/>
        </w:rPr>
        <w:t xml:space="preserve">Moritz, S., Birkner, C., Kloss, M., Jahn, H., Hand, I., Haasen, C. &amp; Krausz, M. </w:t>
      </w:r>
      <w:r>
        <w:rPr>
          <w:rFonts w:ascii="Arial" w:hAnsi="Arial" w:cs="Arial"/>
          <w:noProof/>
          <w:szCs w:val="20"/>
        </w:rPr>
        <w:t xml:space="preserve">(2002). Executive functioning in obsessive-compulsive disorder, unipolar depression, and schizophrenia. </w:t>
      </w:r>
      <w:r w:rsidRPr="005678F5">
        <w:rPr>
          <w:rFonts w:ascii="Arial" w:hAnsi="Arial" w:cs="Arial"/>
          <w:i/>
          <w:noProof/>
          <w:szCs w:val="20"/>
        </w:rPr>
        <w:t xml:space="preserve">Archives of </w:t>
      </w:r>
      <w:r w:rsidR="003D7804">
        <w:rPr>
          <w:rFonts w:ascii="Arial" w:hAnsi="Arial" w:cs="Arial" w:hint="eastAsia"/>
          <w:i/>
          <w:noProof/>
          <w:szCs w:val="20"/>
        </w:rPr>
        <w:t>C</w:t>
      </w:r>
      <w:r w:rsidRPr="005678F5">
        <w:rPr>
          <w:rFonts w:ascii="Arial" w:hAnsi="Arial" w:cs="Arial"/>
          <w:i/>
          <w:noProof/>
          <w:szCs w:val="20"/>
        </w:rPr>
        <w:t xml:space="preserve">linical </w:t>
      </w:r>
      <w:r w:rsidR="003D7804">
        <w:rPr>
          <w:rFonts w:ascii="Arial" w:hAnsi="Arial" w:cs="Arial" w:hint="eastAsia"/>
          <w:i/>
          <w:noProof/>
          <w:szCs w:val="20"/>
        </w:rPr>
        <w:t>N</w:t>
      </w:r>
      <w:r w:rsidRPr="005678F5">
        <w:rPr>
          <w:rFonts w:ascii="Arial" w:hAnsi="Arial" w:cs="Arial"/>
          <w:i/>
          <w:noProof/>
          <w:szCs w:val="20"/>
        </w:rPr>
        <w:t>europsychology</w:t>
      </w:r>
      <w:r>
        <w:rPr>
          <w:rFonts w:ascii="Arial" w:hAnsi="Arial" w:cs="Arial"/>
          <w:noProof/>
          <w:szCs w:val="20"/>
        </w:rPr>
        <w:t xml:space="preserve"> </w:t>
      </w:r>
      <w:r w:rsidRPr="005678F5">
        <w:rPr>
          <w:rFonts w:ascii="Arial" w:hAnsi="Arial" w:cs="Arial"/>
          <w:b/>
          <w:noProof/>
          <w:szCs w:val="20"/>
        </w:rPr>
        <w:t>17</w:t>
      </w:r>
      <w:r>
        <w:rPr>
          <w:rFonts w:ascii="Arial" w:hAnsi="Arial" w:cs="Arial"/>
          <w:noProof/>
          <w:szCs w:val="20"/>
        </w:rPr>
        <w:t>, 477-83.</w:t>
      </w:r>
      <w:bookmarkEnd w:id="59"/>
    </w:p>
    <w:p w:rsidR="005678F5" w:rsidRDefault="005678F5" w:rsidP="007F2142">
      <w:pPr>
        <w:spacing w:line="480" w:lineRule="auto"/>
        <w:rPr>
          <w:rFonts w:ascii="Arial" w:hAnsi="Arial" w:cs="Arial"/>
          <w:noProof/>
          <w:szCs w:val="20"/>
        </w:rPr>
      </w:pPr>
      <w:bookmarkStart w:id="60" w:name="_ENREF_59"/>
      <w:r w:rsidRPr="005678F5">
        <w:rPr>
          <w:rFonts w:ascii="Arial" w:hAnsi="Arial" w:cs="Arial"/>
          <w:b/>
          <w:noProof/>
          <w:szCs w:val="20"/>
        </w:rPr>
        <w:t xml:space="preserve">Moritz, S., Hottenrott, B., Jelinek, L., Brooks, A. M. &amp; Scheurich, A. </w:t>
      </w:r>
      <w:r>
        <w:rPr>
          <w:rFonts w:ascii="Arial" w:hAnsi="Arial" w:cs="Arial"/>
          <w:noProof/>
          <w:szCs w:val="20"/>
        </w:rPr>
        <w:t xml:space="preserve">(2012). Effects of obsessive-compulsive symptoms on neuropsychological test performance: complicating an already complicated story. </w:t>
      </w:r>
      <w:r w:rsidRPr="005678F5">
        <w:rPr>
          <w:rFonts w:ascii="Arial" w:hAnsi="Arial" w:cs="Arial"/>
          <w:i/>
          <w:noProof/>
          <w:szCs w:val="20"/>
        </w:rPr>
        <w:t>Clinical Neuropsychology</w:t>
      </w:r>
      <w:r>
        <w:rPr>
          <w:rFonts w:ascii="Arial" w:hAnsi="Arial" w:cs="Arial"/>
          <w:noProof/>
          <w:szCs w:val="20"/>
        </w:rPr>
        <w:t xml:space="preserve"> </w:t>
      </w:r>
      <w:r w:rsidRPr="005678F5">
        <w:rPr>
          <w:rFonts w:ascii="Arial" w:hAnsi="Arial" w:cs="Arial"/>
          <w:b/>
          <w:noProof/>
          <w:szCs w:val="20"/>
        </w:rPr>
        <w:t>26</w:t>
      </w:r>
      <w:r>
        <w:rPr>
          <w:rFonts w:ascii="Arial" w:hAnsi="Arial" w:cs="Arial"/>
          <w:noProof/>
          <w:szCs w:val="20"/>
        </w:rPr>
        <w:t>, 31-44.</w:t>
      </w:r>
      <w:bookmarkEnd w:id="60"/>
    </w:p>
    <w:p w:rsidR="005678F5" w:rsidRDefault="005678F5" w:rsidP="007F2142">
      <w:pPr>
        <w:spacing w:line="480" w:lineRule="auto"/>
        <w:rPr>
          <w:rFonts w:ascii="Arial" w:hAnsi="Arial" w:cs="Arial"/>
          <w:noProof/>
          <w:szCs w:val="20"/>
        </w:rPr>
      </w:pPr>
      <w:bookmarkStart w:id="61" w:name="_ENREF_60"/>
      <w:r w:rsidRPr="005678F5">
        <w:rPr>
          <w:rFonts w:ascii="Arial" w:hAnsi="Arial" w:cs="Arial"/>
          <w:b/>
          <w:noProof/>
          <w:szCs w:val="20"/>
        </w:rPr>
        <w:lastRenderedPageBreak/>
        <w:t xml:space="preserve">Moritz, S., Kloss, M., Jacobsen, D., Kellner, M., Andresen, B., Fricke, S., Kerkhoff, G., Sieman, C. &amp; Hand, I. </w:t>
      </w:r>
      <w:r>
        <w:rPr>
          <w:rFonts w:ascii="Arial" w:hAnsi="Arial" w:cs="Arial"/>
          <w:noProof/>
          <w:szCs w:val="20"/>
        </w:rPr>
        <w:t xml:space="preserve">(2005). Extent, profile and specificity of visuospatial impairment in obsessive-compulsive disorder (OCD). </w:t>
      </w:r>
      <w:r w:rsidRPr="005678F5">
        <w:rPr>
          <w:rFonts w:ascii="Arial" w:hAnsi="Arial" w:cs="Arial"/>
          <w:i/>
          <w:noProof/>
          <w:szCs w:val="20"/>
        </w:rPr>
        <w:t>Journal of Clinical and Experimenal Neuropsychology</w:t>
      </w:r>
      <w:r>
        <w:rPr>
          <w:rFonts w:ascii="Arial" w:hAnsi="Arial" w:cs="Arial"/>
          <w:noProof/>
          <w:szCs w:val="20"/>
        </w:rPr>
        <w:t xml:space="preserve"> </w:t>
      </w:r>
      <w:r w:rsidRPr="005678F5">
        <w:rPr>
          <w:rFonts w:ascii="Arial" w:hAnsi="Arial" w:cs="Arial"/>
          <w:b/>
          <w:noProof/>
          <w:szCs w:val="20"/>
        </w:rPr>
        <w:t>27</w:t>
      </w:r>
      <w:r>
        <w:rPr>
          <w:rFonts w:ascii="Arial" w:hAnsi="Arial" w:cs="Arial"/>
          <w:noProof/>
          <w:szCs w:val="20"/>
        </w:rPr>
        <w:t>, 795-814.</w:t>
      </w:r>
      <w:bookmarkEnd w:id="61"/>
    </w:p>
    <w:p w:rsidR="005678F5" w:rsidRDefault="005678F5" w:rsidP="007F2142">
      <w:pPr>
        <w:spacing w:line="480" w:lineRule="auto"/>
        <w:rPr>
          <w:rFonts w:ascii="Arial" w:hAnsi="Arial" w:cs="Arial"/>
          <w:noProof/>
          <w:szCs w:val="20"/>
        </w:rPr>
      </w:pPr>
      <w:bookmarkStart w:id="62" w:name="_ENREF_61"/>
      <w:r w:rsidRPr="005678F5">
        <w:rPr>
          <w:rFonts w:ascii="Arial" w:hAnsi="Arial" w:cs="Arial"/>
          <w:b/>
          <w:noProof/>
          <w:szCs w:val="20"/>
        </w:rPr>
        <w:t xml:space="preserve">Murphy, R., Nutzinger, D. O., Paul, T. &amp; Leplow, B. </w:t>
      </w:r>
      <w:r>
        <w:rPr>
          <w:rFonts w:ascii="Arial" w:hAnsi="Arial" w:cs="Arial"/>
          <w:noProof/>
          <w:szCs w:val="20"/>
        </w:rPr>
        <w:t xml:space="preserve">(2004). Conditional-associative learning in eating disorders: a comparison with OCD. </w:t>
      </w:r>
      <w:r w:rsidRPr="005678F5">
        <w:rPr>
          <w:rFonts w:ascii="Arial" w:hAnsi="Arial" w:cs="Arial"/>
          <w:i/>
          <w:noProof/>
          <w:szCs w:val="20"/>
        </w:rPr>
        <w:t>Journal of Clinical and Experimental Neuropsychology</w:t>
      </w:r>
      <w:r>
        <w:rPr>
          <w:rFonts w:ascii="Arial" w:hAnsi="Arial" w:cs="Arial"/>
          <w:noProof/>
          <w:szCs w:val="20"/>
        </w:rPr>
        <w:t xml:space="preserve"> </w:t>
      </w:r>
      <w:r w:rsidRPr="005678F5">
        <w:rPr>
          <w:rFonts w:ascii="Arial" w:hAnsi="Arial" w:cs="Arial"/>
          <w:b/>
          <w:noProof/>
          <w:szCs w:val="20"/>
        </w:rPr>
        <w:t>26</w:t>
      </w:r>
      <w:r>
        <w:rPr>
          <w:rFonts w:ascii="Arial" w:hAnsi="Arial" w:cs="Arial"/>
          <w:noProof/>
          <w:szCs w:val="20"/>
        </w:rPr>
        <w:t>, 190-9.</w:t>
      </w:r>
      <w:bookmarkEnd w:id="62"/>
    </w:p>
    <w:p w:rsidR="005678F5" w:rsidRDefault="005678F5" w:rsidP="007F2142">
      <w:pPr>
        <w:spacing w:line="480" w:lineRule="auto"/>
        <w:rPr>
          <w:rFonts w:ascii="Arial" w:hAnsi="Arial" w:cs="Arial"/>
          <w:noProof/>
          <w:szCs w:val="20"/>
        </w:rPr>
      </w:pPr>
      <w:bookmarkStart w:id="63" w:name="_ENREF_62"/>
      <w:r w:rsidRPr="005678F5">
        <w:rPr>
          <w:rFonts w:ascii="Arial" w:hAnsi="Arial" w:cs="Arial"/>
          <w:b/>
          <w:noProof/>
          <w:szCs w:val="20"/>
        </w:rPr>
        <w:t xml:space="preserve">Nakao, T., Nakagawa, A., Nakatani, E., Nabeyama, M., Sanematsu, H., Yoshiura, T., Togao, O., Tomita, M., Masuda, Y., Yoshioka, K., Kuroki, T. &amp; Kanba, S. </w:t>
      </w:r>
      <w:r>
        <w:rPr>
          <w:rFonts w:ascii="Arial" w:hAnsi="Arial" w:cs="Arial"/>
          <w:noProof/>
          <w:szCs w:val="20"/>
        </w:rPr>
        <w:t xml:space="preserve">(2009). Working memory dysfunction in obsessive-compulsive disorder: a neuropsychological and functional MRI study. </w:t>
      </w:r>
      <w:r w:rsidRPr="005678F5">
        <w:rPr>
          <w:rFonts w:ascii="Arial" w:hAnsi="Arial" w:cs="Arial"/>
          <w:i/>
          <w:noProof/>
          <w:szCs w:val="20"/>
        </w:rPr>
        <w:t>Journal of Psychiatr Research</w:t>
      </w:r>
      <w:r>
        <w:rPr>
          <w:rFonts w:ascii="Arial" w:hAnsi="Arial" w:cs="Arial"/>
          <w:noProof/>
          <w:szCs w:val="20"/>
        </w:rPr>
        <w:t xml:space="preserve"> </w:t>
      </w:r>
      <w:r w:rsidRPr="005678F5">
        <w:rPr>
          <w:rFonts w:ascii="Arial" w:hAnsi="Arial" w:cs="Arial"/>
          <w:b/>
          <w:noProof/>
          <w:szCs w:val="20"/>
        </w:rPr>
        <w:t>43</w:t>
      </w:r>
      <w:r>
        <w:rPr>
          <w:rFonts w:ascii="Arial" w:hAnsi="Arial" w:cs="Arial"/>
          <w:noProof/>
          <w:szCs w:val="20"/>
        </w:rPr>
        <w:t>, 784-91.</w:t>
      </w:r>
      <w:bookmarkEnd w:id="63"/>
    </w:p>
    <w:p w:rsidR="005678F5" w:rsidRDefault="005678F5" w:rsidP="007F2142">
      <w:pPr>
        <w:spacing w:line="480" w:lineRule="auto"/>
        <w:rPr>
          <w:rFonts w:ascii="Arial" w:hAnsi="Arial" w:cs="Arial"/>
          <w:noProof/>
          <w:szCs w:val="20"/>
        </w:rPr>
      </w:pPr>
      <w:bookmarkStart w:id="64" w:name="_ENREF_63"/>
      <w:r w:rsidRPr="005678F5">
        <w:rPr>
          <w:rFonts w:ascii="Arial" w:hAnsi="Arial" w:cs="Arial"/>
          <w:b/>
          <w:noProof/>
          <w:szCs w:val="20"/>
        </w:rPr>
        <w:t xml:space="preserve">Nakao, T., Nakagawa, A., Yoshiura, T., Nakatani, E., Nabeyama, M., Sanematsu, H., Togao, O., Yoshioka, K., Tomita, M., Kuroki, T. &amp; Kanba, S. </w:t>
      </w:r>
      <w:r>
        <w:rPr>
          <w:rFonts w:ascii="Arial" w:hAnsi="Arial" w:cs="Arial"/>
          <w:noProof/>
          <w:szCs w:val="20"/>
        </w:rPr>
        <w:t xml:space="preserve">(2009). Duration effect of obsessive-compulsive disorder on cognitive function: a functional MRI study. </w:t>
      </w:r>
      <w:r w:rsidRPr="005678F5">
        <w:rPr>
          <w:rFonts w:ascii="Arial" w:hAnsi="Arial" w:cs="Arial"/>
          <w:i/>
          <w:noProof/>
          <w:szCs w:val="20"/>
        </w:rPr>
        <w:t>Depression and Anxiety</w:t>
      </w:r>
      <w:r>
        <w:rPr>
          <w:rFonts w:ascii="Arial" w:hAnsi="Arial" w:cs="Arial"/>
          <w:noProof/>
          <w:szCs w:val="20"/>
        </w:rPr>
        <w:t xml:space="preserve"> </w:t>
      </w:r>
      <w:r w:rsidRPr="005678F5">
        <w:rPr>
          <w:rFonts w:ascii="Arial" w:hAnsi="Arial" w:cs="Arial"/>
          <w:b/>
          <w:noProof/>
          <w:szCs w:val="20"/>
        </w:rPr>
        <w:t>26</w:t>
      </w:r>
      <w:r>
        <w:rPr>
          <w:rFonts w:ascii="Arial" w:hAnsi="Arial" w:cs="Arial"/>
          <w:noProof/>
          <w:szCs w:val="20"/>
        </w:rPr>
        <w:t>, 814-23.</w:t>
      </w:r>
      <w:bookmarkEnd w:id="64"/>
    </w:p>
    <w:p w:rsidR="005678F5" w:rsidRDefault="005678F5" w:rsidP="007F2142">
      <w:pPr>
        <w:spacing w:line="480" w:lineRule="auto"/>
        <w:rPr>
          <w:rFonts w:ascii="Arial" w:hAnsi="Arial" w:cs="Arial"/>
          <w:noProof/>
          <w:szCs w:val="20"/>
        </w:rPr>
      </w:pPr>
      <w:bookmarkStart w:id="65" w:name="_ENREF_64"/>
      <w:r w:rsidRPr="005678F5">
        <w:rPr>
          <w:rFonts w:ascii="Arial" w:hAnsi="Arial" w:cs="Arial"/>
          <w:b/>
          <w:noProof/>
          <w:szCs w:val="20"/>
        </w:rPr>
        <w:t xml:space="preserve">Nakao, T., Nakagawa, A., Yoshiura, T., Nakatani, E., Nabeyama, M., Yoshizato, C., Kudoh, A., Tada, K., Yoshioka, K. &amp; Kawamoto, M. </w:t>
      </w:r>
      <w:r>
        <w:rPr>
          <w:rFonts w:ascii="Arial" w:hAnsi="Arial" w:cs="Arial"/>
          <w:noProof/>
          <w:szCs w:val="20"/>
        </w:rPr>
        <w:t xml:space="preserve">(2005). A functional MRI comparison of patients with obsessive-compulsive disorder and normal controls during a Chinese character Stroop task. </w:t>
      </w:r>
      <w:r w:rsidRPr="005678F5">
        <w:rPr>
          <w:rFonts w:ascii="Arial" w:hAnsi="Arial" w:cs="Arial"/>
          <w:i/>
          <w:noProof/>
          <w:szCs w:val="20"/>
        </w:rPr>
        <w:t>Psychiatry Research</w:t>
      </w:r>
      <w:r>
        <w:rPr>
          <w:rFonts w:ascii="Arial" w:hAnsi="Arial" w:cs="Arial"/>
          <w:noProof/>
          <w:szCs w:val="20"/>
        </w:rPr>
        <w:t xml:space="preserve"> </w:t>
      </w:r>
      <w:r w:rsidRPr="005678F5">
        <w:rPr>
          <w:rFonts w:ascii="Arial" w:hAnsi="Arial" w:cs="Arial"/>
          <w:b/>
          <w:noProof/>
          <w:szCs w:val="20"/>
        </w:rPr>
        <w:t>139</w:t>
      </w:r>
      <w:r>
        <w:rPr>
          <w:rFonts w:ascii="Arial" w:hAnsi="Arial" w:cs="Arial"/>
          <w:noProof/>
          <w:szCs w:val="20"/>
        </w:rPr>
        <w:t>, 101-14.</w:t>
      </w:r>
      <w:bookmarkEnd w:id="65"/>
    </w:p>
    <w:p w:rsidR="005678F5" w:rsidRDefault="005678F5" w:rsidP="007F2142">
      <w:pPr>
        <w:spacing w:line="480" w:lineRule="auto"/>
        <w:rPr>
          <w:rFonts w:ascii="Arial" w:hAnsi="Arial" w:cs="Arial"/>
          <w:noProof/>
          <w:szCs w:val="20"/>
        </w:rPr>
      </w:pPr>
      <w:bookmarkStart w:id="66" w:name="_ENREF_65"/>
      <w:r w:rsidRPr="005678F5">
        <w:rPr>
          <w:rFonts w:ascii="Arial" w:hAnsi="Arial" w:cs="Arial"/>
          <w:b/>
          <w:noProof/>
          <w:szCs w:val="20"/>
        </w:rPr>
        <w:t xml:space="preserve">Nedeljkovic, M., Kyrios, M., Moulding, R., Doron, G., Wainwright, K., Pantelis, C., Purcell, </w:t>
      </w:r>
      <w:r w:rsidRPr="005678F5">
        <w:rPr>
          <w:rFonts w:ascii="Arial" w:hAnsi="Arial" w:cs="Arial"/>
          <w:b/>
          <w:noProof/>
          <w:szCs w:val="20"/>
        </w:rPr>
        <w:lastRenderedPageBreak/>
        <w:t xml:space="preserve">R. &amp; Maruff, P. </w:t>
      </w:r>
      <w:r>
        <w:rPr>
          <w:rFonts w:ascii="Arial" w:hAnsi="Arial" w:cs="Arial"/>
          <w:noProof/>
          <w:szCs w:val="20"/>
        </w:rPr>
        <w:t xml:space="preserve">(2009). Differences in neuropsychological performance between subtypes of obsessive-compulsive disorder. </w:t>
      </w:r>
      <w:r w:rsidRPr="005678F5">
        <w:rPr>
          <w:rFonts w:ascii="Arial" w:hAnsi="Arial" w:cs="Arial"/>
          <w:i/>
          <w:noProof/>
          <w:szCs w:val="20"/>
        </w:rPr>
        <w:t>Australian New Zealand Journal of Psychiatry</w:t>
      </w:r>
      <w:r>
        <w:rPr>
          <w:rFonts w:ascii="Arial" w:hAnsi="Arial" w:cs="Arial"/>
          <w:noProof/>
          <w:szCs w:val="20"/>
        </w:rPr>
        <w:t xml:space="preserve"> </w:t>
      </w:r>
      <w:r w:rsidRPr="005678F5">
        <w:rPr>
          <w:rFonts w:ascii="Arial" w:hAnsi="Arial" w:cs="Arial"/>
          <w:b/>
          <w:noProof/>
          <w:szCs w:val="20"/>
        </w:rPr>
        <w:t>43</w:t>
      </w:r>
      <w:r>
        <w:rPr>
          <w:rFonts w:ascii="Arial" w:hAnsi="Arial" w:cs="Arial"/>
          <w:noProof/>
          <w:szCs w:val="20"/>
        </w:rPr>
        <w:t>, 216-26.</w:t>
      </w:r>
      <w:bookmarkEnd w:id="66"/>
    </w:p>
    <w:p w:rsidR="005678F5" w:rsidRDefault="005678F5" w:rsidP="007F2142">
      <w:pPr>
        <w:spacing w:line="480" w:lineRule="auto"/>
        <w:rPr>
          <w:rFonts w:ascii="Arial" w:hAnsi="Arial" w:cs="Arial"/>
          <w:noProof/>
          <w:szCs w:val="20"/>
        </w:rPr>
      </w:pPr>
      <w:bookmarkStart w:id="67" w:name="_ENREF_66"/>
      <w:r w:rsidRPr="005678F5">
        <w:rPr>
          <w:rFonts w:ascii="Arial" w:hAnsi="Arial" w:cs="Arial"/>
          <w:b/>
          <w:noProof/>
          <w:szCs w:val="20"/>
        </w:rPr>
        <w:t xml:space="preserve">Nielen, M. M. &amp; Den Boer, J. A. </w:t>
      </w:r>
      <w:r>
        <w:rPr>
          <w:rFonts w:ascii="Arial" w:hAnsi="Arial" w:cs="Arial"/>
          <w:noProof/>
          <w:szCs w:val="20"/>
        </w:rPr>
        <w:t xml:space="preserve">(2003). Neuropsychological performance of OCD patients before and after treatment with fluoxetine: evidence for persistent cognitive deficits. </w:t>
      </w:r>
      <w:r w:rsidRPr="005678F5">
        <w:rPr>
          <w:rFonts w:ascii="Arial" w:hAnsi="Arial" w:cs="Arial"/>
          <w:i/>
          <w:noProof/>
          <w:szCs w:val="20"/>
        </w:rPr>
        <w:t>Psychological Medicine</w:t>
      </w:r>
      <w:r>
        <w:rPr>
          <w:rFonts w:ascii="Arial" w:hAnsi="Arial" w:cs="Arial"/>
          <w:noProof/>
          <w:szCs w:val="20"/>
        </w:rPr>
        <w:t xml:space="preserve"> </w:t>
      </w:r>
      <w:r w:rsidRPr="005678F5">
        <w:rPr>
          <w:rFonts w:ascii="Arial" w:hAnsi="Arial" w:cs="Arial"/>
          <w:b/>
          <w:noProof/>
          <w:szCs w:val="20"/>
        </w:rPr>
        <w:t>33</w:t>
      </w:r>
      <w:r>
        <w:rPr>
          <w:rFonts w:ascii="Arial" w:hAnsi="Arial" w:cs="Arial"/>
          <w:noProof/>
          <w:szCs w:val="20"/>
        </w:rPr>
        <w:t>, 917-25.</w:t>
      </w:r>
      <w:bookmarkEnd w:id="67"/>
    </w:p>
    <w:p w:rsidR="005678F5" w:rsidRDefault="005678F5" w:rsidP="007F2142">
      <w:pPr>
        <w:spacing w:line="480" w:lineRule="auto"/>
        <w:rPr>
          <w:rFonts w:ascii="Arial" w:hAnsi="Arial" w:cs="Arial"/>
          <w:noProof/>
          <w:szCs w:val="20"/>
        </w:rPr>
      </w:pPr>
      <w:bookmarkStart w:id="68" w:name="_ENREF_67"/>
      <w:r w:rsidRPr="005678F5">
        <w:rPr>
          <w:rFonts w:ascii="Arial" w:hAnsi="Arial" w:cs="Arial"/>
          <w:b/>
          <w:noProof/>
          <w:szCs w:val="20"/>
        </w:rPr>
        <w:t xml:space="preserve">Penades, R., Catalan, R., Andres, S., Salamero, M. &amp; Gasto, C. </w:t>
      </w:r>
      <w:r>
        <w:rPr>
          <w:rFonts w:ascii="Arial" w:hAnsi="Arial" w:cs="Arial"/>
          <w:noProof/>
          <w:szCs w:val="20"/>
        </w:rPr>
        <w:t xml:space="preserve">(2005). Executive function and nonverbal memory in obsessive-compulsive disorder. </w:t>
      </w:r>
      <w:r w:rsidRPr="005678F5">
        <w:rPr>
          <w:rFonts w:ascii="Arial" w:hAnsi="Arial" w:cs="Arial"/>
          <w:i/>
          <w:noProof/>
          <w:szCs w:val="20"/>
        </w:rPr>
        <w:t>Psychiatry Research</w:t>
      </w:r>
      <w:r>
        <w:rPr>
          <w:rFonts w:ascii="Arial" w:hAnsi="Arial" w:cs="Arial"/>
          <w:noProof/>
          <w:szCs w:val="20"/>
        </w:rPr>
        <w:t xml:space="preserve"> </w:t>
      </w:r>
      <w:r w:rsidRPr="005678F5">
        <w:rPr>
          <w:rFonts w:ascii="Arial" w:hAnsi="Arial" w:cs="Arial"/>
          <w:b/>
          <w:noProof/>
          <w:szCs w:val="20"/>
        </w:rPr>
        <w:t>133</w:t>
      </w:r>
      <w:r>
        <w:rPr>
          <w:rFonts w:ascii="Arial" w:hAnsi="Arial" w:cs="Arial"/>
          <w:noProof/>
          <w:szCs w:val="20"/>
        </w:rPr>
        <w:t>, 81-90.</w:t>
      </w:r>
      <w:bookmarkEnd w:id="68"/>
    </w:p>
    <w:p w:rsidR="005678F5" w:rsidRDefault="005678F5" w:rsidP="007F2142">
      <w:pPr>
        <w:spacing w:line="480" w:lineRule="auto"/>
        <w:rPr>
          <w:rFonts w:ascii="Arial" w:hAnsi="Arial" w:cs="Arial"/>
          <w:noProof/>
          <w:szCs w:val="20"/>
        </w:rPr>
      </w:pPr>
      <w:bookmarkStart w:id="69" w:name="_ENREF_68"/>
      <w:r w:rsidRPr="005678F5">
        <w:rPr>
          <w:rFonts w:ascii="Arial" w:hAnsi="Arial" w:cs="Arial"/>
          <w:b/>
          <w:noProof/>
          <w:szCs w:val="20"/>
        </w:rPr>
        <w:t xml:space="preserve">Purcell, R., Maruff, P., Kyrios, M. &amp; Pantelis, C. </w:t>
      </w:r>
      <w:r>
        <w:rPr>
          <w:rFonts w:ascii="Arial" w:hAnsi="Arial" w:cs="Arial"/>
          <w:noProof/>
          <w:szCs w:val="20"/>
        </w:rPr>
        <w:t xml:space="preserve">(1998). Neuropsychological deficits in obsessive-compulsive disorder: a comparison with unipolar depression, panic disorder, and normal controls. </w:t>
      </w:r>
      <w:r w:rsidRPr="005678F5">
        <w:rPr>
          <w:rFonts w:ascii="Arial" w:hAnsi="Arial" w:cs="Arial"/>
          <w:i/>
          <w:noProof/>
          <w:szCs w:val="20"/>
        </w:rPr>
        <w:t>Archives of General Psychiatry</w:t>
      </w:r>
      <w:r>
        <w:rPr>
          <w:rFonts w:ascii="Arial" w:hAnsi="Arial" w:cs="Arial"/>
          <w:noProof/>
          <w:szCs w:val="20"/>
        </w:rPr>
        <w:t xml:space="preserve"> </w:t>
      </w:r>
      <w:r w:rsidRPr="005678F5">
        <w:rPr>
          <w:rFonts w:ascii="Arial" w:hAnsi="Arial" w:cs="Arial"/>
          <w:b/>
          <w:noProof/>
          <w:szCs w:val="20"/>
        </w:rPr>
        <w:t>55</w:t>
      </w:r>
      <w:r>
        <w:rPr>
          <w:rFonts w:ascii="Arial" w:hAnsi="Arial" w:cs="Arial"/>
          <w:noProof/>
          <w:szCs w:val="20"/>
        </w:rPr>
        <w:t>, 415-23.</w:t>
      </w:r>
      <w:bookmarkEnd w:id="69"/>
    </w:p>
    <w:p w:rsidR="005678F5" w:rsidRDefault="005678F5" w:rsidP="007F2142">
      <w:pPr>
        <w:spacing w:line="480" w:lineRule="auto"/>
        <w:rPr>
          <w:rFonts w:ascii="Arial" w:hAnsi="Arial" w:cs="Arial"/>
          <w:noProof/>
          <w:szCs w:val="20"/>
        </w:rPr>
      </w:pPr>
      <w:bookmarkStart w:id="70" w:name="_ENREF_69"/>
      <w:r w:rsidRPr="005678F5">
        <w:rPr>
          <w:rFonts w:ascii="Arial" w:hAnsi="Arial" w:cs="Arial"/>
          <w:b/>
          <w:noProof/>
          <w:szCs w:val="20"/>
        </w:rPr>
        <w:t xml:space="preserve">Rajender, G., Bhatia, M. S., Kanwal, K., Malhotra, S., Singh, T. B. &amp; Chaudhary, D. </w:t>
      </w:r>
      <w:r>
        <w:rPr>
          <w:rFonts w:ascii="Arial" w:hAnsi="Arial" w:cs="Arial"/>
          <w:noProof/>
          <w:szCs w:val="20"/>
        </w:rPr>
        <w:t xml:space="preserve">(2011). Study of neurocognitive endophenotypes in drug-naive obsessive-compulsive disorder patients, their first-degree relatives and healthy controls. </w:t>
      </w:r>
      <w:r w:rsidRPr="005678F5">
        <w:rPr>
          <w:rFonts w:ascii="Arial" w:hAnsi="Arial" w:cs="Arial"/>
          <w:i/>
          <w:noProof/>
          <w:szCs w:val="20"/>
        </w:rPr>
        <w:t>Acta Psychiatrica Scandinavica</w:t>
      </w:r>
      <w:r>
        <w:rPr>
          <w:rFonts w:ascii="Arial" w:hAnsi="Arial" w:cs="Arial"/>
          <w:noProof/>
          <w:szCs w:val="20"/>
        </w:rPr>
        <w:t xml:space="preserve"> </w:t>
      </w:r>
      <w:r w:rsidRPr="005678F5">
        <w:rPr>
          <w:rFonts w:ascii="Arial" w:hAnsi="Arial" w:cs="Arial"/>
          <w:b/>
          <w:noProof/>
          <w:szCs w:val="20"/>
        </w:rPr>
        <w:t>124</w:t>
      </w:r>
      <w:r>
        <w:rPr>
          <w:rFonts w:ascii="Arial" w:hAnsi="Arial" w:cs="Arial"/>
          <w:noProof/>
          <w:szCs w:val="20"/>
        </w:rPr>
        <w:t>, 152-61.</w:t>
      </w:r>
      <w:bookmarkEnd w:id="70"/>
    </w:p>
    <w:p w:rsidR="005678F5" w:rsidRDefault="005678F5" w:rsidP="007F2142">
      <w:pPr>
        <w:spacing w:line="480" w:lineRule="auto"/>
        <w:rPr>
          <w:rFonts w:ascii="Arial" w:hAnsi="Arial" w:cs="Arial"/>
          <w:noProof/>
          <w:szCs w:val="20"/>
        </w:rPr>
      </w:pPr>
      <w:bookmarkStart w:id="71" w:name="_ENREF_70"/>
      <w:r w:rsidRPr="005678F5">
        <w:rPr>
          <w:rFonts w:ascii="Arial" w:hAnsi="Arial" w:cs="Arial"/>
          <w:b/>
          <w:noProof/>
          <w:szCs w:val="20"/>
        </w:rPr>
        <w:t xml:space="preserve">Rampacher, F., Lennertz, L., Vogeley, A., Schulze-Rauschenbach, S., Kathmann, N., Falkai, P. &amp; Wagner, M. </w:t>
      </w:r>
      <w:r>
        <w:rPr>
          <w:rFonts w:ascii="Arial" w:hAnsi="Arial" w:cs="Arial"/>
          <w:noProof/>
          <w:szCs w:val="20"/>
        </w:rPr>
        <w:t xml:space="preserve">(2010). Evidence for specific cognitive deficits in visual information processing in patients with OCD compared to patients with unipolar depression. </w:t>
      </w:r>
      <w:r w:rsidRPr="005678F5">
        <w:rPr>
          <w:rFonts w:ascii="Arial" w:hAnsi="Arial" w:cs="Arial"/>
          <w:i/>
          <w:noProof/>
          <w:szCs w:val="20"/>
        </w:rPr>
        <w:t>Progress in Neuro-Psychopharmacology and Biological Psychiatry</w:t>
      </w:r>
      <w:r>
        <w:rPr>
          <w:rFonts w:ascii="Arial" w:hAnsi="Arial" w:cs="Arial"/>
          <w:noProof/>
          <w:szCs w:val="20"/>
        </w:rPr>
        <w:t xml:space="preserve"> </w:t>
      </w:r>
      <w:r w:rsidRPr="005678F5">
        <w:rPr>
          <w:rFonts w:ascii="Arial" w:hAnsi="Arial" w:cs="Arial"/>
          <w:b/>
          <w:noProof/>
          <w:szCs w:val="20"/>
        </w:rPr>
        <w:t>34</w:t>
      </w:r>
      <w:r>
        <w:rPr>
          <w:rFonts w:ascii="Arial" w:hAnsi="Arial" w:cs="Arial"/>
          <w:noProof/>
          <w:szCs w:val="20"/>
        </w:rPr>
        <w:t>, 984-91.</w:t>
      </w:r>
      <w:bookmarkEnd w:id="71"/>
    </w:p>
    <w:p w:rsidR="005678F5" w:rsidRDefault="005678F5" w:rsidP="007F2142">
      <w:pPr>
        <w:spacing w:line="480" w:lineRule="auto"/>
        <w:rPr>
          <w:rFonts w:ascii="Arial" w:hAnsi="Arial" w:cs="Arial"/>
          <w:noProof/>
          <w:szCs w:val="20"/>
        </w:rPr>
      </w:pPr>
      <w:bookmarkStart w:id="72" w:name="_ENREF_71"/>
      <w:r w:rsidRPr="005678F5">
        <w:rPr>
          <w:rFonts w:ascii="Arial" w:hAnsi="Arial" w:cs="Arial"/>
          <w:b/>
          <w:noProof/>
          <w:szCs w:val="20"/>
        </w:rPr>
        <w:t xml:space="preserve">Rao, N. P., Reddy, Y. C., Kumar, K. J., Kandavel, T. &amp; Chandrashekar, C. R. </w:t>
      </w:r>
      <w:r>
        <w:rPr>
          <w:rFonts w:ascii="Arial" w:hAnsi="Arial" w:cs="Arial"/>
          <w:noProof/>
          <w:szCs w:val="20"/>
        </w:rPr>
        <w:t xml:space="preserve">(2008). Are neuropsychological deficits trait markers in OCD? </w:t>
      </w:r>
      <w:r w:rsidRPr="005678F5">
        <w:rPr>
          <w:rFonts w:ascii="Arial" w:hAnsi="Arial" w:cs="Arial"/>
          <w:i/>
          <w:noProof/>
          <w:szCs w:val="20"/>
        </w:rPr>
        <w:t>Progress in Neuro-Psychopharmacology and Biological Psychiatry</w:t>
      </w:r>
      <w:r>
        <w:rPr>
          <w:rFonts w:ascii="Arial" w:hAnsi="Arial" w:cs="Arial"/>
          <w:noProof/>
          <w:szCs w:val="20"/>
        </w:rPr>
        <w:t xml:space="preserve"> </w:t>
      </w:r>
      <w:r w:rsidRPr="005678F5">
        <w:rPr>
          <w:rFonts w:ascii="Arial" w:hAnsi="Arial" w:cs="Arial"/>
          <w:b/>
          <w:noProof/>
          <w:szCs w:val="20"/>
        </w:rPr>
        <w:t>32</w:t>
      </w:r>
      <w:r>
        <w:rPr>
          <w:rFonts w:ascii="Arial" w:hAnsi="Arial" w:cs="Arial"/>
          <w:noProof/>
          <w:szCs w:val="20"/>
        </w:rPr>
        <w:t>, 1574-9.</w:t>
      </w:r>
      <w:bookmarkEnd w:id="72"/>
    </w:p>
    <w:p w:rsidR="005678F5" w:rsidRDefault="005678F5" w:rsidP="007F2142">
      <w:pPr>
        <w:spacing w:line="480" w:lineRule="auto"/>
        <w:rPr>
          <w:rFonts w:ascii="Arial" w:hAnsi="Arial" w:cs="Arial"/>
          <w:noProof/>
          <w:szCs w:val="20"/>
        </w:rPr>
      </w:pPr>
      <w:bookmarkStart w:id="73" w:name="_ENREF_72"/>
      <w:r w:rsidRPr="005678F5">
        <w:rPr>
          <w:rFonts w:ascii="Arial" w:hAnsi="Arial" w:cs="Arial"/>
          <w:b/>
          <w:noProof/>
          <w:szCs w:val="20"/>
        </w:rPr>
        <w:lastRenderedPageBreak/>
        <w:t xml:space="preserve">Roth, R. M., Baribeau, J., Milovan, D., O'Connor, K. &amp; Todorov, C. </w:t>
      </w:r>
      <w:r>
        <w:rPr>
          <w:rFonts w:ascii="Arial" w:hAnsi="Arial" w:cs="Arial"/>
          <w:noProof/>
          <w:szCs w:val="20"/>
        </w:rPr>
        <w:t xml:space="preserve">(2004). Procedural and declarative memory in obsessive-compulsive disorder. </w:t>
      </w:r>
      <w:r w:rsidRPr="005678F5">
        <w:rPr>
          <w:rFonts w:ascii="Arial" w:hAnsi="Arial" w:cs="Arial"/>
          <w:i/>
          <w:noProof/>
          <w:szCs w:val="20"/>
        </w:rPr>
        <w:t>Journal of International Neuropsychology Society</w:t>
      </w:r>
      <w:r>
        <w:rPr>
          <w:rFonts w:ascii="Arial" w:hAnsi="Arial" w:cs="Arial"/>
          <w:noProof/>
          <w:szCs w:val="20"/>
        </w:rPr>
        <w:t xml:space="preserve"> </w:t>
      </w:r>
      <w:r w:rsidRPr="005678F5">
        <w:rPr>
          <w:rFonts w:ascii="Arial" w:hAnsi="Arial" w:cs="Arial"/>
          <w:b/>
          <w:noProof/>
          <w:szCs w:val="20"/>
        </w:rPr>
        <w:t>10</w:t>
      </w:r>
      <w:r>
        <w:rPr>
          <w:rFonts w:ascii="Arial" w:hAnsi="Arial" w:cs="Arial"/>
          <w:noProof/>
          <w:szCs w:val="20"/>
        </w:rPr>
        <w:t>, 647-54.</w:t>
      </w:r>
      <w:bookmarkEnd w:id="73"/>
    </w:p>
    <w:p w:rsidR="005678F5" w:rsidRDefault="005678F5" w:rsidP="007F2142">
      <w:pPr>
        <w:spacing w:line="480" w:lineRule="auto"/>
        <w:rPr>
          <w:rFonts w:ascii="Arial" w:hAnsi="Arial" w:cs="Arial"/>
          <w:noProof/>
          <w:szCs w:val="20"/>
        </w:rPr>
      </w:pPr>
      <w:bookmarkStart w:id="74" w:name="_ENREF_73"/>
      <w:r w:rsidRPr="005678F5">
        <w:rPr>
          <w:rFonts w:ascii="Arial" w:hAnsi="Arial" w:cs="Arial"/>
          <w:b/>
          <w:noProof/>
          <w:szCs w:val="20"/>
        </w:rPr>
        <w:t xml:space="preserve">Roth, R. M., Milovan, D., Baribeau, J. &amp; O'Connor, K. </w:t>
      </w:r>
      <w:r>
        <w:rPr>
          <w:rFonts w:ascii="Arial" w:hAnsi="Arial" w:cs="Arial"/>
          <w:noProof/>
          <w:szCs w:val="20"/>
        </w:rPr>
        <w:t xml:space="preserve">(2005). Neuropsychological functioning in early- and late-onset obsessive-compulsive disorder. </w:t>
      </w:r>
      <w:r w:rsidRPr="005678F5">
        <w:rPr>
          <w:rFonts w:ascii="Arial" w:hAnsi="Arial" w:cs="Arial"/>
          <w:i/>
          <w:noProof/>
          <w:szCs w:val="20"/>
        </w:rPr>
        <w:t>Journal of Neuropsychiatry and Clinical Neuroscience</w:t>
      </w:r>
      <w:r>
        <w:rPr>
          <w:rFonts w:ascii="Arial" w:hAnsi="Arial" w:cs="Arial"/>
          <w:noProof/>
          <w:szCs w:val="20"/>
        </w:rPr>
        <w:t xml:space="preserve"> </w:t>
      </w:r>
      <w:r w:rsidRPr="005678F5">
        <w:rPr>
          <w:rFonts w:ascii="Arial" w:hAnsi="Arial" w:cs="Arial"/>
          <w:b/>
          <w:noProof/>
          <w:szCs w:val="20"/>
        </w:rPr>
        <w:t>17</w:t>
      </w:r>
      <w:r>
        <w:rPr>
          <w:rFonts w:ascii="Arial" w:hAnsi="Arial" w:cs="Arial"/>
          <w:noProof/>
          <w:szCs w:val="20"/>
        </w:rPr>
        <w:t>, 208-13.</w:t>
      </w:r>
      <w:bookmarkEnd w:id="74"/>
    </w:p>
    <w:p w:rsidR="005678F5" w:rsidRDefault="005678F5" w:rsidP="007F2142">
      <w:pPr>
        <w:spacing w:line="480" w:lineRule="auto"/>
        <w:rPr>
          <w:rFonts w:ascii="Arial" w:hAnsi="Arial" w:cs="Arial"/>
          <w:noProof/>
          <w:szCs w:val="20"/>
        </w:rPr>
      </w:pPr>
      <w:bookmarkStart w:id="75" w:name="_ENREF_74"/>
      <w:r w:rsidRPr="005678F5">
        <w:rPr>
          <w:rFonts w:ascii="Arial" w:hAnsi="Arial" w:cs="Arial"/>
          <w:b/>
          <w:noProof/>
          <w:szCs w:val="20"/>
        </w:rPr>
        <w:t xml:space="preserve">Savage, C. R., Deckersbach, T., Wilhelm, S., Rauch, S. L., Baer, L., Reid, T. &amp; Jenike, M. A. </w:t>
      </w:r>
      <w:r>
        <w:rPr>
          <w:rFonts w:ascii="Arial" w:hAnsi="Arial" w:cs="Arial"/>
          <w:noProof/>
          <w:szCs w:val="20"/>
        </w:rPr>
        <w:t xml:space="preserve">(2000). Strategic processing and episodic memory impairment in obsessive compulsive disorder. </w:t>
      </w:r>
      <w:r w:rsidRPr="005678F5">
        <w:rPr>
          <w:rFonts w:ascii="Arial" w:hAnsi="Arial" w:cs="Arial"/>
          <w:i/>
          <w:noProof/>
          <w:szCs w:val="20"/>
        </w:rPr>
        <w:t>Neuropsychology</w:t>
      </w:r>
      <w:r>
        <w:rPr>
          <w:rFonts w:ascii="Arial" w:hAnsi="Arial" w:cs="Arial"/>
          <w:noProof/>
          <w:szCs w:val="20"/>
        </w:rPr>
        <w:t xml:space="preserve"> </w:t>
      </w:r>
      <w:r w:rsidRPr="005678F5">
        <w:rPr>
          <w:rFonts w:ascii="Arial" w:hAnsi="Arial" w:cs="Arial"/>
          <w:b/>
          <w:noProof/>
          <w:szCs w:val="20"/>
        </w:rPr>
        <w:t>14</w:t>
      </w:r>
      <w:r>
        <w:rPr>
          <w:rFonts w:ascii="Arial" w:hAnsi="Arial" w:cs="Arial"/>
          <w:noProof/>
          <w:szCs w:val="20"/>
        </w:rPr>
        <w:t>, 141-51.</w:t>
      </w:r>
      <w:bookmarkEnd w:id="75"/>
    </w:p>
    <w:p w:rsidR="005678F5" w:rsidRDefault="005678F5" w:rsidP="007F2142">
      <w:pPr>
        <w:spacing w:line="480" w:lineRule="auto"/>
        <w:rPr>
          <w:rFonts w:ascii="Arial" w:hAnsi="Arial" w:cs="Arial"/>
          <w:noProof/>
          <w:szCs w:val="20"/>
        </w:rPr>
      </w:pPr>
      <w:bookmarkStart w:id="76" w:name="_ENREF_75"/>
      <w:r w:rsidRPr="005678F5">
        <w:rPr>
          <w:rFonts w:ascii="Arial" w:hAnsi="Arial" w:cs="Arial"/>
          <w:b/>
          <w:noProof/>
          <w:szCs w:val="20"/>
        </w:rPr>
        <w:t xml:space="preserve">Sawamura, K., Nakashima, Y., Inoue, M. &amp; Kurita, H. </w:t>
      </w:r>
      <w:r>
        <w:rPr>
          <w:rFonts w:ascii="Arial" w:hAnsi="Arial" w:cs="Arial"/>
          <w:noProof/>
          <w:szCs w:val="20"/>
        </w:rPr>
        <w:t xml:space="preserve">(2005). Short-term verbal memory deficits in patients with obsessive-compulsive disorder. </w:t>
      </w:r>
      <w:r w:rsidRPr="005678F5">
        <w:rPr>
          <w:rFonts w:ascii="Arial" w:hAnsi="Arial" w:cs="Arial"/>
          <w:i/>
          <w:noProof/>
          <w:szCs w:val="20"/>
        </w:rPr>
        <w:t>Psychiatry and Clinical Neurosciences</w:t>
      </w:r>
      <w:r>
        <w:rPr>
          <w:rFonts w:ascii="Arial" w:hAnsi="Arial" w:cs="Arial"/>
          <w:noProof/>
          <w:szCs w:val="20"/>
        </w:rPr>
        <w:t xml:space="preserve"> </w:t>
      </w:r>
      <w:r w:rsidRPr="005678F5">
        <w:rPr>
          <w:rFonts w:ascii="Arial" w:hAnsi="Arial" w:cs="Arial"/>
          <w:b/>
          <w:noProof/>
          <w:szCs w:val="20"/>
        </w:rPr>
        <w:t>59</w:t>
      </w:r>
      <w:r>
        <w:rPr>
          <w:rFonts w:ascii="Arial" w:hAnsi="Arial" w:cs="Arial"/>
          <w:noProof/>
          <w:szCs w:val="20"/>
        </w:rPr>
        <w:t>, 527-32.</w:t>
      </w:r>
      <w:bookmarkEnd w:id="76"/>
    </w:p>
    <w:p w:rsidR="005678F5" w:rsidRDefault="005678F5" w:rsidP="007F2142">
      <w:pPr>
        <w:spacing w:line="480" w:lineRule="auto"/>
        <w:rPr>
          <w:rFonts w:ascii="Arial" w:hAnsi="Arial" w:cs="Arial"/>
          <w:noProof/>
          <w:szCs w:val="20"/>
        </w:rPr>
      </w:pPr>
      <w:bookmarkStart w:id="77" w:name="_ENREF_76"/>
      <w:r w:rsidRPr="005678F5">
        <w:rPr>
          <w:rFonts w:ascii="Arial" w:hAnsi="Arial" w:cs="Arial"/>
          <w:b/>
          <w:noProof/>
          <w:szCs w:val="20"/>
        </w:rPr>
        <w:t xml:space="preserve">Sayin, A., Oral, N., Utku, C., Baysak, E. &amp; Candansayar, S. </w:t>
      </w:r>
      <w:r>
        <w:rPr>
          <w:rFonts w:ascii="Arial" w:hAnsi="Arial" w:cs="Arial"/>
          <w:noProof/>
          <w:szCs w:val="20"/>
        </w:rPr>
        <w:t xml:space="preserve">(2010). Theory of mind in obsessive-compulsive disorder: comparison with healthy controls. </w:t>
      </w:r>
      <w:r w:rsidRPr="005678F5">
        <w:rPr>
          <w:rFonts w:ascii="Arial" w:hAnsi="Arial" w:cs="Arial"/>
          <w:i/>
          <w:noProof/>
          <w:szCs w:val="20"/>
        </w:rPr>
        <w:t>European Psychiatry</w:t>
      </w:r>
      <w:r>
        <w:rPr>
          <w:rFonts w:ascii="Arial" w:hAnsi="Arial" w:cs="Arial"/>
          <w:noProof/>
          <w:szCs w:val="20"/>
        </w:rPr>
        <w:t xml:space="preserve"> </w:t>
      </w:r>
      <w:r w:rsidRPr="005678F5">
        <w:rPr>
          <w:rFonts w:ascii="Arial" w:hAnsi="Arial" w:cs="Arial"/>
          <w:b/>
          <w:noProof/>
          <w:szCs w:val="20"/>
        </w:rPr>
        <w:t>25</w:t>
      </w:r>
      <w:r>
        <w:rPr>
          <w:rFonts w:ascii="Arial" w:hAnsi="Arial" w:cs="Arial"/>
          <w:noProof/>
          <w:szCs w:val="20"/>
        </w:rPr>
        <w:t>, 116-22.</w:t>
      </w:r>
      <w:bookmarkEnd w:id="77"/>
    </w:p>
    <w:p w:rsidR="005678F5" w:rsidRDefault="005678F5" w:rsidP="007F2142">
      <w:pPr>
        <w:spacing w:line="480" w:lineRule="auto"/>
        <w:rPr>
          <w:rFonts w:ascii="Arial" w:hAnsi="Arial" w:cs="Arial"/>
          <w:noProof/>
          <w:szCs w:val="20"/>
        </w:rPr>
      </w:pPr>
      <w:bookmarkStart w:id="78" w:name="_ENREF_77"/>
      <w:r w:rsidRPr="005678F5">
        <w:rPr>
          <w:rFonts w:ascii="Arial" w:hAnsi="Arial" w:cs="Arial"/>
          <w:b/>
          <w:noProof/>
          <w:szCs w:val="20"/>
        </w:rPr>
        <w:t xml:space="preserve">Schmidtke, K., Schorb, A., Winkelmann, G. &amp; Hohagen, F. </w:t>
      </w:r>
      <w:r>
        <w:rPr>
          <w:rFonts w:ascii="Arial" w:hAnsi="Arial" w:cs="Arial"/>
          <w:noProof/>
          <w:szCs w:val="20"/>
        </w:rPr>
        <w:t xml:space="preserve">(1998). Cognitive frontal lobe dysfunction in obsessive-compulsive disorder. </w:t>
      </w:r>
      <w:r w:rsidRPr="005678F5">
        <w:rPr>
          <w:rFonts w:ascii="Arial" w:hAnsi="Arial" w:cs="Arial"/>
          <w:i/>
          <w:noProof/>
          <w:szCs w:val="20"/>
        </w:rPr>
        <w:t>Biological Psychiatry</w:t>
      </w:r>
      <w:r>
        <w:rPr>
          <w:rFonts w:ascii="Arial" w:hAnsi="Arial" w:cs="Arial"/>
          <w:noProof/>
          <w:szCs w:val="20"/>
        </w:rPr>
        <w:t xml:space="preserve"> </w:t>
      </w:r>
      <w:r w:rsidRPr="005678F5">
        <w:rPr>
          <w:rFonts w:ascii="Arial" w:hAnsi="Arial" w:cs="Arial"/>
          <w:b/>
          <w:noProof/>
          <w:szCs w:val="20"/>
        </w:rPr>
        <w:t>43</w:t>
      </w:r>
      <w:r>
        <w:rPr>
          <w:rFonts w:ascii="Arial" w:hAnsi="Arial" w:cs="Arial"/>
          <w:noProof/>
          <w:szCs w:val="20"/>
        </w:rPr>
        <w:t>, 666-73.</w:t>
      </w:r>
      <w:bookmarkEnd w:id="78"/>
    </w:p>
    <w:p w:rsidR="005678F5" w:rsidRDefault="005678F5" w:rsidP="007F2142">
      <w:pPr>
        <w:spacing w:line="480" w:lineRule="auto"/>
        <w:rPr>
          <w:rFonts w:ascii="Arial" w:hAnsi="Arial" w:cs="Arial"/>
          <w:noProof/>
          <w:szCs w:val="20"/>
        </w:rPr>
      </w:pPr>
      <w:bookmarkStart w:id="79" w:name="_ENREF_78"/>
      <w:r w:rsidRPr="005678F5">
        <w:rPr>
          <w:rFonts w:ascii="Arial" w:hAnsi="Arial" w:cs="Arial"/>
          <w:b/>
          <w:noProof/>
          <w:szCs w:val="20"/>
        </w:rPr>
        <w:t xml:space="preserve">Segalas, C., Alonso, P., Real, E., Garcia, A., Minambres, A., Labad, J., Pertusa, A., Bueno, B., Jimenez-Murcia, S. &amp; Menchon, J. M. </w:t>
      </w:r>
      <w:r>
        <w:rPr>
          <w:rFonts w:ascii="Arial" w:hAnsi="Arial" w:cs="Arial"/>
          <w:noProof/>
          <w:szCs w:val="20"/>
        </w:rPr>
        <w:t xml:space="preserve">(2010). Memory and strategic processing in first-degree relatives of obsessive compulsive patients. </w:t>
      </w:r>
      <w:r w:rsidRPr="005678F5">
        <w:rPr>
          <w:rFonts w:ascii="Arial" w:hAnsi="Arial" w:cs="Arial"/>
          <w:i/>
          <w:noProof/>
          <w:szCs w:val="20"/>
        </w:rPr>
        <w:t>Psychological Medicine</w:t>
      </w:r>
      <w:r>
        <w:rPr>
          <w:rFonts w:ascii="Arial" w:hAnsi="Arial" w:cs="Arial"/>
          <w:noProof/>
          <w:szCs w:val="20"/>
        </w:rPr>
        <w:t xml:space="preserve"> </w:t>
      </w:r>
      <w:r w:rsidRPr="005678F5">
        <w:rPr>
          <w:rFonts w:ascii="Arial" w:hAnsi="Arial" w:cs="Arial"/>
          <w:b/>
          <w:noProof/>
          <w:szCs w:val="20"/>
        </w:rPr>
        <w:t>40</w:t>
      </w:r>
      <w:r>
        <w:rPr>
          <w:rFonts w:ascii="Arial" w:hAnsi="Arial" w:cs="Arial"/>
          <w:noProof/>
          <w:szCs w:val="20"/>
        </w:rPr>
        <w:t>, 2001-11.</w:t>
      </w:r>
      <w:bookmarkEnd w:id="79"/>
    </w:p>
    <w:p w:rsidR="005678F5" w:rsidRDefault="005678F5" w:rsidP="007F2142">
      <w:pPr>
        <w:spacing w:line="480" w:lineRule="auto"/>
        <w:rPr>
          <w:rFonts w:ascii="Arial" w:hAnsi="Arial" w:cs="Arial"/>
          <w:noProof/>
          <w:szCs w:val="20"/>
        </w:rPr>
      </w:pPr>
      <w:bookmarkStart w:id="80" w:name="_ENREF_79"/>
      <w:r w:rsidRPr="005678F5">
        <w:rPr>
          <w:rFonts w:ascii="Arial" w:hAnsi="Arial" w:cs="Arial"/>
          <w:b/>
          <w:noProof/>
          <w:szCs w:val="20"/>
        </w:rPr>
        <w:lastRenderedPageBreak/>
        <w:t xml:space="preserve">Segalas, C., Labad, J., Alonso, P., Real, E., Subira, M., Bueno, B., Jimenez-Murcia, S. &amp; Menchon, J. M. </w:t>
      </w:r>
      <w:r>
        <w:rPr>
          <w:rFonts w:ascii="Arial" w:hAnsi="Arial" w:cs="Arial"/>
          <w:noProof/>
          <w:szCs w:val="20"/>
        </w:rPr>
        <w:t xml:space="preserve">(2011). Olfactory identification and discrimination in obsessive-compulsive disorder. </w:t>
      </w:r>
      <w:r w:rsidRPr="005678F5">
        <w:rPr>
          <w:rFonts w:ascii="Arial" w:hAnsi="Arial" w:cs="Arial"/>
          <w:i/>
          <w:noProof/>
          <w:szCs w:val="20"/>
        </w:rPr>
        <w:t>Depression and Anxiety</w:t>
      </w:r>
      <w:r>
        <w:rPr>
          <w:rFonts w:ascii="Arial" w:hAnsi="Arial" w:cs="Arial"/>
          <w:noProof/>
          <w:szCs w:val="20"/>
        </w:rPr>
        <w:t xml:space="preserve"> </w:t>
      </w:r>
      <w:r w:rsidRPr="005678F5">
        <w:rPr>
          <w:rFonts w:ascii="Arial" w:hAnsi="Arial" w:cs="Arial"/>
          <w:b/>
          <w:noProof/>
          <w:szCs w:val="20"/>
        </w:rPr>
        <w:t>28</w:t>
      </w:r>
      <w:r>
        <w:rPr>
          <w:rFonts w:ascii="Arial" w:hAnsi="Arial" w:cs="Arial"/>
          <w:noProof/>
          <w:szCs w:val="20"/>
        </w:rPr>
        <w:t>, 932-940.</w:t>
      </w:r>
      <w:bookmarkEnd w:id="80"/>
    </w:p>
    <w:p w:rsidR="005678F5" w:rsidRDefault="005678F5" w:rsidP="007F2142">
      <w:pPr>
        <w:spacing w:line="480" w:lineRule="auto"/>
        <w:rPr>
          <w:rFonts w:ascii="Arial" w:hAnsi="Arial" w:cs="Arial"/>
          <w:noProof/>
          <w:szCs w:val="20"/>
        </w:rPr>
      </w:pPr>
      <w:bookmarkStart w:id="81" w:name="_ENREF_80"/>
      <w:r w:rsidRPr="005678F5">
        <w:rPr>
          <w:rFonts w:ascii="Arial" w:hAnsi="Arial" w:cs="Arial"/>
          <w:b/>
          <w:noProof/>
          <w:szCs w:val="20"/>
        </w:rPr>
        <w:t xml:space="preserve">Shin, N. Y., Lee, A. R., Park, H. Y., Yoo, S. Y., Kang, D.-H., Shin, M. S. &amp; Kwon, J. S. </w:t>
      </w:r>
      <w:r>
        <w:rPr>
          <w:rFonts w:ascii="Arial" w:hAnsi="Arial" w:cs="Arial"/>
          <w:noProof/>
          <w:szCs w:val="20"/>
        </w:rPr>
        <w:t xml:space="preserve">(2008). Impact of coexistent schizotypal personality traits on frontal lobe function in obsessive-compulsive disorder. </w:t>
      </w:r>
      <w:r w:rsidRPr="005678F5">
        <w:rPr>
          <w:rFonts w:ascii="Arial" w:hAnsi="Arial" w:cs="Arial"/>
          <w:i/>
          <w:noProof/>
          <w:szCs w:val="20"/>
        </w:rPr>
        <w:t>Progress in Neuro-Psychopharmacology and Biological Psychiatry</w:t>
      </w:r>
      <w:r>
        <w:rPr>
          <w:rFonts w:ascii="Arial" w:hAnsi="Arial" w:cs="Arial"/>
          <w:noProof/>
          <w:szCs w:val="20"/>
        </w:rPr>
        <w:t xml:space="preserve"> </w:t>
      </w:r>
      <w:r w:rsidRPr="005678F5">
        <w:rPr>
          <w:rFonts w:ascii="Arial" w:hAnsi="Arial" w:cs="Arial"/>
          <w:b/>
          <w:noProof/>
          <w:szCs w:val="20"/>
        </w:rPr>
        <w:t>32</w:t>
      </w:r>
      <w:r>
        <w:rPr>
          <w:rFonts w:ascii="Arial" w:hAnsi="Arial" w:cs="Arial"/>
          <w:noProof/>
          <w:szCs w:val="20"/>
        </w:rPr>
        <w:t>, 472-478.</w:t>
      </w:r>
      <w:bookmarkEnd w:id="81"/>
    </w:p>
    <w:p w:rsidR="005678F5" w:rsidRDefault="005678F5" w:rsidP="007F2142">
      <w:pPr>
        <w:spacing w:line="480" w:lineRule="auto"/>
        <w:rPr>
          <w:rFonts w:ascii="Arial" w:hAnsi="Arial" w:cs="Arial"/>
          <w:noProof/>
          <w:szCs w:val="20"/>
        </w:rPr>
      </w:pPr>
      <w:bookmarkStart w:id="82" w:name="_ENREF_81"/>
      <w:r w:rsidRPr="005678F5">
        <w:rPr>
          <w:rFonts w:ascii="Arial" w:hAnsi="Arial" w:cs="Arial"/>
          <w:b/>
          <w:noProof/>
          <w:szCs w:val="20"/>
        </w:rPr>
        <w:t xml:space="preserve">Simpson, H. B., Rosen, W., Huppert, J. D., Lin, S. H., Foa, E. B. &amp; Liebowitz, M. R. </w:t>
      </w:r>
      <w:r>
        <w:rPr>
          <w:rFonts w:ascii="Arial" w:hAnsi="Arial" w:cs="Arial"/>
          <w:noProof/>
          <w:szCs w:val="20"/>
        </w:rPr>
        <w:t xml:space="preserve">(2006). Are there reliable neuropsychological deficits in obsessive-compulsive disorder? </w:t>
      </w:r>
      <w:r w:rsidRPr="005678F5">
        <w:rPr>
          <w:rFonts w:ascii="Arial" w:hAnsi="Arial" w:cs="Arial"/>
          <w:i/>
          <w:noProof/>
          <w:szCs w:val="20"/>
        </w:rPr>
        <w:t>Journal of Psychiatr Research</w:t>
      </w:r>
      <w:r>
        <w:rPr>
          <w:rFonts w:ascii="Arial" w:hAnsi="Arial" w:cs="Arial"/>
          <w:noProof/>
          <w:szCs w:val="20"/>
        </w:rPr>
        <w:t xml:space="preserve"> </w:t>
      </w:r>
      <w:r w:rsidRPr="005678F5">
        <w:rPr>
          <w:rFonts w:ascii="Arial" w:hAnsi="Arial" w:cs="Arial"/>
          <w:b/>
          <w:noProof/>
          <w:szCs w:val="20"/>
        </w:rPr>
        <w:t>40</w:t>
      </w:r>
      <w:r>
        <w:rPr>
          <w:rFonts w:ascii="Arial" w:hAnsi="Arial" w:cs="Arial"/>
          <w:noProof/>
          <w:szCs w:val="20"/>
        </w:rPr>
        <w:t>, 247-57.</w:t>
      </w:r>
      <w:bookmarkEnd w:id="82"/>
    </w:p>
    <w:p w:rsidR="005678F5" w:rsidRDefault="005678F5" w:rsidP="007F2142">
      <w:pPr>
        <w:spacing w:line="480" w:lineRule="auto"/>
        <w:rPr>
          <w:rFonts w:ascii="Arial" w:hAnsi="Arial" w:cs="Arial"/>
          <w:noProof/>
          <w:szCs w:val="20"/>
        </w:rPr>
      </w:pPr>
      <w:bookmarkStart w:id="83" w:name="_ENREF_82"/>
      <w:r w:rsidRPr="005678F5">
        <w:rPr>
          <w:rFonts w:ascii="Arial" w:hAnsi="Arial" w:cs="Arial"/>
          <w:b/>
          <w:noProof/>
          <w:szCs w:val="20"/>
        </w:rPr>
        <w:t xml:space="preserve">Starcke, K., Tuschen-Caffier, B., Markowitsch, H. J. &amp; Brand, M. </w:t>
      </w:r>
      <w:r>
        <w:rPr>
          <w:rFonts w:ascii="Arial" w:hAnsi="Arial" w:cs="Arial"/>
          <w:noProof/>
          <w:szCs w:val="20"/>
        </w:rPr>
        <w:t xml:space="preserve">(2010). Dissociation of decisions in ambiguous and risky situations in obsessive-compulsive disorder. </w:t>
      </w:r>
      <w:r w:rsidRPr="005678F5">
        <w:rPr>
          <w:rFonts w:ascii="Arial" w:hAnsi="Arial" w:cs="Arial"/>
          <w:i/>
          <w:noProof/>
          <w:szCs w:val="20"/>
        </w:rPr>
        <w:t>Psychiatry Research</w:t>
      </w:r>
      <w:r>
        <w:rPr>
          <w:rFonts w:ascii="Arial" w:hAnsi="Arial" w:cs="Arial"/>
          <w:noProof/>
          <w:szCs w:val="20"/>
        </w:rPr>
        <w:t xml:space="preserve"> </w:t>
      </w:r>
      <w:r w:rsidRPr="005678F5">
        <w:rPr>
          <w:rFonts w:ascii="Arial" w:hAnsi="Arial" w:cs="Arial"/>
          <w:b/>
          <w:noProof/>
          <w:szCs w:val="20"/>
        </w:rPr>
        <w:t>175</w:t>
      </w:r>
      <w:r>
        <w:rPr>
          <w:rFonts w:ascii="Arial" w:hAnsi="Arial" w:cs="Arial"/>
          <w:noProof/>
          <w:szCs w:val="20"/>
        </w:rPr>
        <w:t>, 114-20.</w:t>
      </w:r>
      <w:bookmarkEnd w:id="83"/>
    </w:p>
    <w:p w:rsidR="005678F5" w:rsidRDefault="005678F5" w:rsidP="007F2142">
      <w:pPr>
        <w:spacing w:line="480" w:lineRule="auto"/>
        <w:rPr>
          <w:rFonts w:ascii="Arial" w:hAnsi="Arial" w:cs="Arial"/>
          <w:noProof/>
          <w:szCs w:val="20"/>
        </w:rPr>
      </w:pPr>
      <w:bookmarkStart w:id="84" w:name="_ENREF_83"/>
      <w:r w:rsidRPr="005678F5">
        <w:rPr>
          <w:rFonts w:ascii="Arial" w:hAnsi="Arial" w:cs="Arial"/>
          <w:b/>
          <w:noProof/>
          <w:szCs w:val="20"/>
        </w:rPr>
        <w:t xml:space="preserve">Tolin, D. F., Villavicencio, A., Umbach, A. &amp; Kurtz, M. M. </w:t>
      </w:r>
      <w:r>
        <w:rPr>
          <w:rFonts w:ascii="Arial" w:hAnsi="Arial" w:cs="Arial"/>
          <w:noProof/>
          <w:szCs w:val="20"/>
        </w:rPr>
        <w:t xml:space="preserve">(2011). Neuropsychological functioning in hoarding disorder. </w:t>
      </w:r>
      <w:r w:rsidRPr="005678F5">
        <w:rPr>
          <w:rFonts w:ascii="Arial" w:hAnsi="Arial" w:cs="Arial"/>
          <w:i/>
          <w:noProof/>
          <w:szCs w:val="20"/>
        </w:rPr>
        <w:t>Psychiatry Research</w:t>
      </w:r>
      <w:r>
        <w:rPr>
          <w:rFonts w:ascii="Arial" w:hAnsi="Arial" w:cs="Arial"/>
          <w:noProof/>
          <w:szCs w:val="20"/>
        </w:rPr>
        <w:t xml:space="preserve"> </w:t>
      </w:r>
      <w:r w:rsidRPr="005678F5">
        <w:rPr>
          <w:rFonts w:ascii="Arial" w:hAnsi="Arial" w:cs="Arial"/>
          <w:b/>
          <w:noProof/>
          <w:szCs w:val="20"/>
        </w:rPr>
        <w:t>189</w:t>
      </w:r>
      <w:r>
        <w:rPr>
          <w:rFonts w:ascii="Arial" w:hAnsi="Arial" w:cs="Arial"/>
          <w:noProof/>
          <w:szCs w:val="20"/>
        </w:rPr>
        <w:t>, 413-418.</w:t>
      </w:r>
      <w:bookmarkEnd w:id="84"/>
    </w:p>
    <w:p w:rsidR="005678F5" w:rsidRDefault="005678F5" w:rsidP="007F2142">
      <w:pPr>
        <w:spacing w:line="480" w:lineRule="auto"/>
        <w:rPr>
          <w:rFonts w:ascii="Arial" w:hAnsi="Arial" w:cs="Arial"/>
          <w:noProof/>
          <w:szCs w:val="20"/>
        </w:rPr>
      </w:pPr>
      <w:bookmarkStart w:id="85" w:name="_ENREF_84"/>
      <w:r w:rsidRPr="005678F5">
        <w:rPr>
          <w:rFonts w:ascii="Arial" w:hAnsi="Arial" w:cs="Arial"/>
          <w:b/>
          <w:noProof/>
          <w:szCs w:val="20"/>
        </w:rPr>
        <w:t xml:space="preserve">Trivedi, J. K., Dhyani, M., Goel, D., Sharma, S., Singh, A. P., Sinha, P. K. &amp; Tandon, R. </w:t>
      </w:r>
      <w:r>
        <w:rPr>
          <w:rFonts w:ascii="Arial" w:hAnsi="Arial" w:cs="Arial"/>
          <w:noProof/>
          <w:szCs w:val="20"/>
        </w:rPr>
        <w:t xml:space="preserve">(2008). Neurocognitive dysfunction in patients with obsessive compulsive disorder. </w:t>
      </w:r>
      <w:r w:rsidRPr="005678F5">
        <w:rPr>
          <w:rFonts w:ascii="Arial" w:hAnsi="Arial" w:cs="Arial"/>
          <w:i/>
          <w:noProof/>
          <w:szCs w:val="20"/>
        </w:rPr>
        <w:t>African Journal of Psychiatry</w:t>
      </w:r>
      <w:r>
        <w:rPr>
          <w:rFonts w:ascii="Arial" w:hAnsi="Arial" w:cs="Arial"/>
          <w:noProof/>
          <w:szCs w:val="20"/>
        </w:rPr>
        <w:t xml:space="preserve"> </w:t>
      </w:r>
      <w:r w:rsidRPr="005678F5">
        <w:rPr>
          <w:rFonts w:ascii="Arial" w:hAnsi="Arial" w:cs="Arial"/>
          <w:b/>
          <w:noProof/>
          <w:szCs w:val="20"/>
        </w:rPr>
        <w:t>11</w:t>
      </w:r>
      <w:r>
        <w:rPr>
          <w:rFonts w:ascii="Arial" w:hAnsi="Arial" w:cs="Arial"/>
          <w:noProof/>
          <w:szCs w:val="20"/>
        </w:rPr>
        <w:t>, 204-9.</w:t>
      </w:r>
      <w:bookmarkEnd w:id="85"/>
    </w:p>
    <w:p w:rsidR="005678F5" w:rsidRDefault="005678F5" w:rsidP="007F2142">
      <w:pPr>
        <w:spacing w:line="480" w:lineRule="auto"/>
        <w:rPr>
          <w:rFonts w:ascii="Arial" w:hAnsi="Arial" w:cs="Arial"/>
          <w:noProof/>
          <w:szCs w:val="20"/>
        </w:rPr>
      </w:pPr>
      <w:bookmarkStart w:id="86" w:name="_ENREF_85"/>
      <w:r w:rsidRPr="005678F5">
        <w:rPr>
          <w:rFonts w:ascii="Arial" w:hAnsi="Arial" w:cs="Arial"/>
          <w:b/>
          <w:noProof/>
          <w:szCs w:val="20"/>
        </w:rPr>
        <w:t xml:space="preserve">Tukel, R., Gurvit, H., Ertekin, B. A., Oflaz, S., Ertekin, E., Baran, B., Kalem, S. A., Kandemir, P. E., Ozdemiroglu, F. A. &amp; Atalay, F. </w:t>
      </w:r>
      <w:r>
        <w:rPr>
          <w:rFonts w:ascii="Arial" w:hAnsi="Arial" w:cs="Arial"/>
          <w:noProof/>
          <w:szCs w:val="20"/>
        </w:rPr>
        <w:t>(2012). Neuropsychological function in obsessive-</w:t>
      </w:r>
      <w:r>
        <w:rPr>
          <w:rFonts w:ascii="Arial" w:hAnsi="Arial" w:cs="Arial"/>
          <w:noProof/>
          <w:szCs w:val="20"/>
        </w:rPr>
        <w:lastRenderedPageBreak/>
        <w:t xml:space="preserve">compulsive disorder. </w:t>
      </w:r>
      <w:r w:rsidRPr="005678F5">
        <w:rPr>
          <w:rFonts w:ascii="Arial" w:hAnsi="Arial" w:cs="Arial"/>
          <w:i/>
          <w:noProof/>
          <w:szCs w:val="20"/>
        </w:rPr>
        <w:t>Comprehensive Psychiatry</w:t>
      </w:r>
      <w:r>
        <w:rPr>
          <w:rFonts w:ascii="Arial" w:hAnsi="Arial" w:cs="Arial"/>
          <w:noProof/>
          <w:szCs w:val="20"/>
        </w:rPr>
        <w:t xml:space="preserve"> </w:t>
      </w:r>
      <w:r w:rsidRPr="005678F5">
        <w:rPr>
          <w:rFonts w:ascii="Arial" w:hAnsi="Arial" w:cs="Arial"/>
          <w:b/>
          <w:noProof/>
          <w:szCs w:val="20"/>
        </w:rPr>
        <w:t>53</w:t>
      </w:r>
      <w:r>
        <w:rPr>
          <w:rFonts w:ascii="Arial" w:hAnsi="Arial" w:cs="Arial"/>
          <w:noProof/>
          <w:szCs w:val="20"/>
        </w:rPr>
        <w:t>, 167-175.</w:t>
      </w:r>
      <w:bookmarkEnd w:id="86"/>
    </w:p>
    <w:p w:rsidR="005678F5" w:rsidRDefault="005678F5" w:rsidP="007F2142">
      <w:pPr>
        <w:spacing w:line="480" w:lineRule="auto"/>
        <w:rPr>
          <w:rFonts w:ascii="Arial" w:hAnsi="Arial" w:cs="Arial"/>
          <w:noProof/>
          <w:szCs w:val="20"/>
        </w:rPr>
      </w:pPr>
      <w:bookmarkStart w:id="87" w:name="_ENREF_86"/>
      <w:r w:rsidRPr="005678F5">
        <w:rPr>
          <w:rFonts w:ascii="Arial" w:hAnsi="Arial" w:cs="Arial"/>
          <w:b/>
          <w:noProof/>
          <w:szCs w:val="20"/>
        </w:rPr>
        <w:t xml:space="preserve">Veale, D. M., Sahakian, B. J., Owen, A. M. &amp; Marks, I. M. </w:t>
      </w:r>
      <w:r>
        <w:rPr>
          <w:rFonts w:ascii="Arial" w:hAnsi="Arial" w:cs="Arial"/>
          <w:noProof/>
          <w:szCs w:val="20"/>
        </w:rPr>
        <w:t xml:space="preserve">(1996). Specific cognitive deficits in tests sensitive to frontal lobe dysfunction in obsessive-compulsive disorder. </w:t>
      </w:r>
      <w:r w:rsidRPr="005678F5">
        <w:rPr>
          <w:rFonts w:ascii="Arial" w:hAnsi="Arial" w:cs="Arial"/>
          <w:i/>
          <w:noProof/>
          <w:szCs w:val="20"/>
        </w:rPr>
        <w:t>Psychological Medicine</w:t>
      </w:r>
      <w:r>
        <w:rPr>
          <w:rFonts w:ascii="Arial" w:hAnsi="Arial" w:cs="Arial"/>
          <w:noProof/>
          <w:szCs w:val="20"/>
        </w:rPr>
        <w:t xml:space="preserve"> </w:t>
      </w:r>
      <w:r w:rsidRPr="005678F5">
        <w:rPr>
          <w:rFonts w:ascii="Arial" w:hAnsi="Arial" w:cs="Arial"/>
          <w:b/>
          <w:noProof/>
          <w:szCs w:val="20"/>
        </w:rPr>
        <w:t>26</w:t>
      </w:r>
      <w:r>
        <w:rPr>
          <w:rFonts w:ascii="Arial" w:hAnsi="Arial" w:cs="Arial"/>
          <w:noProof/>
          <w:szCs w:val="20"/>
        </w:rPr>
        <w:t>, 1261-9.</w:t>
      </w:r>
      <w:bookmarkEnd w:id="87"/>
    </w:p>
    <w:p w:rsidR="005678F5" w:rsidRDefault="005678F5" w:rsidP="007F2142">
      <w:pPr>
        <w:spacing w:line="480" w:lineRule="auto"/>
        <w:rPr>
          <w:rFonts w:ascii="Arial" w:hAnsi="Arial" w:cs="Arial"/>
          <w:noProof/>
          <w:szCs w:val="20"/>
        </w:rPr>
      </w:pPr>
      <w:bookmarkStart w:id="88" w:name="_ENREF_87"/>
      <w:r w:rsidRPr="005678F5">
        <w:rPr>
          <w:rFonts w:ascii="Arial" w:hAnsi="Arial" w:cs="Arial"/>
          <w:b/>
          <w:noProof/>
          <w:szCs w:val="20"/>
        </w:rPr>
        <w:t xml:space="preserve">Zielinski, C. M., Taylor, M. A. &amp; Juzwin, K. R. </w:t>
      </w:r>
      <w:r>
        <w:rPr>
          <w:rFonts w:ascii="Arial" w:hAnsi="Arial" w:cs="Arial"/>
          <w:noProof/>
          <w:szCs w:val="20"/>
        </w:rPr>
        <w:t xml:space="preserve">(1991). Neuropsychological deficits in obsessive-compulsive disorder. </w:t>
      </w:r>
      <w:r w:rsidRPr="005678F5">
        <w:rPr>
          <w:rFonts w:ascii="Arial" w:hAnsi="Arial" w:cs="Arial"/>
          <w:i/>
          <w:noProof/>
          <w:szCs w:val="20"/>
        </w:rPr>
        <w:t>Neuropsychiatry, Neuropsychology, &amp; Behavioral Neurology</w:t>
      </w:r>
      <w:r>
        <w:rPr>
          <w:rFonts w:ascii="Arial" w:hAnsi="Arial" w:cs="Arial"/>
          <w:noProof/>
          <w:szCs w:val="20"/>
        </w:rPr>
        <w:t xml:space="preserve"> </w:t>
      </w:r>
      <w:r w:rsidRPr="005678F5">
        <w:rPr>
          <w:rFonts w:ascii="Arial" w:hAnsi="Arial" w:cs="Arial"/>
          <w:b/>
          <w:noProof/>
          <w:szCs w:val="20"/>
        </w:rPr>
        <w:t>4</w:t>
      </w:r>
      <w:r>
        <w:rPr>
          <w:rFonts w:ascii="Arial" w:hAnsi="Arial" w:cs="Arial"/>
          <w:noProof/>
          <w:szCs w:val="20"/>
        </w:rPr>
        <w:t>, 110-126.</w:t>
      </w:r>
      <w:bookmarkEnd w:id="88"/>
    </w:p>
    <w:p w:rsidR="005678F5" w:rsidRDefault="005678F5" w:rsidP="007F2142">
      <w:pPr>
        <w:spacing w:line="480" w:lineRule="auto"/>
        <w:rPr>
          <w:rFonts w:ascii="Arial" w:hAnsi="Arial" w:cs="Arial"/>
          <w:noProof/>
          <w:szCs w:val="20"/>
        </w:rPr>
      </w:pPr>
      <w:bookmarkStart w:id="89" w:name="_ENREF_88"/>
      <w:r w:rsidRPr="005678F5">
        <w:rPr>
          <w:rFonts w:ascii="Arial" w:hAnsi="Arial" w:cs="Arial"/>
          <w:b/>
          <w:noProof/>
          <w:szCs w:val="20"/>
        </w:rPr>
        <w:t xml:space="preserve">Zitterl, W., Urban, C., Linzmayer, L., Aigner, M., Demal, U., Semler, B. &amp; Zitterl-Eglseer, K. </w:t>
      </w:r>
      <w:r>
        <w:rPr>
          <w:rFonts w:ascii="Arial" w:hAnsi="Arial" w:cs="Arial"/>
          <w:noProof/>
          <w:szCs w:val="20"/>
        </w:rPr>
        <w:t xml:space="preserve">(2001). Memory deficits in patients with DSM-IV obsessive-compulsive disorder. </w:t>
      </w:r>
      <w:r w:rsidRPr="005678F5">
        <w:rPr>
          <w:rFonts w:ascii="Arial" w:hAnsi="Arial" w:cs="Arial"/>
          <w:i/>
          <w:noProof/>
          <w:szCs w:val="20"/>
        </w:rPr>
        <w:t>Psychopathology</w:t>
      </w:r>
      <w:r>
        <w:rPr>
          <w:rFonts w:ascii="Arial" w:hAnsi="Arial" w:cs="Arial"/>
          <w:noProof/>
          <w:szCs w:val="20"/>
        </w:rPr>
        <w:t xml:space="preserve"> </w:t>
      </w:r>
      <w:r w:rsidRPr="005678F5">
        <w:rPr>
          <w:rFonts w:ascii="Arial" w:hAnsi="Arial" w:cs="Arial"/>
          <w:b/>
          <w:noProof/>
          <w:szCs w:val="20"/>
        </w:rPr>
        <w:t>34</w:t>
      </w:r>
      <w:r>
        <w:rPr>
          <w:rFonts w:ascii="Arial" w:hAnsi="Arial" w:cs="Arial"/>
          <w:noProof/>
          <w:szCs w:val="20"/>
        </w:rPr>
        <w:t>, 113-7.</w:t>
      </w:r>
      <w:bookmarkEnd w:id="89"/>
    </w:p>
    <w:p w:rsidR="005678F5" w:rsidRDefault="005678F5" w:rsidP="007F2142">
      <w:pPr>
        <w:spacing w:line="480" w:lineRule="auto"/>
        <w:rPr>
          <w:rFonts w:ascii="Arial" w:hAnsi="Arial" w:cs="Arial"/>
          <w:b/>
          <w:noProof/>
          <w:szCs w:val="20"/>
        </w:rPr>
      </w:pPr>
    </w:p>
    <w:p w:rsidR="00B454ED" w:rsidRPr="001E06D0" w:rsidRDefault="00EE020A" w:rsidP="007F2142">
      <w:pPr>
        <w:wordWrap/>
        <w:adjustRightInd w:val="0"/>
        <w:spacing w:line="480" w:lineRule="auto"/>
        <w:rPr>
          <w:rFonts w:ascii="Arial" w:hAnsi="Arial" w:cs="Arial"/>
          <w:szCs w:val="20"/>
        </w:rPr>
      </w:pPr>
      <w:r w:rsidRPr="001E06D0">
        <w:rPr>
          <w:rFonts w:ascii="Arial" w:hAnsi="Arial" w:cs="Arial"/>
          <w:szCs w:val="20"/>
        </w:rPr>
        <w:fldChar w:fldCharType="end"/>
      </w:r>
    </w:p>
    <w:sectPr w:rsidR="00B454ED" w:rsidRPr="001E06D0" w:rsidSect="00214B7C">
      <w:footerReference w:type="even" r:id="rId9"/>
      <w:footerReference w:type="default" r:id="rId10"/>
      <w:footnotePr>
        <w:numFmt w:val="lowerLetter"/>
      </w:footnotePr>
      <w:pgSz w:w="11906" w:h="16838"/>
      <w:pgMar w:top="1134" w:right="1701" w:bottom="1418" w:left="1701" w:header="851" w:footer="992" w:gutter="0"/>
      <w:pgNumType w:start="1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A50E7B" w:rsidRDefault="00A50E7B">
      <w:r>
        <w:separator/>
      </w:r>
    </w:p>
  </w:endnote>
  <w:endnote w:type="continuationSeparator" w:id="0">
    <w:p w:rsidR="00A50E7B" w:rsidRDefault="00A50E7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Batang">
    <w:altName w:val="Arial Unicode MS"/>
    <w:panose1 w:val="02030600000101010101"/>
    <w:charset w:val="81"/>
    <w:family w:val="auto"/>
    <w:notTrueType/>
    <w:pitch w:val="fixed"/>
    <w:sig w:usb0="00000000" w:usb1="09060000" w:usb2="00000010" w:usb3="00000000" w:csb0="00080000" w:csb1="00000000"/>
  </w:font>
  <w:font w:name="Gulim">
    <w:altName w:val="굴림"/>
    <w:panose1 w:val="020B0600000101010101"/>
    <w:charset w:val="81"/>
    <w:family w:val="roman"/>
    <w:notTrueType/>
    <w:pitch w:val="fixed"/>
    <w:sig w:usb0="00000001" w:usb1="09060000" w:usb2="00000010" w:usb3="00000000" w:csb0="00080000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Dotum">
    <w:altName w:val="돋움"/>
    <w:panose1 w:val="020B0600000101010101"/>
    <w:charset w:val="81"/>
    <w:family w:val="modern"/>
    <w:notTrueType/>
    <w:pitch w:val="fixed"/>
    <w:sig w:usb0="00000001" w:usb1="09060000" w:usb2="00000010" w:usb3="00000000" w:csb0="00080000" w:csb1="00000000"/>
  </w:font>
  <w:font w:name="Courier New">
    <w:panose1 w:val="02070309020205020404"/>
    <w:charset w:val="00"/>
    <w:family w:val="modern"/>
    <w:pitch w:val="fixed"/>
    <w:sig w:usb0="20002A87" w:usb1="80000000" w:usb2="00000008" w:usb3="00000000" w:csb0="000001FF" w:csb1="00000000"/>
  </w:font>
  <w:font w:name="Malgun Gothic">
    <w:altName w:val="Arial Unicode MS"/>
    <w:charset w:val="81"/>
    <w:family w:val="swiss"/>
    <w:pitch w:val="variable"/>
    <w:sig w:usb0="00000000" w:usb1="09D77CFB" w:usb2="00000012" w:usb3="00000000" w:csb0="0008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930C6F" w:rsidRDefault="00EE020A" w:rsidP="005D6FBE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 w:rsidR="00930C6F"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930C6F" w:rsidRDefault="00930C6F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930C6F" w:rsidRDefault="00EE020A" w:rsidP="005D6FBE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 w:rsidR="00930C6F"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A231B9">
      <w:rPr>
        <w:rStyle w:val="PageNumber"/>
        <w:noProof/>
      </w:rPr>
      <w:t>1</w:t>
    </w:r>
    <w:r>
      <w:rPr>
        <w:rStyle w:val="PageNumber"/>
      </w:rPr>
      <w:fldChar w:fldCharType="end"/>
    </w:r>
  </w:p>
  <w:p w:rsidR="00930C6F" w:rsidRPr="0077055B" w:rsidRDefault="00930C6F" w:rsidP="00BF43E8">
    <w:pPr>
      <w:pStyle w:val="Footer"/>
      <w:jc w:val="right"/>
      <w:rPr>
        <w:rFonts w:ascii="Arial" w:hAnsi="Arial" w:cs="Arial"/>
      </w:rPr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A50E7B" w:rsidRDefault="00A50E7B">
      <w:r>
        <w:separator/>
      </w:r>
    </w:p>
  </w:footnote>
  <w:footnote w:type="continuationSeparator" w:id="0">
    <w:p w:rsidR="00A50E7B" w:rsidRDefault="00A50E7B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1ED6723"/>
    <w:multiLevelType w:val="hybridMultilevel"/>
    <w:tmpl w:val="EAE4CE06"/>
    <w:lvl w:ilvl="0" w:tplc="229C0F6C">
      <w:start w:val="1"/>
      <w:numFmt w:val="bullet"/>
      <w:lvlText w:val=""/>
      <w:lvlJc w:val="left"/>
      <w:pPr>
        <w:tabs>
          <w:tab w:val="num" w:pos="1340"/>
        </w:tabs>
        <w:ind w:left="1277" w:hanging="737"/>
      </w:pPr>
      <w:rPr>
        <w:rFonts w:ascii="Wingdings" w:hAnsi="Wingdings" w:hint="default"/>
        <w:color w:val="auto"/>
        <w:sz w:val="16"/>
      </w:rPr>
    </w:lvl>
    <w:lvl w:ilvl="1" w:tplc="04090003" w:tentative="1">
      <w:start w:val="1"/>
      <w:numFmt w:val="bullet"/>
      <w:lvlText w:val=""/>
      <w:lvlJc w:val="left"/>
      <w:pPr>
        <w:tabs>
          <w:tab w:val="num" w:pos="1740"/>
        </w:tabs>
        <w:ind w:left="174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tabs>
          <w:tab w:val="num" w:pos="2140"/>
        </w:tabs>
        <w:ind w:left="214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tabs>
          <w:tab w:val="num" w:pos="2540"/>
        </w:tabs>
        <w:ind w:left="254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tabs>
          <w:tab w:val="num" w:pos="2940"/>
        </w:tabs>
        <w:ind w:left="294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tabs>
          <w:tab w:val="num" w:pos="3340"/>
        </w:tabs>
        <w:ind w:left="334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tabs>
          <w:tab w:val="num" w:pos="3740"/>
        </w:tabs>
        <w:ind w:left="374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tabs>
          <w:tab w:val="num" w:pos="4140"/>
        </w:tabs>
        <w:ind w:left="414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tabs>
          <w:tab w:val="num" w:pos="4540"/>
        </w:tabs>
        <w:ind w:left="4540" w:hanging="40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227"/>
  <w:bordersDoNotSurroundHeader/>
  <w:bordersDoNotSurroundFooter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49"/>
  </w:hdrShapeDefaults>
  <w:footnotePr>
    <w:numFmt w:val="lowerLetter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sychological Medicine Copy_supplemantary&lt;/Style&gt;&lt;LeftDelim&gt;{&lt;/LeftDelim&gt;&lt;RightDelim&gt;}&lt;/RightDelim&gt;&lt;FontName&gt;Arial&lt;/FontName&gt;&lt;FontSize&gt;10&lt;/FontSize&gt;&lt;ReflistTitle&gt;&lt;/ReflistTitle&gt;&lt;StartingRefnum&gt;1&lt;/StartingRefnum&gt;&lt;FirstLineIndent&gt;0&lt;/FirstLineIndent&gt;&lt;HangingIndent&gt;0&lt;/HangingIndent&gt;&lt;LineSpacing&gt;2&lt;/LineSpacing&gt;&lt;SpaceAfter&gt;0&lt;/SpaceAfter&gt;&lt;HyperlinksEnabled&gt;1&lt;/HyperlinksEnabled&gt;&lt;HyperlinksVisible&gt;0&lt;/HyperlinksVisible&gt;&lt;/ENLayout&gt;"/>
    <w:docVar w:name="EN.Libraries" w:val="&lt;Libraries&gt;&lt;item db-id=&quot;ttstfxwe5evas9ee5fuvvfsgwwsxzfvsx22e&quot;&gt;Meta_ALL&lt;record-ids&gt;&lt;item&gt;74&lt;/item&gt;&lt;item&gt;76&lt;/item&gt;&lt;item&gt;77&lt;/item&gt;&lt;item&gt;78&lt;/item&gt;&lt;item&gt;79&lt;/item&gt;&lt;item&gt;82&lt;/item&gt;&lt;item&gt;85&lt;/item&gt;&lt;item&gt;86&lt;/item&gt;&lt;item&gt;87&lt;/item&gt;&lt;item&gt;89&lt;/item&gt;&lt;item&gt;92&lt;/item&gt;&lt;item&gt;95&lt;/item&gt;&lt;item&gt;96&lt;/item&gt;&lt;item&gt;98&lt;/item&gt;&lt;item&gt;99&lt;/item&gt;&lt;item&gt;103&lt;/item&gt;&lt;item&gt;105&lt;/item&gt;&lt;item&gt;107&lt;/item&gt;&lt;item&gt;110&lt;/item&gt;&lt;item&gt;111&lt;/item&gt;&lt;item&gt;113&lt;/item&gt;&lt;item&gt;114&lt;/item&gt;&lt;item&gt;115&lt;/item&gt;&lt;item&gt;116&lt;/item&gt;&lt;item&gt;117&lt;/item&gt;&lt;item&gt;120&lt;/item&gt;&lt;item&gt;121&lt;/item&gt;&lt;item&gt;123&lt;/item&gt;&lt;item&gt;124&lt;/item&gt;&lt;item&gt;125&lt;/item&gt;&lt;item&gt;127&lt;/item&gt;&lt;item&gt;128&lt;/item&gt;&lt;item&gt;131&lt;/item&gt;&lt;item&gt;134&lt;/item&gt;&lt;item&gt;135&lt;/item&gt;&lt;item&gt;136&lt;/item&gt;&lt;item&gt;138&lt;/item&gt;&lt;item&gt;139&lt;/item&gt;&lt;item&gt;140&lt;/item&gt;&lt;item&gt;141&lt;/item&gt;&lt;item&gt;142&lt;/item&gt;&lt;item&gt;145&lt;/item&gt;&lt;item&gt;146&lt;/item&gt;&lt;item&gt;148&lt;/item&gt;&lt;item&gt;149&lt;/item&gt;&lt;item&gt;151&lt;/item&gt;&lt;item&gt;152&lt;/item&gt;&lt;item&gt;155&lt;/item&gt;&lt;item&gt;156&lt;/item&gt;&lt;item&gt;158&lt;/item&gt;&lt;item&gt;161&lt;/item&gt;&lt;item&gt;164&lt;/item&gt;&lt;item&gt;166&lt;/item&gt;&lt;item&gt;167&lt;/item&gt;&lt;item&gt;168&lt;/item&gt;&lt;item&gt;170&lt;/item&gt;&lt;item&gt;173&lt;/item&gt;&lt;item&gt;175&lt;/item&gt;&lt;item&gt;176&lt;/item&gt;&lt;item&gt;177&lt;/item&gt;&lt;item&gt;178&lt;/item&gt;&lt;item&gt;181&lt;/item&gt;&lt;item&gt;183&lt;/item&gt;&lt;item&gt;187&lt;/item&gt;&lt;item&gt;192&lt;/item&gt;&lt;item&gt;196&lt;/item&gt;&lt;item&gt;198&lt;/item&gt;&lt;item&gt;199&lt;/item&gt;&lt;item&gt;200&lt;/item&gt;&lt;item&gt;203&lt;/item&gt;&lt;item&gt;214&lt;/item&gt;&lt;item&gt;216&lt;/item&gt;&lt;item&gt;222&lt;/item&gt;&lt;item&gt;224&lt;/item&gt;&lt;item&gt;225&lt;/item&gt;&lt;item&gt;226&lt;/item&gt;&lt;item&gt;371&lt;/item&gt;&lt;item&gt;374&lt;/item&gt;&lt;item&gt;376&lt;/item&gt;&lt;item&gt;387&lt;/item&gt;&lt;item&gt;396&lt;/item&gt;&lt;item&gt;397&lt;/item&gt;&lt;/record-ids&gt;&lt;/item&gt;&lt;/Libraries&gt;"/>
  </w:docVars>
  <w:rsids>
    <w:rsidRoot w:val="00A61EA9"/>
    <w:rsid w:val="000009C3"/>
    <w:rsid w:val="0000101F"/>
    <w:rsid w:val="0000183B"/>
    <w:rsid w:val="0000198F"/>
    <w:rsid w:val="0000244D"/>
    <w:rsid w:val="000027E0"/>
    <w:rsid w:val="00002DED"/>
    <w:rsid w:val="00002F54"/>
    <w:rsid w:val="00003D98"/>
    <w:rsid w:val="000044C9"/>
    <w:rsid w:val="000044D0"/>
    <w:rsid w:val="00004B25"/>
    <w:rsid w:val="00004B8D"/>
    <w:rsid w:val="00004E42"/>
    <w:rsid w:val="00004F16"/>
    <w:rsid w:val="000052E7"/>
    <w:rsid w:val="000056DA"/>
    <w:rsid w:val="000059BB"/>
    <w:rsid w:val="00005EB7"/>
    <w:rsid w:val="0000656E"/>
    <w:rsid w:val="00006688"/>
    <w:rsid w:val="0000680F"/>
    <w:rsid w:val="00006901"/>
    <w:rsid w:val="00006CAA"/>
    <w:rsid w:val="000072B7"/>
    <w:rsid w:val="00007C84"/>
    <w:rsid w:val="00007E42"/>
    <w:rsid w:val="00010860"/>
    <w:rsid w:val="00010A93"/>
    <w:rsid w:val="00010BD8"/>
    <w:rsid w:val="0001120D"/>
    <w:rsid w:val="000112B8"/>
    <w:rsid w:val="00011316"/>
    <w:rsid w:val="0001146E"/>
    <w:rsid w:val="0001160A"/>
    <w:rsid w:val="00011ABB"/>
    <w:rsid w:val="00011B0B"/>
    <w:rsid w:val="00011D42"/>
    <w:rsid w:val="00011D63"/>
    <w:rsid w:val="0001220E"/>
    <w:rsid w:val="00012AB6"/>
    <w:rsid w:val="00013359"/>
    <w:rsid w:val="0001362E"/>
    <w:rsid w:val="0001398E"/>
    <w:rsid w:val="000139E5"/>
    <w:rsid w:val="00013B88"/>
    <w:rsid w:val="00013CCF"/>
    <w:rsid w:val="0001455D"/>
    <w:rsid w:val="00014A1A"/>
    <w:rsid w:val="00014AEE"/>
    <w:rsid w:val="000150FE"/>
    <w:rsid w:val="0001528D"/>
    <w:rsid w:val="00015424"/>
    <w:rsid w:val="00015858"/>
    <w:rsid w:val="0001702E"/>
    <w:rsid w:val="00017082"/>
    <w:rsid w:val="000174F6"/>
    <w:rsid w:val="000176EA"/>
    <w:rsid w:val="0001785A"/>
    <w:rsid w:val="00017E35"/>
    <w:rsid w:val="00017EB2"/>
    <w:rsid w:val="0002045A"/>
    <w:rsid w:val="00020649"/>
    <w:rsid w:val="000210C0"/>
    <w:rsid w:val="00021208"/>
    <w:rsid w:val="000212B6"/>
    <w:rsid w:val="00021EA1"/>
    <w:rsid w:val="00021F8C"/>
    <w:rsid w:val="00022531"/>
    <w:rsid w:val="0002256D"/>
    <w:rsid w:val="000232B1"/>
    <w:rsid w:val="0002372C"/>
    <w:rsid w:val="00023AE7"/>
    <w:rsid w:val="00023CF8"/>
    <w:rsid w:val="000240C8"/>
    <w:rsid w:val="000249D2"/>
    <w:rsid w:val="00024A1B"/>
    <w:rsid w:val="00024C01"/>
    <w:rsid w:val="000252F9"/>
    <w:rsid w:val="000254FB"/>
    <w:rsid w:val="00025A3A"/>
    <w:rsid w:val="00026183"/>
    <w:rsid w:val="0002639C"/>
    <w:rsid w:val="00026968"/>
    <w:rsid w:val="000274C4"/>
    <w:rsid w:val="00027541"/>
    <w:rsid w:val="0002765E"/>
    <w:rsid w:val="00027881"/>
    <w:rsid w:val="00027919"/>
    <w:rsid w:val="00027EB6"/>
    <w:rsid w:val="00027F36"/>
    <w:rsid w:val="000304D1"/>
    <w:rsid w:val="00030790"/>
    <w:rsid w:val="00030B54"/>
    <w:rsid w:val="00030B97"/>
    <w:rsid w:val="00030C93"/>
    <w:rsid w:val="00030FAC"/>
    <w:rsid w:val="00031201"/>
    <w:rsid w:val="0003148A"/>
    <w:rsid w:val="0003158E"/>
    <w:rsid w:val="000317BA"/>
    <w:rsid w:val="000319DD"/>
    <w:rsid w:val="00031C92"/>
    <w:rsid w:val="00031F0C"/>
    <w:rsid w:val="00032025"/>
    <w:rsid w:val="00033777"/>
    <w:rsid w:val="00033863"/>
    <w:rsid w:val="000338DC"/>
    <w:rsid w:val="00033E7E"/>
    <w:rsid w:val="000341A5"/>
    <w:rsid w:val="0003448D"/>
    <w:rsid w:val="00034585"/>
    <w:rsid w:val="000345AB"/>
    <w:rsid w:val="000346E1"/>
    <w:rsid w:val="00034932"/>
    <w:rsid w:val="00034C75"/>
    <w:rsid w:val="000355F4"/>
    <w:rsid w:val="00035643"/>
    <w:rsid w:val="00035756"/>
    <w:rsid w:val="00036430"/>
    <w:rsid w:val="00036B76"/>
    <w:rsid w:val="00036E69"/>
    <w:rsid w:val="00037250"/>
    <w:rsid w:val="0003757C"/>
    <w:rsid w:val="000375C3"/>
    <w:rsid w:val="0003762B"/>
    <w:rsid w:val="000378F2"/>
    <w:rsid w:val="000378F6"/>
    <w:rsid w:val="00037D7B"/>
    <w:rsid w:val="000401E3"/>
    <w:rsid w:val="0004094D"/>
    <w:rsid w:val="00040BE3"/>
    <w:rsid w:val="00041177"/>
    <w:rsid w:val="00041701"/>
    <w:rsid w:val="00041815"/>
    <w:rsid w:val="00041979"/>
    <w:rsid w:val="000419BB"/>
    <w:rsid w:val="00042941"/>
    <w:rsid w:val="00043991"/>
    <w:rsid w:val="000441D5"/>
    <w:rsid w:val="000446AF"/>
    <w:rsid w:val="00044B1C"/>
    <w:rsid w:val="0004536A"/>
    <w:rsid w:val="00045E53"/>
    <w:rsid w:val="00046593"/>
    <w:rsid w:val="00046A77"/>
    <w:rsid w:val="000472BB"/>
    <w:rsid w:val="0004759A"/>
    <w:rsid w:val="00050183"/>
    <w:rsid w:val="00050B9F"/>
    <w:rsid w:val="0005117F"/>
    <w:rsid w:val="000511BD"/>
    <w:rsid w:val="000514FA"/>
    <w:rsid w:val="00051A17"/>
    <w:rsid w:val="00051BBF"/>
    <w:rsid w:val="00051BF2"/>
    <w:rsid w:val="00051F41"/>
    <w:rsid w:val="00052505"/>
    <w:rsid w:val="00052AE4"/>
    <w:rsid w:val="00052C1E"/>
    <w:rsid w:val="00052FFE"/>
    <w:rsid w:val="000531DF"/>
    <w:rsid w:val="00054F43"/>
    <w:rsid w:val="00055187"/>
    <w:rsid w:val="00055754"/>
    <w:rsid w:val="000558A1"/>
    <w:rsid w:val="00056712"/>
    <w:rsid w:val="0005791E"/>
    <w:rsid w:val="00057AEE"/>
    <w:rsid w:val="00057B62"/>
    <w:rsid w:val="00057FBD"/>
    <w:rsid w:val="0006011E"/>
    <w:rsid w:val="0006075C"/>
    <w:rsid w:val="00060947"/>
    <w:rsid w:val="00060E99"/>
    <w:rsid w:val="000619E1"/>
    <w:rsid w:val="00061A8A"/>
    <w:rsid w:val="00061B92"/>
    <w:rsid w:val="00061D7F"/>
    <w:rsid w:val="00061F13"/>
    <w:rsid w:val="000622B3"/>
    <w:rsid w:val="00062569"/>
    <w:rsid w:val="000629B7"/>
    <w:rsid w:val="00062A33"/>
    <w:rsid w:val="00062BAF"/>
    <w:rsid w:val="00062E79"/>
    <w:rsid w:val="00063514"/>
    <w:rsid w:val="000635CF"/>
    <w:rsid w:val="00063C3C"/>
    <w:rsid w:val="00063D21"/>
    <w:rsid w:val="00063EF0"/>
    <w:rsid w:val="0006423A"/>
    <w:rsid w:val="000646B0"/>
    <w:rsid w:val="00065019"/>
    <w:rsid w:val="000652CC"/>
    <w:rsid w:val="000653CA"/>
    <w:rsid w:val="000656AE"/>
    <w:rsid w:val="00065804"/>
    <w:rsid w:val="0006625C"/>
    <w:rsid w:val="0006670C"/>
    <w:rsid w:val="000667E3"/>
    <w:rsid w:val="000673E6"/>
    <w:rsid w:val="000675B8"/>
    <w:rsid w:val="00067838"/>
    <w:rsid w:val="00067AF8"/>
    <w:rsid w:val="00067D86"/>
    <w:rsid w:val="00070281"/>
    <w:rsid w:val="0007154F"/>
    <w:rsid w:val="00071BE5"/>
    <w:rsid w:val="00071E95"/>
    <w:rsid w:val="00071E9D"/>
    <w:rsid w:val="000729C2"/>
    <w:rsid w:val="00073174"/>
    <w:rsid w:val="00073575"/>
    <w:rsid w:val="000735C2"/>
    <w:rsid w:val="00073F13"/>
    <w:rsid w:val="00074031"/>
    <w:rsid w:val="00074154"/>
    <w:rsid w:val="000749B0"/>
    <w:rsid w:val="00074B0D"/>
    <w:rsid w:val="00074CBD"/>
    <w:rsid w:val="0007522E"/>
    <w:rsid w:val="00075459"/>
    <w:rsid w:val="00075A56"/>
    <w:rsid w:val="00075D0C"/>
    <w:rsid w:val="00075DB8"/>
    <w:rsid w:val="0007654C"/>
    <w:rsid w:val="000767EE"/>
    <w:rsid w:val="00076F68"/>
    <w:rsid w:val="000777B8"/>
    <w:rsid w:val="000801EC"/>
    <w:rsid w:val="00080254"/>
    <w:rsid w:val="000803E5"/>
    <w:rsid w:val="000804EE"/>
    <w:rsid w:val="0008088E"/>
    <w:rsid w:val="000808CC"/>
    <w:rsid w:val="00080A41"/>
    <w:rsid w:val="00080B17"/>
    <w:rsid w:val="00080E69"/>
    <w:rsid w:val="0008112C"/>
    <w:rsid w:val="00081751"/>
    <w:rsid w:val="00081896"/>
    <w:rsid w:val="00081B39"/>
    <w:rsid w:val="00082395"/>
    <w:rsid w:val="000826CD"/>
    <w:rsid w:val="00083265"/>
    <w:rsid w:val="00083FEA"/>
    <w:rsid w:val="0008401F"/>
    <w:rsid w:val="00084695"/>
    <w:rsid w:val="000849A2"/>
    <w:rsid w:val="000849E7"/>
    <w:rsid w:val="00084A4B"/>
    <w:rsid w:val="000854F7"/>
    <w:rsid w:val="00085FE4"/>
    <w:rsid w:val="0008603A"/>
    <w:rsid w:val="000863B2"/>
    <w:rsid w:val="0008679E"/>
    <w:rsid w:val="0008687C"/>
    <w:rsid w:val="000870C7"/>
    <w:rsid w:val="0008721E"/>
    <w:rsid w:val="00087273"/>
    <w:rsid w:val="00087567"/>
    <w:rsid w:val="00090C5A"/>
    <w:rsid w:val="00090F04"/>
    <w:rsid w:val="00090F28"/>
    <w:rsid w:val="00091125"/>
    <w:rsid w:val="00091748"/>
    <w:rsid w:val="00091E35"/>
    <w:rsid w:val="00092FF4"/>
    <w:rsid w:val="000935EC"/>
    <w:rsid w:val="0009393B"/>
    <w:rsid w:val="00093AFA"/>
    <w:rsid w:val="00093D99"/>
    <w:rsid w:val="000941D4"/>
    <w:rsid w:val="00094969"/>
    <w:rsid w:val="00094E77"/>
    <w:rsid w:val="00095490"/>
    <w:rsid w:val="000954DA"/>
    <w:rsid w:val="0009554F"/>
    <w:rsid w:val="000955FF"/>
    <w:rsid w:val="000958C5"/>
    <w:rsid w:val="00095B06"/>
    <w:rsid w:val="00095F8F"/>
    <w:rsid w:val="000962F8"/>
    <w:rsid w:val="000963EA"/>
    <w:rsid w:val="000965B6"/>
    <w:rsid w:val="00096760"/>
    <w:rsid w:val="00096C0A"/>
    <w:rsid w:val="0009703B"/>
    <w:rsid w:val="000972A3"/>
    <w:rsid w:val="000972EE"/>
    <w:rsid w:val="00097678"/>
    <w:rsid w:val="000976E0"/>
    <w:rsid w:val="00097904"/>
    <w:rsid w:val="00097E82"/>
    <w:rsid w:val="000A0C5F"/>
    <w:rsid w:val="000A0C89"/>
    <w:rsid w:val="000A11A7"/>
    <w:rsid w:val="000A12E6"/>
    <w:rsid w:val="000A1316"/>
    <w:rsid w:val="000A1935"/>
    <w:rsid w:val="000A2070"/>
    <w:rsid w:val="000A23F6"/>
    <w:rsid w:val="000A2524"/>
    <w:rsid w:val="000A2D7E"/>
    <w:rsid w:val="000A3293"/>
    <w:rsid w:val="000A3492"/>
    <w:rsid w:val="000A3CA2"/>
    <w:rsid w:val="000A3F26"/>
    <w:rsid w:val="000A4151"/>
    <w:rsid w:val="000A42A2"/>
    <w:rsid w:val="000A4360"/>
    <w:rsid w:val="000A4CCA"/>
    <w:rsid w:val="000A4D38"/>
    <w:rsid w:val="000A5635"/>
    <w:rsid w:val="000A57F6"/>
    <w:rsid w:val="000A5830"/>
    <w:rsid w:val="000A59DF"/>
    <w:rsid w:val="000A5DF0"/>
    <w:rsid w:val="000A5E05"/>
    <w:rsid w:val="000A619B"/>
    <w:rsid w:val="000A66A6"/>
    <w:rsid w:val="000A6764"/>
    <w:rsid w:val="000A6D47"/>
    <w:rsid w:val="000B061A"/>
    <w:rsid w:val="000B07ED"/>
    <w:rsid w:val="000B0D23"/>
    <w:rsid w:val="000B0F98"/>
    <w:rsid w:val="000B158D"/>
    <w:rsid w:val="000B1E77"/>
    <w:rsid w:val="000B1EA9"/>
    <w:rsid w:val="000B241C"/>
    <w:rsid w:val="000B2E83"/>
    <w:rsid w:val="000B302B"/>
    <w:rsid w:val="000B3241"/>
    <w:rsid w:val="000B3280"/>
    <w:rsid w:val="000B39F2"/>
    <w:rsid w:val="000B3A59"/>
    <w:rsid w:val="000B3C9A"/>
    <w:rsid w:val="000B408B"/>
    <w:rsid w:val="000B420D"/>
    <w:rsid w:val="000B45A1"/>
    <w:rsid w:val="000B4C1B"/>
    <w:rsid w:val="000B5283"/>
    <w:rsid w:val="000B5ABF"/>
    <w:rsid w:val="000B5DE0"/>
    <w:rsid w:val="000B5F1D"/>
    <w:rsid w:val="000B69E0"/>
    <w:rsid w:val="000B69FC"/>
    <w:rsid w:val="000B6CCD"/>
    <w:rsid w:val="000B73E9"/>
    <w:rsid w:val="000B7476"/>
    <w:rsid w:val="000B7623"/>
    <w:rsid w:val="000B76A0"/>
    <w:rsid w:val="000B791E"/>
    <w:rsid w:val="000B7CA2"/>
    <w:rsid w:val="000B7CFA"/>
    <w:rsid w:val="000B7E1A"/>
    <w:rsid w:val="000C019B"/>
    <w:rsid w:val="000C082F"/>
    <w:rsid w:val="000C0E2E"/>
    <w:rsid w:val="000C0EC7"/>
    <w:rsid w:val="000C1055"/>
    <w:rsid w:val="000C1A50"/>
    <w:rsid w:val="000C2367"/>
    <w:rsid w:val="000C2E6D"/>
    <w:rsid w:val="000C2F65"/>
    <w:rsid w:val="000C3EF9"/>
    <w:rsid w:val="000C44C9"/>
    <w:rsid w:val="000C4A75"/>
    <w:rsid w:val="000C4B50"/>
    <w:rsid w:val="000C4BCB"/>
    <w:rsid w:val="000C5537"/>
    <w:rsid w:val="000C5622"/>
    <w:rsid w:val="000C5B00"/>
    <w:rsid w:val="000C5C27"/>
    <w:rsid w:val="000C5D91"/>
    <w:rsid w:val="000C5DDB"/>
    <w:rsid w:val="000C625E"/>
    <w:rsid w:val="000C6BEC"/>
    <w:rsid w:val="000C7364"/>
    <w:rsid w:val="000C7ADD"/>
    <w:rsid w:val="000C7B3B"/>
    <w:rsid w:val="000D0250"/>
    <w:rsid w:val="000D04FC"/>
    <w:rsid w:val="000D06BF"/>
    <w:rsid w:val="000D0BB2"/>
    <w:rsid w:val="000D1095"/>
    <w:rsid w:val="000D1405"/>
    <w:rsid w:val="000D174E"/>
    <w:rsid w:val="000D178D"/>
    <w:rsid w:val="000D185D"/>
    <w:rsid w:val="000D1C06"/>
    <w:rsid w:val="000D2492"/>
    <w:rsid w:val="000D24F7"/>
    <w:rsid w:val="000D270F"/>
    <w:rsid w:val="000D2B05"/>
    <w:rsid w:val="000D375D"/>
    <w:rsid w:val="000D3A21"/>
    <w:rsid w:val="000D3A65"/>
    <w:rsid w:val="000D4035"/>
    <w:rsid w:val="000D408F"/>
    <w:rsid w:val="000D40B3"/>
    <w:rsid w:val="000D4254"/>
    <w:rsid w:val="000D47E2"/>
    <w:rsid w:val="000D52CD"/>
    <w:rsid w:val="000D5427"/>
    <w:rsid w:val="000D554D"/>
    <w:rsid w:val="000D5780"/>
    <w:rsid w:val="000D5B9D"/>
    <w:rsid w:val="000D5DB8"/>
    <w:rsid w:val="000D5E53"/>
    <w:rsid w:val="000D6A65"/>
    <w:rsid w:val="000D7439"/>
    <w:rsid w:val="000D7569"/>
    <w:rsid w:val="000D76D3"/>
    <w:rsid w:val="000D78BC"/>
    <w:rsid w:val="000D7D38"/>
    <w:rsid w:val="000E118D"/>
    <w:rsid w:val="000E1352"/>
    <w:rsid w:val="000E14D0"/>
    <w:rsid w:val="000E16AE"/>
    <w:rsid w:val="000E176E"/>
    <w:rsid w:val="000E1B18"/>
    <w:rsid w:val="000E1C3F"/>
    <w:rsid w:val="000E2368"/>
    <w:rsid w:val="000E2E09"/>
    <w:rsid w:val="000E313C"/>
    <w:rsid w:val="000E324B"/>
    <w:rsid w:val="000E35F3"/>
    <w:rsid w:val="000E3714"/>
    <w:rsid w:val="000E3786"/>
    <w:rsid w:val="000E4C1C"/>
    <w:rsid w:val="000E64F2"/>
    <w:rsid w:val="000E6757"/>
    <w:rsid w:val="000E6E11"/>
    <w:rsid w:val="000E6FC6"/>
    <w:rsid w:val="000E7B24"/>
    <w:rsid w:val="000F0EB2"/>
    <w:rsid w:val="000F1A36"/>
    <w:rsid w:val="000F1CFF"/>
    <w:rsid w:val="000F258C"/>
    <w:rsid w:val="000F2D98"/>
    <w:rsid w:val="000F2E12"/>
    <w:rsid w:val="000F3227"/>
    <w:rsid w:val="000F32B4"/>
    <w:rsid w:val="000F36AD"/>
    <w:rsid w:val="000F404A"/>
    <w:rsid w:val="000F43F9"/>
    <w:rsid w:val="000F46FB"/>
    <w:rsid w:val="000F4799"/>
    <w:rsid w:val="000F5C9E"/>
    <w:rsid w:val="000F5FD9"/>
    <w:rsid w:val="000F6119"/>
    <w:rsid w:val="000F6192"/>
    <w:rsid w:val="000F61D5"/>
    <w:rsid w:val="000F63BE"/>
    <w:rsid w:val="000F6615"/>
    <w:rsid w:val="000F688C"/>
    <w:rsid w:val="000F6E5A"/>
    <w:rsid w:val="000F6FCD"/>
    <w:rsid w:val="000F707C"/>
    <w:rsid w:val="000F7420"/>
    <w:rsid w:val="000F7BF8"/>
    <w:rsid w:val="000F7CEF"/>
    <w:rsid w:val="000F7D31"/>
    <w:rsid w:val="000F7D98"/>
    <w:rsid w:val="001001F8"/>
    <w:rsid w:val="00100307"/>
    <w:rsid w:val="0010047E"/>
    <w:rsid w:val="001005A3"/>
    <w:rsid w:val="0010185B"/>
    <w:rsid w:val="00101FDB"/>
    <w:rsid w:val="00102158"/>
    <w:rsid w:val="0010216E"/>
    <w:rsid w:val="00102278"/>
    <w:rsid w:val="0010249C"/>
    <w:rsid w:val="001024BF"/>
    <w:rsid w:val="0010308D"/>
    <w:rsid w:val="001034CB"/>
    <w:rsid w:val="00103EB4"/>
    <w:rsid w:val="00104966"/>
    <w:rsid w:val="00104AF2"/>
    <w:rsid w:val="00104CBD"/>
    <w:rsid w:val="00104CC0"/>
    <w:rsid w:val="00105842"/>
    <w:rsid w:val="00105A54"/>
    <w:rsid w:val="00105D3B"/>
    <w:rsid w:val="00106131"/>
    <w:rsid w:val="0010686A"/>
    <w:rsid w:val="00106E2E"/>
    <w:rsid w:val="00106F9E"/>
    <w:rsid w:val="00107423"/>
    <w:rsid w:val="001075D7"/>
    <w:rsid w:val="00107C26"/>
    <w:rsid w:val="00107DD4"/>
    <w:rsid w:val="001100BC"/>
    <w:rsid w:val="00110320"/>
    <w:rsid w:val="001109E6"/>
    <w:rsid w:val="00110FB9"/>
    <w:rsid w:val="0011187D"/>
    <w:rsid w:val="00111957"/>
    <w:rsid w:val="00111DB0"/>
    <w:rsid w:val="00112074"/>
    <w:rsid w:val="0011239C"/>
    <w:rsid w:val="001126B1"/>
    <w:rsid w:val="001129DB"/>
    <w:rsid w:val="00113297"/>
    <w:rsid w:val="001136EE"/>
    <w:rsid w:val="00113987"/>
    <w:rsid w:val="00113999"/>
    <w:rsid w:val="00113E40"/>
    <w:rsid w:val="001140F6"/>
    <w:rsid w:val="00114C8C"/>
    <w:rsid w:val="00114DEA"/>
    <w:rsid w:val="0011500D"/>
    <w:rsid w:val="00115589"/>
    <w:rsid w:val="00115A3C"/>
    <w:rsid w:val="00115C87"/>
    <w:rsid w:val="00116407"/>
    <w:rsid w:val="00116C93"/>
    <w:rsid w:val="001171EF"/>
    <w:rsid w:val="0011775D"/>
    <w:rsid w:val="00117B2A"/>
    <w:rsid w:val="00117EE0"/>
    <w:rsid w:val="00117FDA"/>
    <w:rsid w:val="00120CAD"/>
    <w:rsid w:val="00121931"/>
    <w:rsid w:val="001219F6"/>
    <w:rsid w:val="00121AA0"/>
    <w:rsid w:val="001223B0"/>
    <w:rsid w:val="00123218"/>
    <w:rsid w:val="00123225"/>
    <w:rsid w:val="001233FE"/>
    <w:rsid w:val="00123810"/>
    <w:rsid w:val="00123D35"/>
    <w:rsid w:val="00123DF2"/>
    <w:rsid w:val="00124018"/>
    <w:rsid w:val="001240AF"/>
    <w:rsid w:val="0012426C"/>
    <w:rsid w:val="00124409"/>
    <w:rsid w:val="001245D7"/>
    <w:rsid w:val="001247AB"/>
    <w:rsid w:val="001248F4"/>
    <w:rsid w:val="00124D05"/>
    <w:rsid w:val="001251F1"/>
    <w:rsid w:val="00125392"/>
    <w:rsid w:val="00125A88"/>
    <w:rsid w:val="00125F98"/>
    <w:rsid w:val="001262A2"/>
    <w:rsid w:val="001263AD"/>
    <w:rsid w:val="001266A3"/>
    <w:rsid w:val="00126869"/>
    <w:rsid w:val="00126E4F"/>
    <w:rsid w:val="00127458"/>
    <w:rsid w:val="001274D8"/>
    <w:rsid w:val="0013010E"/>
    <w:rsid w:val="001301A2"/>
    <w:rsid w:val="00130657"/>
    <w:rsid w:val="00131149"/>
    <w:rsid w:val="001315A0"/>
    <w:rsid w:val="001319C4"/>
    <w:rsid w:val="00131A61"/>
    <w:rsid w:val="00131B0E"/>
    <w:rsid w:val="00132486"/>
    <w:rsid w:val="001326B6"/>
    <w:rsid w:val="00133604"/>
    <w:rsid w:val="0013369D"/>
    <w:rsid w:val="001338CE"/>
    <w:rsid w:val="00133D36"/>
    <w:rsid w:val="00133EB0"/>
    <w:rsid w:val="0013427E"/>
    <w:rsid w:val="001349EE"/>
    <w:rsid w:val="00135106"/>
    <w:rsid w:val="00135226"/>
    <w:rsid w:val="00135510"/>
    <w:rsid w:val="001356B9"/>
    <w:rsid w:val="001360EA"/>
    <w:rsid w:val="001366D9"/>
    <w:rsid w:val="0013680A"/>
    <w:rsid w:val="001371AC"/>
    <w:rsid w:val="001372C4"/>
    <w:rsid w:val="0013781C"/>
    <w:rsid w:val="0014107F"/>
    <w:rsid w:val="001413FE"/>
    <w:rsid w:val="001423D1"/>
    <w:rsid w:val="001425D8"/>
    <w:rsid w:val="001426C8"/>
    <w:rsid w:val="00142C87"/>
    <w:rsid w:val="00142E4A"/>
    <w:rsid w:val="00143002"/>
    <w:rsid w:val="00143037"/>
    <w:rsid w:val="00143640"/>
    <w:rsid w:val="00143BA0"/>
    <w:rsid w:val="00143DF2"/>
    <w:rsid w:val="00144827"/>
    <w:rsid w:val="0014502E"/>
    <w:rsid w:val="001450E9"/>
    <w:rsid w:val="001462E8"/>
    <w:rsid w:val="0014693A"/>
    <w:rsid w:val="00146B62"/>
    <w:rsid w:val="00147D2C"/>
    <w:rsid w:val="001510FB"/>
    <w:rsid w:val="001512B4"/>
    <w:rsid w:val="001512F3"/>
    <w:rsid w:val="001517EF"/>
    <w:rsid w:val="0015187A"/>
    <w:rsid w:val="00151AF5"/>
    <w:rsid w:val="00151CF3"/>
    <w:rsid w:val="0015280B"/>
    <w:rsid w:val="00152F48"/>
    <w:rsid w:val="00153539"/>
    <w:rsid w:val="001535F7"/>
    <w:rsid w:val="001542B9"/>
    <w:rsid w:val="0015504D"/>
    <w:rsid w:val="00155E3F"/>
    <w:rsid w:val="001560F4"/>
    <w:rsid w:val="0015613C"/>
    <w:rsid w:val="00156193"/>
    <w:rsid w:val="0015646B"/>
    <w:rsid w:val="0015657E"/>
    <w:rsid w:val="001566FA"/>
    <w:rsid w:val="0015752F"/>
    <w:rsid w:val="00157E60"/>
    <w:rsid w:val="00160588"/>
    <w:rsid w:val="00160695"/>
    <w:rsid w:val="00160D3C"/>
    <w:rsid w:val="00160E4D"/>
    <w:rsid w:val="00161158"/>
    <w:rsid w:val="0016189A"/>
    <w:rsid w:val="00161CDC"/>
    <w:rsid w:val="00161CFC"/>
    <w:rsid w:val="00162479"/>
    <w:rsid w:val="0016248A"/>
    <w:rsid w:val="0016276C"/>
    <w:rsid w:val="0016289A"/>
    <w:rsid w:val="00162A9B"/>
    <w:rsid w:val="00162B89"/>
    <w:rsid w:val="00162BF7"/>
    <w:rsid w:val="00162EB4"/>
    <w:rsid w:val="001630C8"/>
    <w:rsid w:val="001634A0"/>
    <w:rsid w:val="00163953"/>
    <w:rsid w:val="001639F4"/>
    <w:rsid w:val="00163B2B"/>
    <w:rsid w:val="00163C0B"/>
    <w:rsid w:val="0016403A"/>
    <w:rsid w:val="001640BE"/>
    <w:rsid w:val="00164374"/>
    <w:rsid w:val="0016498F"/>
    <w:rsid w:val="00164E1D"/>
    <w:rsid w:val="001653D5"/>
    <w:rsid w:val="001655BB"/>
    <w:rsid w:val="00165D9F"/>
    <w:rsid w:val="00165F04"/>
    <w:rsid w:val="00166212"/>
    <w:rsid w:val="0016695E"/>
    <w:rsid w:val="00166ED7"/>
    <w:rsid w:val="00167055"/>
    <w:rsid w:val="00167514"/>
    <w:rsid w:val="00170611"/>
    <w:rsid w:val="00170673"/>
    <w:rsid w:val="00170AE8"/>
    <w:rsid w:val="001717EA"/>
    <w:rsid w:val="001719FD"/>
    <w:rsid w:val="0017273B"/>
    <w:rsid w:val="001728A4"/>
    <w:rsid w:val="00172BFE"/>
    <w:rsid w:val="00172C63"/>
    <w:rsid w:val="0017307F"/>
    <w:rsid w:val="001733D2"/>
    <w:rsid w:val="001734C0"/>
    <w:rsid w:val="00173602"/>
    <w:rsid w:val="001738D0"/>
    <w:rsid w:val="00173C5D"/>
    <w:rsid w:val="00173C7D"/>
    <w:rsid w:val="00173D13"/>
    <w:rsid w:val="001740B2"/>
    <w:rsid w:val="00174370"/>
    <w:rsid w:val="00174737"/>
    <w:rsid w:val="0017485E"/>
    <w:rsid w:val="00175625"/>
    <w:rsid w:val="00175702"/>
    <w:rsid w:val="0017579F"/>
    <w:rsid w:val="001757B8"/>
    <w:rsid w:val="001759D2"/>
    <w:rsid w:val="00175DFE"/>
    <w:rsid w:val="0017605A"/>
    <w:rsid w:val="001761BB"/>
    <w:rsid w:val="00176474"/>
    <w:rsid w:val="0017667C"/>
    <w:rsid w:val="00176B4A"/>
    <w:rsid w:val="00176F89"/>
    <w:rsid w:val="0017709F"/>
    <w:rsid w:val="001776A5"/>
    <w:rsid w:val="00177871"/>
    <w:rsid w:val="00177CD9"/>
    <w:rsid w:val="00180081"/>
    <w:rsid w:val="00180297"/>
    <w:rsid w:val="00180760"/>
    <w:rsid w:val="00180AF5"/>
    <w:rsid w:val="001810AF"/>
    <w:rsid w:val="001827D5"/>
    <w:rsid w:val="00182A3F"/>
    <w:rsid w:val="0018300E"/>
    <w:rsid w:val="001831CE"/>
    <w:rsid w:val="00183566"/>
    <w:rsid w:val="001835B1"/>
    <w:rsid w:val="00183D8C"/>
    <w:rsid w:val="00183E6C"/>
    <w:rsid w:val="0018401D"/>
    <w:rsid w:val="00184083"/>
    <w:rsid w:val="001848BD"/>
    <w:rsid w:val="001850E0"/>
    <w:rsid w:val="001851FA"/>
    <w:rsid w:val="0018557D"/>
    <w:rsid w:val="001855D9"/>
    <w:rsid w:val="001865D1"/>
    <w:rsid w:val="0018666F"/>
    <w:rsid w:val="001869C5"/>
    <w:rsid w:val="001869D4"/>
    <w:rsid w:val="00186B3F"/>
    <w:rsid w:val="001870A1"/>
    <w:rsid w:val="001872DF"/>
    <w:rsid w:val="0018743A"/>
    <w:rsid w:val="0018746A"/>
    <w:rsid w:val="00187A1C"/>
    <w:rsid w:val="00187C4B"/>
    <w:rsid w:val="00187D8D"/>
    <w:rsid w:val="001901B8"/>
    <w:rsid w:val="001902A7"/>
    <w:rsid w:val="00190C2D"/>
    <w:rsid w:val="00190C35"/>
    <w:rsid w:val="00190DC6"/>
    <w:rsid w:val="00191115"/>
    <w:rsid w:val="001912A6"/>
    <w:rsid w:val="00191B29"/>
    <w:rsid w:val="00191D87"/>
    <w:rsid w:val="0019231E"/>
    <w:rsid w:val="0019235F"/>
    <w:rsid w:val="0019271F"/>
    <w:rsid w:val="00192784"/>
    <w:rsid w:val="00192B93"/>
    <w:rsid w:val="00193D5D"/>
    <w:rsid w:val="0019417D"/>
    <w:rsid w:val="0019481F"/>
    <w:rsid w:val="00194BE7"/>
    <w:rsid w:val="00194DC4"/>
    <w:rsid w:val="00195B51"/>
    <w:rsid w:val="00195E09"/>
    <w:rsid w:val="0019735E"/>
    <w:rsid w:val="001973E1"/>
    <w:rsid w:val="0019766E"/>
    <w:rsid w:val="00197AF2"/>
    <w:rsid w:val="00197F37"/>
    <w:rsid w:val="001A123A"/>
    <w:rsid w:val="001A1990"/>
    <w:rsid w:val="001A1AB4"/>
    <w:rsid w:val="001A1F14"/>
    <w:rsid w:val="001A208F"/>
    <w:rsid w:val="001A27BB"/>
    <w:rsid w:val="001A2869"/>
    <w:rsid w:val="001A2A21"/>
    <w:rsid w:val="001A2B5B"/>
    <w:rsid w:val="001A2CE6"/>
    <w:rsid w:val="001A2FE5"/>
    <w:rsid w:val="001A305F"/>
    <w:rsid w:val="001A3761"/>
    <w:rsid w:val="001A3E12"/>
    <w:rsid w:val="001A460F"/>
    <w:rsid w:val="001A4B27"/>
    <w:rsid w:val="001A5821"/>
    <w:rsid w:val="001A5C5B"/>
    <w:rsid w:val="001A60B7"/>
    <w:rsid w:val="001A637C"/>
    <w:rsid w:val="001A673E"/>
    <w:rsid w:val="001A7250"/>
    <w:rsid w:val="001A751B"/>
    <w:rsid w:val="001A75C6"/>
    <w:rsid w:val="001A791B"/>
    <w:rsid w:val="001B0000"/>
    <w:rsid w:val="001B0441"/>
    <w:rsid w:val="001B054A"/>
    <w:rsid w:val="001B07DF"/>
    <w:rsid w:val="001B2438"/>
    <w:rsid w:val="001B247C"/>
    <w:rsid w:val="001B3044"/>
    <w:rsid w:val="001B30DA"/>
    <w:rsid w:val="001B322D"/>
    <w:rsid w:val="001B376E"/>
    <w:rsid w:val="001B38F3"/>
    <w:rsid w:val="001B39DB"/>
    <w:rsid w:val="001B4025"/>
    <w:rsid w:val="001B4179"/>
    <w:rsid w:val="001B4547"/>
    <w:rsid w:val="001B4B79"/>
    <w:rsid w:val="001B5663"/>
    <w:rsid w:val="001B568B"/>
    <w:rsid w:val="001B5ACB"/>
    <w:rsid w:val="001B6193"/>
    <w:rsid w:val="001B61DC"/>
    <w:rsid w:val="001B63B1"/>
    <w:rsid w:val="001B64E4"/>
    <w:rsid w:val="001B6664"/>
    <w:rsid w:val="001B6A01"/>
    <w:rsid w:val="001B7473"/>
    <w:rsid w:val="001B7B00"/>
    <w:rsid w:val="001C0337"/>
    <w:rsid w:val="001C03F2"/>
    <w:rsid w:val="001C04D8"/>
    <w:rsid w:val="001C0705"/>
    <w:rsid w:val="001C0B3B"/>
    <w:rsid w:val="001C1471"/>
    <w:rsid w:val="001C1778"/>
    <w:rsid w:val="001C1C8F"/>
    <w:rsid w:val="001C23FF"/>
    <w:rsid w:val="001C24D2"/>
    <w:rsid w:val="001C28D2"/>
    <w:rsid w:val="001C328F"/>
    <w:rsid w:val="001C3C65"/>
    <w:rsid w:val="001C3EC8"/>
    <w:rsid w:val="001C44C1"/>
    <w:rsid w:val="001C44D1"/>
    <w:rsid w:val="001C45AB"/>
    <w:rsid w:val="001C4A93"/>
    <w:rsid w:val="001C4B3C"/>
    <w:rsid w:val="001C4EA8"/>
    <w:rsid w:val="001C5087"/>
    <w:rsid w:val="001C52F3"/>
    <w:rsid w:val="001C561C"/>
    <w:rsid w:val="001C569B"/>
    <w:rsid w:val="001C57C4"/>
    <w:rsid w:val="001C57E8"/>
    <w:rsid w:val="001C5BE8"/>
    <w:rsid w:val="001C607A"/>
    <w:rsid w:val="001C661D"/>
    <w:rsid w:val="001C665C"/>
    <w:rsid w:val="001C73A7"/>
    <w:rsid w:val="001D0176"/>
    <w:rsid w:val="001D0180"/>
    <w:rsid w:val="001D0368"/>
    <w:rsid w:val="001D0486"/>
    <w:rsid w:val="001D08FD"/>
    <w:rsid w:val="001D0901"/>
    <w:rsid w:val="001D0C9D"/>
    <w:rsid w:val="001D0DA5"/>
    <w:rsid w:val="001D1CC8"/>
    <w:rsid w:val="001D241C"/>
    <w:rsid w:val="001D29DE"/>
    <w:rsid w:val="001D2D7B"/>
    <w:rsid w:val="001D3264"/>
    <w:rsid w:val="001D3842"/>
    <w:rsid w:val="001D3A02"/>
    <w:rsid w:val="001D40B9"/>
    <w:rsid w:val="001D462E"/>
    <w:rsid w:val="001D47CA"/>
    <w:rsid w:val="001D579C"/>
    <w:rsid w:val="001D57A5"/>
    <w:rsid w:val="001D5D74"/>
    <w:rsid w:val="001D63CE"/>
    <w:rsid w:val="001D6522"/>
    <w:rsid w:val="001D6536"/>
    <w:rsid w:val="001D6D0F"/>
    <w:rsid w:val="001D7110"/>
    <w:rsid w:val="001D776C"/>
    <w:rsid w:val="001D7FFE"/>
    <w:rsid w:val="001E06D0"/>
    <w:rsid w:val="001E0791"/>
    <w:rsid w:val="001E09B0"/>
    <w:rsid w:val="001E0E7C"/>
    <w:rsid w:val="001E10DE"/>
    <w:rsid w:val="001E155C"/>
    <w:rsid w:val="001E1C6F"/>
    <w:rsid w:val="001E1D8C"/>
    <w:rsid w:val="001E1E7D"/>
    <w:rsid w:val="001E2117"/>
    <w:rsid w:val="001E2522"/>
    <w:rsid w:val="001E27DE"/>
    <w:rsid w:val="001E2E51"/>
    <w:rsid w:val="001E3FC3"/>
    <w:rsid w:val="001E482A"/>
    <w:rsid w:val="001E49E7"/>
    <w:rsid w:val="001E4FC2"/>
    <w:rsid w:val="001E501F"/>
    <w:rsid w:val="001E507A"/>
    <w:rsid w:val="001E59E9"/>
    <w:rsid w:val="001E65A8"/>
    <w:rsid w:val="001E674C"/>
    <w:rsid w:val="001E6780"/>
    <w:rsid w:val="001E682D"/>
    <w:rsid w:val="001E6C4E"/>
    <w:rsid w:val="001E6E4B"/>
    <w:rsid w:val="001E6E6F"/>
    <w:rsid w:val="001E7360"/>
    <w:rsid w:val="001E767A"/>
    <w:rsid w:val="001E7CA4"/>
    <w:rsid w:val="001E7E7C"/>
    <w:rsid w:val="001F045E"/>
    <w:rsid w:val="001F09BF"/>
    <w:rsid w:val="001F0BB9"/>
    <w:rsid w:val="001F0BCA"/>
    <w:rsid w:val="001F1089"/>
    <w:rsid w:val="001F1119"/>
    <w:rsid w:val="001F12EA"/>
    <w:rsid w:val="001F15F9"/>
    <w:rsid w:val="001F1B6D"/>
    <w:rsid w:val="001F1D04"/>
    <w:rsid w:val="001F1D66"/>
    <w:rsid w:val="001F1E13"/>
    <w:rsid w:val="001F2064"/>
    <w:rsid w:val="001F2321"/>
    <w:rsid w:val="001F2D3D"/>
    <w:rsid w:val="001F2D57"/>
    <w:rsid w:val="001F3418"/>
    <w:rsid w:val="001F3484"/>
    <w:rsid w:val="001F3CA7"/>
    <w:rsid w:val="001F3D0A"/>
    <w:rsid w:val="001F490B"/>
    <w:rsid w:val="001F4DA2"/>
    <w:rsid w:val="001F54C7"/>
    <w:rsid w:val="001F5BC8"/>
    <w:rsid w:val="001F5C9D"/>
    <w:rsid w:val="001F6939"/>
    <w:rsid w:val="001F6D22"/>
    <w:rsid w:val="001F6D50"/>
    <w:rsid w:val="001F74D5"/>
    <w:rsid w:val="001F7AE3"/>
    <w:rsid w:val="001F7D76"/>
    <w:rsid w:val="002001F2"/>
    <w:rsid w:val="00200359"/>
    <w:rsid w:val="0020035D"/>
    <w:rsid w:val="002005AA"/>
    <w:rsid w:val="002009A3"/>
    <w:rsid w:val="00200C9C"/>
    <w:rsid w:val="00201363"/>
    <w:rsid w:val="002014B2"/>
    <w:rsid w:val="002017E4"/>
    <w:rsid w:val="002019FD"/>
    <w:rsid w:val="002019FF"/>
    <w:rsid w:val="00201BBE"/>
    <w:rsid w:val="00202152"/>
    <w:rsid w:val="002024CB"/>
    <w:rsid w:val="0020281D"/>
    <w:rsid w:val="0020298F"/>
    <w:rsid w:val="00202C9B"/>
    <w:rsid w:val="00202F4C"/>
    <w:rsid w:val="00203039"/>
    <w:rsid w:val="0020305E"/>
    <w:rsid w:val="002035A7"/>
    <w:rsid w:val="00203900"/>
    <w:rsid w:val="002039BE"/>
    <w:rsid w:val="00203C87"/>
    <w:rsid w:val="00203E53"/>
    <w:rsid w:val="00204101"/>
    <w:rsid w:val="00204149"/>
    <w:rsid w:val="002049D4"/>
    <w:rsid w:val="00204C39"/>
    <w:rsid w:val="00204E12"/>
    <w:rsid w:val="00204E4E"/>
    <w:rsid w:val="00204F88"/>
    <w:rsid w:val="0020586E"/>
    <w:rsid w:val="00205975"/>
    <w:rsid w:val="002059DB"/>
    <w:rsid w:val="00205F9F"/>
    <w:rsid w:val="0020664E"/>
    <w:rsid w:val="0020669D"/>
    <w:rsid w:val="002068A4"/>
    <w:rsid w:val="00206D9D"/>
    <w:rsid w:val="002074C3"/>
    <w:rsid w:val="00207758"/>
    <w:rsid w:val="002107BE"/>
    <w:rsid w:val="002109E4"/>
    <w:rsid w:val="0021111C"/>
    <w:rsid w:val="002111A3"/>
    <w:rsid w:val="00211542"/>
    <w:rsid w:val="00211E2D"/>
    <w:rsid w:val="002121C6"/>
    <w:rsid w:val="002125DB"/>
    <w:rsid w:val="002128DF"/>
    <w:rsid w:val="00212D82"/>
    <w:rsid w:val="00213374"/>
    <w:rsid w:val="002133FB"/>
    <w:rsid w:val="00213903"/>
    <w:rsid w:val="00213F47"/>
    <w:rsid w:val="0021453F"/>
    <w:rsid w:val="002148A9"/>
    <w:rsid w:val="00214AB6"/>
    <w:rsid w:val="00214B7C"/>
    <w:rsid w:val="00215178"/>
    <w:rsid w:val="002152BB"/>
    <w:rsid w:val="002155C7"/>
    <w:rsid w:val="0021591A"/>
    <w:rsid w:val="00216412"/>
    <w:rsid w:val="00216672"/>
    <w:rsid w:val="002166D9"/>
    <w:rsid w:val="00217B8D"/>
    <w:rsid w:val="00217FF9"/>
    <w:rsid w:val="00220148"/>
    <w:rsid w:val="00220815"/>
    <w:rsid w:val="0022090B"/>
    <w:rsid w:val="002209B5"/>
    <w:rsid w:val="00220C15"/>
    <w:rsid w:val="002212D2"/>
    <w:rsid w:val="00221642"/>
    <w:rsid w:val="002224EC"/>
    <w:rsid w:val="002226A9"/>
    <w:rsid w:val="0022276F"/>
    <w:rsid w:val="00222B66"/>
    <w:rsid w:val="002239CE"/>
    <w:rsid w:val="00224032"/>
    <w:rsid w:val="00224DAB"/>
    <w:rsid w:val="00224F6D"/>
    <w:rsid w:val="0022543F"/>
    <w:rsid w:val="00225576"/>
    <w:rsid w:val="00225D06"/>
    <w:rsid w:val="00226161"/>
    <w:rsid w:val="002262E0"/>
    <w:rsid w:val="00227CAF"/>
    <w:rsid w:val="00227DB7"/>
    <w:rsid w:val="00230044"/>
    <w:rsid w:val="0023062A"/>
    <w:rsid w:val="00231E23"/>
    <w:rsid w:val="00231E9A"/>
    <w:rsid w:val="0023280A"/>
    <w:rsid w:val="0023352B"/>
    <w:rsid w:val="00233877"/>
    <w:rsid w:val="00233DAC"/>
    <w:rsid w:val="00234241"/>
    <w:rsid w:val="002343C2"/>
    <w:rsid w:val="002346F4"/>
    <w:rsid w:val="002348F1"/>
    <w:rsid w:val="00234ADC"/>
    <w:rsid w:val="00234CBE"/>
    <w:rsid w:val="002352FF"/>
    <w:rsid w:val="00235838"/>
    <w:rsid w:val="00235DE6"/>
    <w:rsid w:val="00236294"/>
    <w:rsid w:val="002365FB"/>
    <w:rsid w:val="00236609"/>
    <w:rsid w:val="00237759"/>
    <w:rsid w:val="0023783B"/>
    <w:rsid w:val="0024016E"/>
    <w:rsid w:val="002403E7"/>
    <w:rsid w:val="00240483"/>
    <w:rsid w:val="00240753"/>
    <w:rsid w:val="00241196"/>
    <w:rsid w:val="002411EF"/>
    <w:rsid w:val="00241274"/>
    <w:rsid w:val="002413C3"/>
    <w:rsid w:val="00241BE8"/>
    <w:rsid w:val="002420D0"/>
    <w:rsid w:val="002420D9"/>
    <w:rsid w:val="002424D7"/>
    <w:rsid w:val="00243C8E"/>
    <w:rsid w:val="00243F2B"/>
    <w:rsid w:val="0024474C"/>
    <w:rsid w:val="00245307"/>
    <w:rsid w:val="002454CF"/>
    <w:rsid w:val="00245767"/>
    <w:rsid w:val="00245B6A"/>
    <w:rsid w:val="00245FCF"/>
    <w:rsid w:val="00246465"/>
    <w:rsid w:val="00246AEC"/>
    <w:rsid w:val="00246EAA"/>
    <w:rsid w:val="002472CB"/>
    <w:rsid w:val="00247E9E"/>
    <w:rsid w:val="00250449"/>
    <w:rsid w:val="00250ADF"/>
    <w:rsid w:val="002510EC"/>
    <w:rsid w:val="002516A7"/>
    <w:rsid w:val="00251CA6"/>
    <w:rsid w:val="00252427"/>
    <w:rsid w:val="002531C9"/>
    <w:rsid w:val="002531F8"/>
    <w:rsid w:val="00253644"/>
    <w:rsid w:val="00253A0B"/>
    <w:rsid w:val="00253C0E"/>
    <w:rsid w:val="002541A1"/>
    <w:rsid w:val="00254749"/>
    <w:rsid w:val="002552BB"/>
    <w:rsid w:val="00255518"/>
    <w:rsid w:val="00255898"/>
    <w:rsid w:val="00256215"/>
    <w:rsid w:val="00256331"/>
    <w:rsid w:val="00256BDB"/>
    <w:rsid w:val="0025713C"/>
    <w:rsid w:val="0025727B"/>
    <w:rsid w:val="00257AA4"/>
    <w:rsid w:val="00260A44"/>
    <w:rsid w:val="0026100E"/>
    <w:rsid w:val="00261BAE"/>
    <w:rsid w:val="00262574"/>
    <w:rsid w:val="00262690"/>
    <w:rsid w:val="00262F92"/>
    <w:rsid w:val="00263444"/>
    <w:rsid w:val="00263B4C"/>
    <w:rsid w:val="00263DBF"/>
    <w:rsid w:val="00264005"/>
    <w:rsid w:val="00264210"/>
    <w:rsid w:val="002643CE"/>
    <w:rsid w:val="002647F7"/>
    <w:rsid w:val="002652A6"/>
    <w:rsid w:val="00265477"/>
    <w:rsid w:val="00265705"/>
    <w:rsid w:val="00265ACA"/>
    <w:rsid w:val="00265DCC"/>
    <w:rsid w:val="00266378"/>
    <w:rsid w:val="00266614"/>
    <w:rsid w:val="002666D1"/>
    <w:rsid w:val="00266700"/>
    <w:rsid w:val="0026754C"/>
    <w:rsid w:val="00267CA2"/>
    <w:rsid w:val="00267E7D"/>
    <w:rsid w:val="002701EF"/>
    <w:rsid w:val="002708E6"/>
    <w:rsid w:val="002709E9"/>
    <w:rsid w:val="00271674"/>
    <w:rsid w:val="002717E7"/>
    <w:rsid w:val="0027258B"/>
    <w:rsid w:val="00272786"/>
    <w:rsid w:val="00272798"/>
    <w:rsid w:val="00272E53"/>
    <w:rsid w:val="00272EDE"/>
    <w:rsid w:val="00273458"/>
    <w:rsid w:val="00273D0A"/>
    <w:rsid w:val="00274231"/>
    <w:rsid w:val="002745D0"/>
    <w:rsid w:val="002747A7"/>
    <w:rsid w:val="00274E8E"/>
    <w:rsid w:val="00275A61"/>
    <w:rsid w:val="00275E39"/>
    <w:rsid w:val="00275F52"/>
    <w:rsid w:val="002760A3"/>
    <w:rsid w:val="002760C8"/>
    <w:rsid w:val="002761AC"/>
    <w:rsid w:val="002765C2"/>
    <w:rsid w:val="00276C5D"/>
    <w:rsid w:val="00277351"/>
    <w:rsid w:val="0027757F"/>
    <w:rsid w:val="002777D6"/>
    <w:rsid w:val="00277CB5"/>
    <w:rsid w:val="00280546"/>
    <w:rsid w:val="00280CBF"/>
    <w:rsid w:val="00280F28"/>
    <w:rsid w:val="00281B20"/>
    <w:rsid w:val="00281CAC"/>
    <w:rsid w:val="00282786"/>
    <w:rsid w:val="00282C16"/>
    <w:rsid w:val="00282EC9"/>
    <w:rsid w:val="00282EDB"/>
    <w:rsid w:val="00283142"/>
    <w:rsid w:val="00283259"/>
    <w:rsid w:val="002832BA"/>
    <w:rsid w:val="002833C9"/>
    <w:rsid w:val="002833DA"/>
    <w:rsid w:val="00283655"/>
    <w:rsid w:val="0028367E"/>
    <w:rsid w:val="002838D6"/>
    <w:rsid w:val="00284274"/>
    <w:rsid w:val="002843AD"/>
    <w:rsid w:val="00284576"/>
    <w:rsid w:val="002846F6"/>
    <w:rsid w:val="002848AC"/>
    <w:rsid w:val="00284BA7"/>
    <w:rsid w:val="00284F5C"/>
    <w:rsid w:val="002854D3"/>
    <w:rsid w:val="00285C57"/>
    <w:rsid w:val="00285D81"/>
    <w:rsid w:val="00285E19"/>
    <w:rsid w:val="00285F19"/>
    <w:rsid w:val="002861C7"/>
    <w:rsid w:val="00286432"/>
    <w:rsid w:val="002865B1"/>
    <w:rsid w:val="00287165"/>
    <w:rsid w:val="002875B0"/>
    <w:rsid w:val="00287672"/>
    <w:rsid w:val="00287847"/>
    <w:rsid w:val="00287E0D"/>
    <w:rsid w:val="00287EDD"/>
    <w:rsid w:val="00290487"/>
    <w:rsid w:val="00290E50"/>
    <w:rsid w:val="002912A0"/>
    <w:rsid w:val="00291E12"/>
    <w:rsid w:val="00291F4B"/>
    <w:rsid w:val="002930CD"/>
    <w:rsid w:val="00293764"/>
    <w:rsid w:val="002937DA"/>
    <w:rsid w:val="002938EB"/>
    <w:rsid w:val="00293BF4"/>
    <w:rsid w:val="00293C8E"/>
    <w:rsid w:val="00293CA3"/>
    <w:rsid w:val="00293E10"/>
    <w:rsid w:val="0029440C"/>
    <w:rsid w:val="0029488C"/>
    <w:rsid w:val="00295065"/>
    <w:rsid w:val="00295406"/>
    <w:rsid w:val="002957E5"/>
    <w:rsid w:val="00295CE4"/>
    <w:rsid w:val="002966E9"/>
    <w:rsid w:val="002972B8"/>
    <w:rsid w:val="002973F2"/>
    <w:rsid w:val="002976E6"/>
    <w:rsid w:val="00297740"/>
    <w:rsid w:val="0029784B"/>
    <w:rsid w:val="002978E7"/>
    <w:rsid w:val="00297C0B"/>
    <w:rsid w:val="00297FB3"/>
    <w:rsid w:val="002A022E"/>
    <w:rsid w:val="002A0420"/>
    <w:rsid w:val="002A0519"/>
    <w:rsid w:val="002A0B58"/>
    <w:rsid w:val="002A12D1"/>
    <w:rsid w:val="002A18EB"/>
    <w:rsid w:val="002A1932"/>
    <w:rsid w:val="002A1B7F"/>
    <w:rsid w:val="002A1BF8"/>
    <w:rsid w:val="002A1EC9"/>
    <w:rsid w:val="002A2238"/>
    <w:rsid w:val="002A2C92"/>
    <w:rsid w:val="002A2CA5"/>
    <w:rsid w:val="002A2FD5"/>
    <w:rsid w:val="002A3079"/>
    <w:rsid w:val="002A3393"/>
    <w:rsid w:val="002A35DE"/>
    <w:rsid w:val="002A38B7"/>
    <w:rsid w:val="002A3B24"/>
    <w:rsid w:val="002A3BAC"/>
    <w:rsid w:val="002A3E07"/>
    <w:rsid w:val="002A3E4C"/>
    <w:rsid w:val="002A3E67"/>
    <w:rsid w:val="002A424E"/>
    <w:rsid w:val="002A4252"/>
    <w:rsid w:val="002A4603"/>
    <w:rsid w:val="002A4620"/>
    <w:rsid w:val="002A48FB"/>
    <w:rsid w:val="002A51D4"/>
    <w:rsid w:val="002A5658"/>
    <w:rsid w:val="002A587C"/>
    <w:rsid w:val="002A5C9F"/>
    <w:rsid w:val="002A6083"/>
    <w:rsid w:val="002A666A"/>
    <w:rsid w:val="002A6B1E"/>
    <w:rsid w:val="002A6CFB"/>
    <w:rsid w:val="002A6DB4"/>
    <w:rsid w:val="002A7C7E"/>
    <w:rsid w:val="002B0092"/>
    <w:rsid w:val="002B0746"/>
    <w:rsid w:val="002B0F3A"/>
    <w:rsid w:val="002B1176"/>
    <w:rsid w:val="002B2258"/>
    <w:rsid w:val="002B267B"/>
    <w:rsid w:val="002B2CE5"/>
    <w:rsid w:val="002B2DB0"/>
    <w:rsid w:val="002B2EA6"/>
    <w:rsid w:val="002B3161"/>
    <w:rsid w:val="002B3626"/>
    <w:rsid w:val="002B363A"/>
    <w:rsid w:val="002B3718"/>
    <w:rsid w:val="002B3E54"/>
    <w:rsid w:val="002B4208"/>
    <w:rsid w:val="002B4249"/>
    <w:rsid w:val="002B4979"/>
    <w:rsid w:val="002B4B25"/>
    <w:rsid w:val="002B4E3F"/>
    <w:rsid w:val="002B535E"/>
    <w:rsid w:val="002B54F3"/>
    <w:rsid w:val="002B64E2"/>
    <w:rsid w:val="002B70E6"/>
    <w:rsid w:val="002B74FD"/>
    <w:rsid w:val="002B79C2"/>
    <w:rsid w:val="002B7E82"/>
    <w:rsid w:val="002C0492"/>
    <w:rsid w:val="002C063D"/>
    <w:rsid w:val="002C0E8F"/>
    <w:rsid w:val="002C1683"/>
    <w:rsid w:val="002C240A"/>
    <w:rsid w:val="002C3692"/>
    <w:rsid w:val="002C3842"/>
    <w:rsid w:val="002C412F"/>
    <w:rsid w:val="002C4188"/>
    <w:rsid w:val="002C49E2"/>
    <w:rsid w:val="002C4EE4"/>
    <w:rsid w:val="002C5DDE"/>
    <w:rsid w:val="002C5E7D"/>
    <w:rsid w:val="002C5ED4"/>
    <w:rsid w:val="002C5F7A"/>
    <w:rsid w:val="002C5F9D"/>
    <w:rsid w:val="002C6239"/>
    <w:rsid w:val="002C6758"/>
    <w:rsid w:val="002C6D31"/>
    <w:rsid w:val="002C7071"/>
    <w:rsid w:val="002C74BC"/>
    <w:rsid w:val="002C74C7"/>
    <w:rsid w:val="002C781C"/>
    <w:rsid w:val="002C79E5"/>
    <w:rsid w:val="002C7BDB"/>
    <w:rsid w:val="002D019F"/>
    <w:rsid w:val="002D05E6"/>
    <w:rsid w:val="002D083C"/>
    <w:rsid w:val="002D086B"/>
    <w:rsid w:val="002D0A78"/>
    <w:rsid w:val="002D0B68"/>
    <w:rsid w:val="002D1A4E"/>
    <w:rsid w:val="002D1FE2"/>
    <w:rsid w:val="002D20E5"/>
    <w:rsid w:val="002D21DB"/>
    <w:rsid w:val="002D244B"/>
    <w:rsid w:val="002D26E4"/>
    <w:rsid w:val="002D2E77"/>
    <w:rsid w:val="002D3EE9"/>
    <w:rsid w:val="002D405A"/>
    <w:rsid w:val="002D431E"/>
    <w:rsid w:val="002D4605"/>
    <w:rsid w:val="002D502D"/>
    <w:rsid w:val="002D5475"/>
    <w:rsid w:val="002D6112"/>
    <w:rsid w:val="002D690B"/>
    <w:rsid w:val="002D6DCE"/>
    <w:rsid w:val="002D6EBA"/>
    <w:rsid w:val="002D6EBB"/>
    <w:rsid w:val="002D6ED2"/>
    <w:rsid w:val="002D6F39"/>
    <w:rsid w:val="002D785F"/>
    <w:rsid w:val="002D7AD5"/>
    <w:rsid w:val="002D7CE8"/>
    <w:rsid w:val="002E0134"/>
    <w:rsid w:val="002E01A4"/>
    <w:rsid w:val="002E02B3"/>
    <w:rsid w:val="002E04C0"/>
    <w:rsid w:val="002E0862"/>
    <w:rsid w:val="002E0A6E"/>
    <w:rsid w:val="002E0B94"/>
    <w:rsid w:val="002E0BCC"/>
    <w:rsid w:val="002E0F8D"/>
    <w:rsid w:val="002E1025"/>
    <w:rsid w:val="002E1961"/>
    <w:rsid w:val="002E1BE9"/>
    <w:rsid w:val="002E1C71"/>
    <w:rsid w:val="002E32A8"/>
    <w:rsid w:val="002E3554"/>
    <w:rsid w:val="002E3B26"/>
    <w:rsid w:val="002E4F0D"/>
    <w:rsid w:val="002E4F5E"/>
    <w:rsid w:val="002E541E"/>
    <w:rsid w:val="002E69C1"/>
    <w:rsid w:val="002E71AA"/>
    <w:rsid w:val="002E7603"/>
    <w:rsid w:val="002E7924"/>
    <w:rsid w:val="002E7E4A"/>
    <w:rsid w:val="002F0D7A"/>
    <w:rsid w:val="002F10B6"/>
    <w:rsid w:val="002F1125"/>
    <w:rsid w:val="002F1B16"/>
    <w:rsid w:val="002F1EDE"/>
    <w:rsid w:val="002F22B2"/>
    <w:rsid w:val="002F2B70"/>
    <w:rsid w:val="002F2F2A"/>
    <w:rsid w:val="002F35B5"/>
    <w:rsid w:val="002F40A9"/>
    <w:rsid w:val="002F41D3"/>
    <w:rsid w:val="002F45CF"/>
    <w:rsid w:val="002F45E0"/>
    <w:rsid w:val="002F48BC"/>
    <w:rsid w:val="002F5521"/>
    <w:rsid w:val="002F57C5"/>
    <w:rsid w:val="002F5D2F"/>
    <w:rsid w:val="002F753D"/>
    <w:rsid w:val="002F772A"/>
    <w:rsid w:val="002F7C0B"/>
    <w:rsid w:val="002F7CB1"/>
    <w:rsid w:val="002F7EFA"/>
    <w:rsid w:val="00300157"/>
    <w:rsid w:val="00300751"/>
    <w:rsid w:val="00300F88"/>
    <w:rsid w:val="0030132B"/>
    <w:rsid w:val="00301CDF"/>
    <w:rsid w:val="00301DEB"/>
    <w:rsid w:val="003025FB"/>
    <w:rsid w:val="00302BD2"/>
    <w:rsid w:val="00302DDB"/>
    <w:rsid w:val="00303717"/>
    <w:rsid w:val="003039B3"/>
    <w:rsid w:val="00303BDD"/>
    <w:rsid w:val="00303DE8"/>
    <w:rsid w:val="00303FC9"/>
    <w:rsid w:val="00304850"/>
    <w:rsid w:val="00304CB8"/>
    <w:rsid w:val="0030522F"/>
    <w:rsid w:val="0030523E"/>
    <w:rsid w:val="00305865"/>
    <w:rsid w:val="00305C6C"/>
    <w:rsid w:val="00305F7D"/>
    <w:rsid w:val="00306282"/>
    <w:rsid w:val="003062B8"/>
    <w:rsid w:val="003072BA"/>
    <w:rsid w:val="0030732F"/>
    <w:rsid w:val="0030794C"/>
    <w:rsid w:val="00307A92"/>
    <w:rsid w:val="0031061F"/>
    <w:rsid w:val="0031085B"/>
    <w:rsid w:val="00310A6A"/>
    <w:rsid w:val="00310BCF"/>
    <w:rsid w:val="00310D34"/>
    <w:rsid w:val="00310E53"/>
    <w:rsid w:val="00310E5B"/>
    <w:rsid w:val="003115C2"/>
    <w:rsid w:val="003117C1"/>
    <w:rsid w:val="003118A6"/>
    <w:rsid w:val="003118B2"/>
    <w:rsid w:val="00311A26"/>
    <w:rsid w:val="00312526"/>
    <w:rsid w:val="003137E6"/>
    <w:rsid w:val="003137E9"/>
    <w:rsid w:val="003142E4"/>
    <w:rsid w:val="003147C7"/>
    <w:rsid w:val="00314BCB"/>
    <w:rsid w:val="003152FA"/>
    <w:rsid w:val="0031534F"/>
    <w:rsid w:val="003162E1"/>
    <w:rsid w:val="003164BC"/>
    <w:rsid w:val="0031653C"/>
    <w:rsid w:val="00316685"/>
    <w:rsid w:val="00316880"/>
    <w:rsid w:val="00316B0F"/>
    <w:rsid w:val="003171FB"/>
    <w:rsid w:val="00317676"/>
    <w:rsid w:val="003207B7"/>
    <w:rsid w:val="00320ABE"/>
    <w:rsid w:val="00320BA9"/>
    <w:rsid w:val="00320D7F"/>
    <w:rsid w:val="00320E1D"/>
    <w:rsid w:val="003219A0"/>
    <w:rsid w:val="0032213C"/>
    <w:rsid w:val="0032272F"/>
    <w:rsid w:val="00322CEA"/>
    <w:rsid w:val="003230EB"/>
    <w:rsid w:val="00323623"/>
    <w:rsid w:val="00323677"/>
    <w:rsid w:val="003237BA"/>
    <w:rsid w:val="003237C6"/>
    <w:rsid w:val="0032437D"/>
    <w:rsid w:val="00324ADF"/>
    <w:rsid w:val="00325650"/>
    <w:rsid w:val="00325945"/>
    <w:rsid w:val="00325C35"/>
    <w:rsid w:val="00325ED0"/>
    <w:rsid w:val="003261D2"/>
    <w:rsid w:val="00326DE1"/>
    <w:rsid w:val="003271F6"/>
    <w:rsid w:val="003279B3"/>
    <w:rsid w:val="0033078D"/>
    <w:rsid w:val="00330CA2"/>
    <w:rsid w:val="00331048"/>
    <w:rsid w:val="00331143"/>
    <w:rsid w:val="00331299"/>
    <w:rsid w:val="003315E2"/>
    <w:rsid w:val="00331936"/>
    <w:rsid w:val="00331CFC"/>
    <w:rsid w:val="00331D9F"/>
    <w:rsid w:val="00331E87"/>
    <w:rsid w:val="003324F3"/>
    <w:rsid w:val="003329ED"/>
    <w:rsid w:val="00332DDA"/>
    <w:rsid w:val="00333074"/>
    <w:rsid w:val="00333570"/>
    <w:rsid w:val="00333800"/>
    <w:rsid w:val="0033414B"/>
    <w:rsid w:val="003347D5"/>
    <w:rsid w:val="003349B0"/>
    <w:rsid w:val="00334D55"/>
    <w:rsid w:val="00335251"/>
    <w:rsid w:val="00335724"/>
    <w:rsid w:val="00335D88"/>
    <w:rsid w:val="00336316"/>
    <w:rsid w:val="00336451"/>
    <w:rsid w:val="00336B45"/>
    <w:rsid w:val="00336CBD"/>
    <w:rsid w:val="00336D4C"/>
    <w:rsid w:val="00337123"/>
    <w:rsid w:val="003371F3"/>
    <w:rsid w:val="00340180"/>
    <w:rsid w:val="003401D8"/>
    <w:rsid w:val="003401EE"/>
    <w:rsid w:val="003403ED"/>
    <w:rsid w:val="00340885"/>
    <w:rsid w:val="00340D8E"/>
    <w:rsid w:val="00341723"/>
    <w:rsid w:val="003424B8"/>
    <w:rsid w:val="003429D5"/>
    <w:rsid w:val="00342DC9"/>
    <w:rsid w:val="0034343D"/>
    <w:rsid w:val="0034476A"/>
    <w:rsid w:val="003448FE"/>
    <w:rsid w:val="00344908"/>
    <w:rsid w:val="00344B44"/>
    <w:rsid w:val="00344BC6"/>
    <w:rsid w:val="00344D9A"/>
    <w:rsid w:val="0034509F"/>
    <w:rsid w:val="00345106"/>
    <w:rsid w:val="003454FD"/>
    <w:rsid w:val="00345766"/>
    <w:rsid w:val="00345C0B"/>
    <w:rsid w:val="003461B5"/>
    <w:rsid w:val="003462B1"/>
    <w:rsid w:val="00346B0E"/>
    <w:rsid w:val="00346F7C"/>
    <w:rsid w:val="003477DE"/>
    <w:rsid w:val="003479B3"/>
    <w:rsid w:val="00347D33"/>
    <w:rsid w:val="003507B5"/>
    <w:rsid w:val="00351944"/>
    <w:rsid w:val="00351F3A"/>
    <w:rsid w:val="00351FA6"/>
    <w:rsid w:val="00352668"/>
    <w:rsid w:val="003528F9"/>
    <w:rsid w:val="003530D5"/>
    <w:rsid w:val="00353B7F"/>
    <w:rsid w:val="003543BD"/>
    <w:rsid w:val="003544C3"/>
    <w:rsid w:val="00354C64"/>
    <w:rsid w:val="00354CB9"/>
    <w:rsid w:val="00354D35"/>
    <w:rsid w:val="00354E70"/>
    <w:rsid w:val="00354EF1"/>
    <w:rsid w:val="003550B0"/>
    <w:rsid w:val="003554A9"/>
    <w:rsid w:val="0035563A"/>
    <w:rsid w:val="00355FEA"/>
    <w:rsid w:val="00356169"/>
    <w:rsid w:val="00356252"/>
    <w:rsid w:val="003566B4"/>
    <w:rsid w:val="00356AB6"/>
    <w:rsid w:val="00356E64"/>
    <w:rsid w:val="00356F51"/>
    <w:rsid w:val="00357ACD"/>
    <w:rsid w:val="00357E42"/>
    <w:rsid w:val="00360491"/>
    <w:rsid w:val="00360972"/>
    <w:rsid w:val="00360BAE"/>
    <w:rsid w:val="00360D79"/>
    <w:rsid w:val="00360F91"/>
    <w:rsid w:val="003615DE"/>
    <w:rsid w:val="003615E3"/>
    <w:rsid w:val="00361685"/>
    <w:rsid w:val="0036299E"/>
    <w:rsid w:val="00362CB1"/>
    <w:rsid w:val="00362D69"/>
    <w:rsid w:val="00362E4F"/>
    <w:rsid w:val="003632EF"/>
    <w:rsid w:val="00364F22"/>
    <w:rsid w:val="00365702"/>
    <w:rsid w:val="0036595A"/>
    <w:rsid w:val="00365CC1"/>
    <w:rsid w:val="00366932"/>
    <w:rsid w:val="00366B0D"/>
    <w:rsid w:val="00367A5C"/>
    <w:rsid w:val="00367E6C"/>
    <w:rsid w:val="00370A9F"/>
    <w:rsid w:val="00370E37"/>
    <w:rsid w:val="003714C7"/>
    <w:rsid w:val="00371869"/>
    <w:rsid w:val="0037219C"/>
    <w:rsid w:val="003730EB"/>
    <w:rsid w:val="003732BD"/>
    <w:rsid w:val="00373360"/>
    <w:rsid w:val="00373465"/>
    <w:rsid w:val="003737CE"/>
    <w:rsid w:val="00373902"/>
    <w:rsid w:val="00373B9D"/>
    <w:rsid w:val="00373D53"/>
    <w:rsid w:val="00374288"/>
    <w:rsid w:val="003744FC"/>
    <w:rsid w:val="0037456C"/>
    <w:rsid w:val="00374C8F"/>
    <w:rsid w:val="00374EBE"/>
    <w:rsid w:val="00374F38"/>
    <w:rsid w:val="0037512A"/>
    <w:rsid w:val="0037568C"/>
    <w:rsid w:val="003756FA"/>
    <w:rsid w:val="00375E2B"/>
    <w:rsid w:val="0037634F"/>
    <w:rsid w:val="0037646B"/>
    <w:rsid w:val="00376834"/>
    <w:rsid w:val="00376943"/>
    <w:rsid w:val="00376963"/>
    <w:rsid w:val="003769CC"/>
    <w:rsid w:val="00376CEA"/>
    <w:rsid w:val="00376F76"/>
    <w:rsid w:val="0037714B"/>
    <w:rsid w:val="0037720A"/>
    <w:rsid w:val="003800A4"/>
    <w:rsid w:val="003808AC"/>
    <w:rsid w:val="00380997"/>
    <w:rsid w:val="00381094"/>
    <w:rsid w:val="0038165F"/>
    <w:rsid w:val="00381C8E"/>
    <w:rsid w:val="0038203C"/>
    <w:rsid w:val="003820F6"/>
    <w:rsid w:val="0038255A"/>
    <w:rsid w:val="003829E8"/>
    <w:rsid w:val="00382AFD"/>
    <w:rsid w:val="00383206"/>
    <w:rsid w:val="00383736"/>
    <w:rsid w:val="00383E81"/>
    <w:rsid w:val="00384154"/>
    <w:rsid w:val="0038422F"/>
    <w:rsid w:val="0038435C"/>
    <w:rsid w:val="003843E4"/>
    <w:rsid w:val="003849D8"/>
    <w:rsid w:val="00385297"/>
    <w:rsid w:val="003856B0"/>
    <w:rsid w:val="00385710"/>
    <w:rsid w:val="00385C37"/>
    <w:rsid w:val="00385CFA"/>
    <w:rsid w:val="003860F4"/>
    <w:rsid w:val="00386E9B"/>
    <w:rsid w:val="00387256"/>
    <w:rsid w:val="0038740D"/>
    <w:rsid w:val="00387569"/>
    <w:rsid w:val="00387A0D"/>
    <w:rsid w:val="00387D83"/>
    <w:rsid w:val="00390009"/>
    <w:rsid w:val="0039075B"/>
    <w:rsid w:val="00390AAA"/>
    <w:rsid w:val="0039175E"/>
    <w:rsid w:val="00391CB1"/>
    <w:rsid w:val="003926D7"/>
    <w:rsid w:val="003927B5"/>
    <w:rsid w:val="003929E2"/>
    <w:rsid w:val="00393016"/>
    <w:rsid w:val="0039308A"/>
    <w:rsid w:val="00393165"/>
    <w:rsid w:val="00393185"/>
    <w:rsid w:val="00393826"/>
    <w:rsid w:val="00393D6E"/>
    <w:rsid w:val="00394043"/>
    <w:rsid w:val="00394356"/>
    <w:rsid w:val="00394422"/>
    <w:rsid w:val="003949C8"/>
    <w:rsid w:val="00394CB2"/>
    <w:rsid w:val="0039504F"/>
    <w:rsid w:val="0039549C"/>
    <w:rsid w:val="003957C7"/>
    <w:rsid w:val="00395C7C"/>
    <w:rsid w:val="00396611"/>
    <w:rsid w:val="0039684E"/>
    <w:rsid w:val="00396E01"/>
    <w:rsid w:val="00397015"/>
    <w:rsid w:val="003975AE"/>
    <w:rsid w:val="00397E62"/>
    <w:rsid w:val="003A02C5"/>
    <w:rsid w:val="003A03A9"/>
    <w:rsid w:val="003A044A"/>
    <w:rsid w:val="003A0FF4"/>
    <w:rsid w:val="003A11F4"/>
    <w:rsid w:val="003A1692"/>
    <w:rsid w:val="003A17C3"/>
    <w:rsid w:val="003A1ADE"/>
    <w:rsid w:val="003A1D76"/>
    <w:rsid w:val="003A1EB0"/>
    <w:rsid w:val="003A2260"/>
    <w:rsid w:val="003A23FC"/>
    <w:rsid w:val="003A287E"/>
    <w:rsid w:val="003A2B3E"/>
    <w:rsid w:val="003A3874"/>
    <w:rsid w:val="003A3E09"/>
    <w:rsid w:val="003A3E25"/>
    <w:rsid w:val="003A45DB"/>
    <w:rsid w:val="003A464D"/>
    <w:rsid w:val="003A47C8"/>
    <w:rsid w:val="003A49F1"/>
    <w:rsid w:val="003A4B65"/>
    <w:rsid w:val="003A552A"/>
    <w:rsid w:val="003A561A"/>
    <w:rsid w:val="003A5F11"/>
    <w:rsid w:val="003A6340"/>
    <w:rsid w:val="003A6387"/>
    <w:rsid w:val="003A6663"/>
    <w:rsid w:val="003A69D7"/>
    <w:rsid w:val="003A6DCC"/>
    <w:rsid w:val="003A7AEE"/>
    <w:rsid w:val="003A7C77"/>
    <w:rsid w:val="003A7CAB"/>
    <w:rsid w:val="003B04C2"/>
    <w:rsid w:val="003B064F"/>
    <w:rsid w:val="003B06E1"/>
    <w:rsid w:val="003B0873"/>
    <w:rsid w:val="003B0914"/>
    <w:rsid w:val="003B0F6C"/>
    <w:rsid w:val="003B1184"/>
    <w:rsid w:val="003B1AD4"/>
    <w:rsid w:val="003B220C"/>
    <w:rsid w:val="003B2237"/>
    <w:rsid w:val="003B25B1"/>
    <w:rsid w:val="003B25E8"/>
    <w:rsid w:val="003B268A"/>
    <w:rsid w:val="003B26B5"/>
    <w:rsid w:val="003B2AB8"/>
    <w:rsid w:val="003B344E"/>
    <w:rsid w:val="003B35EA"/>
    <w:rsid w:val="003B4567"/>
    <w:rsid w:val="003B4835"/>
    <w:rsid w:val="003B4950"/>
    <w:rsid w:val="003B49FF"/>
    <w:rsid w:val="003B511B"/>
    <w:rsid w:val="003B5137"/>
    <w:rsid w:val="003B6165"/>
    <w:rsid w:val="003B619A"/>
    <w:rsid w:val="003B637F"/>
    <w:rsid w:val="003B682D"/>
    <w:rsid w:val="003B6990"/>
    <w:rsid w:val="003B72FF"/>
    <w:rsid w:val="003B7931"/>
    <w:rsid w:val="003B7A39"/>
    <w:rsid w:val="003C0843"/>
    <w:rsid w:val="003C1016"/>
    <w:rsid w:val="003C10F9"/>
    <w:rsid w:val="003C19D4"/>
    <w:rsid w:val="003C1F39"/>
    <w:rsid w:val="003C25BE"/>
    <w:rsid w:val="003C2E31"/>
    <w:rsid w:val="003C3085"/>
    <w:rsid w:val="003C36F2"/>
    <w:rsid w:val="003C4A6C"/>
    <w:rsid w:val="003C4C9A"/>
    <w:rsid w:val="003C5DD3"/>
    <w:rsid w:val="003C6009"/>
    <w:rsid w:val="003C65D2"/>
    <w:rsid w:val="003C68CF"/>
    <w:rsid w:val="003C7077"/>
    <w:rsid w:val="003C7129"/>
    <w:rsid w:val="003C734F"/>
    <w:rsid w:val="003C76E5"/>
    <w:rsid w:val="003C7B3A"/>
    <w:rsid w:val="003C7E09"/>
    <w:rsid w:val="003C7EDE"/>
    <w:rsid w:val="003D01D0"/>
    <w:rsid w:val="003D08EF"/>
    <w:rsid w:val="003D0D43"/>
    <w:rsid w:val="003D0F09"/>
    <w:rsid w:val="003D1B0A"/>
    <w:rsid w:val="003D1B94"/>
    <w:rsid w:val="003D1CF2"/>
    <w:rsid w:val="003D2871"/>
    <w:rsid w:val="003D2FEC"/>
    <w:rsid w:val="003D3519"/>
    <w:rsid w:val="003D362F"/>
    <w:rsid w:val="003D417C"/>
    <w:rsid w:val="003D4BD3"/>
    <w:rsid w:val="003D4EAF"/>
    <w:rsid w:val="003D5A39"/>
    <w:rsid w:val="003D63E4"/>
    <w:rsid w:val="003D665C"/>
    <w:rsid w:val="003D6C9D"/>
    <w:rsid w:val="003D706A"/>
    <w:rsid w:val="003D7493"/>
    <w:rsid w:val="003D7804"/>
    <w:rsid w:val="003D7E46"/>
    <w:rsid w:val="003D7E88"/>
    <w:rsid w:val="003D7F67"/>
    <w:rsid w:val="003E0760"/>
    <w:rsid w:val="003E0BE5"/>
    <w:rsid w:val="003E0E92"/>
    <w:rsid w:val="003E10CE"/>
    <w:rsid w:val="003E14E8"/>
    <w:rsid w:val="003E1679"/>
    <w:rsid w:val="003E20FC"/>
    <w:rsid w:val="003E23C6"/>
    <w:rsid w:val="003E254B"/>
    <w:rsid w:val="003E26AE"/>
    <w:rsid w:val="003E2784"/>
    <w:rsid w:val="003E2BC8"/>
    <w:rsid w:val="003E2D37"/>
    <w:rsid w:val="003E32F4"/>
    <w:rsid w:val="003E4497"/>
    <w:rsid w:val="003E463D"/>
    <w:rsid w:val="003E4DE5"/>
    <w:rsid w:val="003E4F24"/>
    <w:rsid w:val="003E5498"/>
    <w:rsid w:val="003E5662"/>
    <w:rsid w:val="003E57D8"/>
    <w:rsid w:val="003E625E"/>
    <w:rsid w:val="003E628C"/>
    <w:rsid w:val="003E6363"/>
    <w:rsid w:val="003E6F88"/>
    <w:rsid w:val="003E73AB"/>
    <w:rsid w:val="003E7792"/>
    <w:rsid w:val="003E79C2"/>
    <w:rsid w:val="003E7D8A"/>
    <w:rsid w:val="003F05C4"/>
    <w:rsid w:val="003F08AF"/>
    <w:rsid w:val="003F154D"/>
    <w:rsid w:val="003F16D7"/>
    <w:rsid w:val="003F1930"/>
    <w:rsid w:val="003F2220"/>
    <w:rsid w:val="003F235B"/>
    <w:rsid w:val="003F28DE"/>
    <w:rsid w:val="003F2F6C"/>
    <w:rsid w:val="003F3021"/>
    <w:rsid w:val="003F34EE"/>
    <w:rsid w:val="003F3A9B"/>
    <w:rsid w:val="003F3D5F"/>
    <w:rsid w:val="003F420F"/>
    <w:rsid w:val="003F46CD"/>
    <w:rsid w:val="003F4FE5"/>
    <w:rsid w:val="003F5144"/>
    <w:rsid w:val="003F5688"/>
    <w:rsid w:val="003F60EE"/>
    <w:rsid w:val="003F61C6"/>
    <w:rsid w:val="003F6F0B"/>
    <w:rsid w:val="003F7A9F"/>
    <w:rsid w:val="003F7B9E"/>
    <w:rsid w:val="003F7ED7"/>
    <w:rsid w:val="00401828"/>
    <w:rsid w:val="00402000"/>
    <w:rsid w:val="00402025"/>
    <w:rsid w:val="00402262"/>
    <w:rsid w:val="004023F8"/>
    <w:rsid w:val="0040328F"/>
    <w:rsid w:val="00403356"/>
    <w:rsid w:val="00403724"/>
    <w:rsid w:val="004037B0"/>
    <w:rsid w:val="0040387D"/>
    <w:rsid w:val="00403A65"/>
    <w:rsid w:val="00404110"/>
    <w:rsid w:val="00404524"/>
    <w:rsid w:val="004054AA"/>
    <w:rsid w:val="00405619"/>
    <w:rsid w:val="0040597F"/>
    <w:rsid w:val="00405A25"/>
    <w:rsid w:val="00405A84"/>
    <w:rsid w:val="00405D36"/>
    <w:rsid w:val="00406091"/>
    <w:rsid w:val="004060E7"/>
    <w:rsid w:val="00406175"/>
    <w:rsid w:val="00406507"/>
    <w:rsid w:val="00406D5A"/>
    <w:rsid w:val="00406E92"/>
    <w:rsid w:val="0040703B"/>
    <w:rsid w:val="004071F9"/>
    <w:rsid w:val="004075BE"/>
    <w:rsid w:val="00407640"/>
    <w:rsid w:val="00407E17"/>
    <w:rsid w:val="00410254"/>
    <w:rsid w:val="004105BB"/>
    <w:rsid w:val="004105DC"/>
    <w:rsid w:val="004107C0"/>
    <w:rsid w:val="0041104B"/>
    <w:rsid w:val="00411981"/>
    <w:rsid w:val="00411FD9"/>
    <w:rsid w:val="0041275A"/>
    <w:rsid w:val="004129C4"/>
    <w:rsid w:val="00412D93"/>
    <w:rsid w:val="00412E17"/>
    <w:rsid w:val="0041343F"/>
    <w:rsid w:val="0041393B"/>
    <w:rsid w:val="00413A2E"/>
    <w:rsid w:val="00413C2A"/>
    <w:rsid w:val="00413F1B"/>
    <w:rsid w:val="0041432D"/>
    <w:rsid w:val="00414AD6"/>
    <w:rsid w:val="00414F7C"/>
    <w:rsid w:val="00415424"/>
    <w:rsid w:val="00415566"/>
    <w:rsid w:val="0041584B"/>
    <w:rsid w:val="00415BDE"/>
    <w:rsid w:val="00417094"/>
    <w:rsid w:val="00417387"/>
    <w:rsid w:val="004177A9"/>
    <w:rsid w:val="004178D8"/>
    <w:rsid w:val="00417AAB"/>
    <w:rsid w:val="00417AEB"/>
    <w:rsid w:val="0042045F"/>
    <w:rsid w:val="00420F0F"/>
    <w:rsid w:val="0042126B"/>
    <w:rsid w:val="004219F1"/>
    <w:rsid w:val="00422115"/>
    <w:rsid w:val="00422176"/>
    <w:rsid w:val="00422353"/>
    <w:rsid w:val="004224E5"/>
    <w:rsid w:val="00422862"/>
    <w:rsid w:val="00422890"/>
    <w:rsid w:val="00424392"/>
    <w:rsid w:val="00424540"/>
    <w:rsid w:val="004249AE"/>
    <w:rsid w:val="00424ECA"/>
    <w:rsid w:val="0042552B"/>
    <w:rsid w:val="00426A27"/>
    <w:rsid w:val="00426CAB"/>
    <w:rsid w:val="00427164"/>
    <w:rsid w:val="00427183"/>
    <w:rsid w:val="00427202"/>
    <w:rsid w:val="0042742F"/>
    <w:rsid w:val="0042769E"/>
    <w:rsid w:val="004279C2"/>
    <w:rsid w:val="00427A8A"/>
    <w:rsid w:val="00427B8D"/>
    <w:rsid w:val="00427B96"/>
    <w:rsid w:val="00427CE7"/>
    <w:rsid w:val="00430352"/>
    <w:rsid w:val="0043078B"/>
    <w:rsid w:val="004308EA"/>
    <w:rsid w:val="004309E7"/>
    <w:rsid w:val="00430F02"/>
    <w:rsid w:val="00431442"/>
    <w:rsid w:val="00431457"/>
    <w:rsid w:val="00432278"/>
    <w:rsid w:val="004322BE"/>
    <w:rsid w:val="00432562"/>
    <w:rsid w:val="00434875"/>
    <w:rsid w:val="00434C90"/>
    <w:rsid w:val="00434F86"/>
    <w:rsid w:val="0043576C"/>
    <w:rsid w:val="0043633E"/>
    <w:rsid w:val="0043684B"/>
    <w:rsid w:val="004400EF"/>
    <w:rsid w:val="00440498"/>
    <w:rsid w:val="00440757"/>
    <w:rsid w:val="00440BE1"/>
    <w:rsid w:val="00440E5A"/>
    <w:rsid w:val="00441EDE"/>
    <w:rsid w:val="00442566"/>
    <w:rsid w:val="004426B2"/>
    <w:rsid w:val="004426EC"/>
    <w:rsid w:val="00442A46"/>
    <w:rsid w:val="004431DF"/>
    <w:rsid w:val="004438F5"/>
    <w:rsid w:val="00443FCA"/>
    <w:rsid w:val="00444BAF"/>
    <w:rsid w:val="00444BC9"/>
    <w:rsid w:val="00444F81"/>
    <w:rsid w:val="00445321"/>
    <w:rsid w:val="00445BDF"/>
    <w:rsid w:val="00446175"/>
    <w:rsid w:val="004462B4"/>
    <w:rsid w:val="004465F3"/>
    <w:rsid w:val="0044672A"/>
    <w:rsid w:val="00446D27"/>
    <w:rsid w:val="00447320"/>
    <w:rsid w:val="00447C06"/>
    <w:rsid w:val="00450003"/>
    <w:rsid w:val="004502E4"/>
    <w:rsid w:val="00450AFB"/>
    <w:rsid w:val="00450F42"/>
    <w:rsid w:val="00451EFE"/>
    <w:rsid w:val="0045275C"/>
    <w:rsid w:val="00452DB7"/>
    <w:rsid w:val="00453187"/>
    <w:rsid w:val="00453CC4"/>
    <w:rsid w:val="00454983"/>
    <w:rsid w:val="00454F18"/>
    <w:rsid w:val="00455850"/>
    <w:rsid w:val="00455889"/>
    <w:rsid w:val="00455B74"/>
    <w:rsid w:val="00455CB3"/>
    <w:rsid w:val="00455D2F"/>
    <w:rsid w:val="00455FBC"/>
    <w:rsid w:val="00456240"/>
    <w:rsid w:val="00456449"/>
    <w:rsid w:val="00456796"/>
    <w:rsid w:val="00456CF7"/>
    <w:rsid w:val="00456EA0"/>
    <w:rsid w:val="00457098"/>
    <w:rsid w:val="0045715E"/>
    <w:rsid w:val="00457C68"/>
    <w:rsid w:val="00457CB5"/>
    <w:rsid w:val="00457E1C"/>
    <w:rsid w:val="004603C3"/>
    <w:rsid w:val="00460C07"/>
    <w:rsid w:val="004614FC"/>
    <w:rsid w:val="00461AB5"/>
    <w:rsid w:val="004620E0"/>
    <w:rsid w:val="0046228B"/>
    <w:rsid w:val="004623B9"/>
    <w:rsid w:val="004624B8"/>
    <w:rsid w:val="00462729"/>
    <w:rsid w:val="004628B6"/>
    <w:rsid w:val="004628E7"/>
    <w:rsid w:val="00462904"/>
    <w:rsid w:val="004629D8"/>
    <w:rsid w:val="00462EFF"/>
    <w:rsid w:val="00463D82"/>
    <w:rsid w:val="00463E53"/>
    <w:rsid w:val="004642F4"/>
    <w:rsid w:val="004646B0"/>
    <w:rsid w:val="0046472F"/>
    <w:rsid w:val="00464876"/>
    <w:rsid w:val="004656A7"/>
    <w:rsid w:val="00465A71"/>
    <w:rsid w:val="00466EB2"/>
    <w:rsid w:val="00467084"/>
    <w:rsid w:val="0046738D"/>
    <w:rsid w:val="004702CA"/>
    <w:rsid w:val="00470372"/>
    <w:rsid w:val="00470957"/>
    <w:rsid w:val="00470A8F"/>
    <w:rsid w:val="00470B13"/>
    <w:rsid w:val="00470E5B"/>
    <w:rsid w:val="00471941"/>
    <w:rsid w:val="00471D00"/>
    <w:rsid w:val="00471D0C"/>
    <w:rsid w:val="004721F9"/>
    <w:rsid w:val="0047254D"/>
    <w:rsid w:val="00472631"/>
    <w:rsid w:val="004727AB"/>
    <w:rsid w:val="004727D6"/>
    <w:rsid w:val="004729F0"/>
    <w:rsid w:val="00472A01"/>
    <w:rsid w:val="00472FED"/>
    <w:rsid w:val="00473159"/>
    <w:rsid w:val="00473CB6"/>
    <w:rsid w:val="00475685"/>
    <w:rsid w:val="00475793"/>
    <w:rsid w:val="00475889"/>
    <w:rsid w:val="00475C4E"/>
    <w:rsid w:val="0047700D"/>
    <w:rsid w:val="004773B9"/>
    <w:rsid w:val="00477862"/>
    <w:rsid w:val="00477A71"/>
    <w:rsid w:val="00480094"/>
    <w:rsid w:val="0048050D"/>
    <w:rsid w:val="0048106A"/>
    <w:rsid w:val="0048114D"/>
    <w:rsid w:val="0048129F"/>
    <w:rsid w:val="004814C1"/>
    <w:rsid w:val="00481D8C"/>
    <w:rsid w:val="00481F65"/>
    <w:rsid w:val="00482554"/>
    <w:rsid w:val="00483AA0"/>
    <w:rsid w:val="00483B08"/>
    <w:rsid w:val="004845E8"/>
    <w:rsid w:val="00484B9E"/>
    <w:rsid w:val="00484EE9"/>
    <w:rsid w:val="00485337"/>
    <w:rsid w:val="00485A5C"/>
    <w:rsid w:val="00485CE4"/>
    <w:rsid w:val="00485D99"/>
    <w:rsid w:val="004865D4"/>
    <w:rsid w:val="00486666"/>
    <w:rsid w:val="004868B5"/>
    <w:rsid w:val="00487B4A"/>
    <w:rsid w:val="004901E4"/>
    <w:rsid w:val="00490676"/>
    <w:rsid w:val="0049079B"/>
    <w:rsid w:val="00490822"/>
    <w:rsid w:val="00490871"/>
    <w:rsid w:val="00490D5F"/>
    <w:rsid w:val="00491113"/>
    <w:rsid w:val="004911B6"/>
    <w:rsid w:val="0049127B"/>
    <w:rsid w:val="0049260D"/>
    <w:rsid w:val="004928FF"/>
    <w:rsid w:val="00492BF8"/>
    <w:rsid w:val="00492EAD"/>
    <w:rsid w:val="00493281"/>
    <w:rsid w:val="00493315"/>
    <w:rsid w:val="0049382D"/>
    <w:rsid w:val="00493A25"/>
    <w:rsid w:val="00493C2F"/>
    <w:rsid w:val="004941A3"/>
    <w:rsid w:val="0049424F"/>
    <w:rsid w:val="004944A4"/>
    <w:rsid w:val="00495015"/>
    <w:rsid w:val="00495665"/>
    <w:rsid w:val="0049587C"/>
    <w:rsid w:val="004958E9"/>
    <w:rsid w:val="004959DD"/>
    <w:rsid w:val="00495B93"/>
    <w:rsid w:val="00495DD4"/>
    <w:rsid w:val="00495F9D"/>
    <w:rsid w:val="0049612D"/>
    <w:rsid w:val="0049627C"/>
    <w:rsid w:val="0049648D"/>
    <w:rsid w:val="00496495"/>
    <w:rsid w:val="00496A0A"/>
    <w:rsid w:val="00496A20"/>
    <w:rsid w:val="00496B01"/>
    <w:rsid w:val="00496DC3"/>
    <w:rsid w:val="00496F9B"/>
    <w:rsid w:val="004972E0"/>
    <w:rsid w:val="004977DC"/>
    <w:rsid w:val="00497905"/>
    <w:rsid w:val="0049795B"/>
    <w:rsid w:val="00497FAD"/>
    <w:rsid w:val="004A00CC"/>
    <w:rsid w:val="004A0CAC"/>
    <w:rsid w:val="004A0E5D"/>
    <w:rsid w:val="004A14FC"/>
    <w:rsid w:val="004A19D2"/>
    <w:rsid w:val="004A1D85"/>
    <w:rsid w:val="004A23A1"/>
    <w:rsid w:val="004A2BC4"/>
    <w:rsid w:val="004A2D8A"/>
    <w:rsid w:val="004A2E11"/>
    <w:rsid w:val="004A2E99"/>
    <w:rsid w:val="004A415C"/>
    <w:rsid w:val="004A42D2"/>
    <w:rsid w:val="004A4440"/>
    <w:rsid w:val="004A452E"/>
    <w:rsid w:val="004A474D"/>
    <w:rsid w:val="004A49BB"/>
    <w:rsid w:val="004A4E0B"/>
    <w:rsid w:val="004A5181"/>
    <w:rsid w:val="004A5300"/>
    <w:rsid w:val="004A5322"/>
    <w:rsid w:val="004A5332"/>
    <w:rsid w:val="004A54F2"/>
    <w:rsid w:val="004A55CA"/>
    <w:rsid w:val="004A5790"/>
    <w:rsid w:val="004A6639"/>
    <w:rsid w:val="004A6A52"/>
    <w:rsid w:val="004A7863"/>
    <w:rsid w:val="004A7952"/>
    <w:rsid w:val="004A79D3"/>
    <w:rsid w:val="004B06C2"/>
    <w:rsid w:val="004B0D17"/>
    <w:rsid w:val="004B16B6"/>
    <w:rsid w:val="004B1852"/>
    <w:rsid w:val="004B1889"/>
    <w:rsid w:val="004B1A5D"/>
    <w:rsid w:val="004B1ECF"/>
    <w:rsid w:val="004B214E"/>
    <w:rsid w:val="004B2313"/>
    <w:rsid w:val="004B2976"/>
    <w:rsid w:val="004B2BC7"/>
    <w:rsid w:val="004B2F8E"/>
    <w:rsid w:val="004B3087"/>
    <w:rsid w:val="004B3806"/>
    <w:rsid w:val="004B3B2D"/>
    <w:rsid w:val="004B3CFF"/>
    <w:rsid w:val="004B45AA"/>
    <w:rsid w:val="004B45F9"/>
    <w:rsid w:val="004B4871"/>
    <w:rsid w:val="004B4AC9"/>
    <w:rsid w:val="004B4E7F"/>
    <w:rsid w:val="004B59BC"/>
    <w:rsid w:val="004B5FA3"/>
    <w:rsid w:val="004B60AD"/>
    <w:rsid w:val="004B6550"/>
    <w:rsid w:val="004B674D"/>
    <w:rsid w:val="004B6D38"/>
    <w:rsid w:val="004B73EB"/>
    <w:rsid w:val="004B7B75"/>
    <w:rsid w:val="004C062C"/>
    <w:rsid w:val="004C1393"/>
    <w:rsid w:val="004C14F6"/>
    <w:rsid w:val="004C1695"/>
    <w:rsid w:val="004C2656"/>
    <w:rsid w:val="004C2670"/>
    <w:rsid w:val="004C27A5"/>
    <w:rsid w:val="004C324F"/>
    <w:rsid w:val="004C341D"/>
    <w:rsid w:val="004C34B2"/>
    <w:rsid w:val="004C3570"/>
    <w:rsid w:val="004C36A3"/>
    <w:rsid w:val="004C3959"/>
    <w:rsid w:val="004C43E4"/>
    <w:rsid w:val="004C4B4D"/>
    <w:rsid w:val="004C53DE"/>
    <w:rsid w:val="004C58DB"/>
    <w:rsid w:val="004C5B43"/>
    <w:rsid w:val="004C5D00"/>
    <w:rsid w:val="004C5E81"/>
    <w:rsid w:val="004C6161"/>
    <w:rsid w:val="004C63D7"/>
    <w:rsid w:val="004C68B2"/>
    <w:rsid w:val="004C6A62"/>
    <w:rsid w:val="004C6F68"/>
    <w:rsid w:val="004C7535"/>
    <w:rsid w:val="004D0246"/>
    <w:rsid w:val="004D02BF"/>
    <w:rsid w:val="004D0448"/>
    <w:rsid w:val="004D0461"/>
    <w:rsid w:val="004D0471"/>
    <w:rsid w:val="004D0D30"/>
    <w:rsid w:val="004D1246"/>
    <w:rsid w:val="004D1573"/>
    <w:rsid w:val="004D1730"/>
    <w:rsid w:val="004D19B8"/>
    <w:rsid w:val="004D1D07"/>
    <w:rsid w:val="004D1D58"/>
    <w:rsid w:val="004D2801"/>
    <w:rsid w:val="004D2939"/>
    <w:rsid w:val="004D2A61"/>
    <w:rsid w:val="004D2C40"/>
    <w:rsid w:val="004D2EB2"/>
    <w:rsid w:val="004D2F4A"/>
    <w:rsid w:val="004D3A56"/>
    <w:rsid w:val="004D3B35"/>
    <w:rsid w:val="004D3EAF"/>
    <w:rsid w:val="004D4717"/>
    <w:rsid w:val="004D4B00"/>
    <w:rsid w:val="004D4D70"/>
    <w:rsid w:val="004D4FCB"/>
    <w:rsid w:val="004D5332"/>
    <w:rsid w:val="004D567A"/>
    <w:rsid w:val="004D59EA"/>
    <w:rsid w:val="004D5E32"/>
    <w:rsid w:val="004D714B"/>
    <w:rsid w:val="004D7AE7"/>
    <w:rsid w:val="004D7C52"/>
    <w:rsid w:val="004D7C61"/>
    <w:rsid w:val="004E0186"/>
    <w:rsid w:val="004E01C1"/>
    <w:rsid w:val="004E0317"/>
    <w:rsid w:val="004E07A6"/>
    <w:rsid w:val="004E12AF"/>
    <w:rsid w:val="004E1347"/>
    <w:rsid w:val="004E14C9"/>
    <w:rsid w:val="004E2BFF"/>
    <w:rsid w:val="004E2E3E"/>
    <w:rsid w:val="004E3745"/>
    <w:rsid w:val="004E3DF8"/>
    <w:rsid w:val="004E447C"/>
    <w:rsid w:val="004E4AD3"/>
    <w:rsid w:val="004E546A"/>
    <w:rsid w:val="004E546E"/>
    <w:rsid w:val="004E54B5"/>
    <w:rsid w:val="004E57F0"/>
    <w:rsid w:val="004E59C4"/>
    <w:rsid w:val="004E5F29"/>
    <w:rsid w:val="004E6488"/>
    <w:rsid w:val="004E6506"/>
    <w:rsid w:val="004E66B6"/>
    <w:rsid w:val="004E6BB0"/>
    <w:rsid w:val="004E6FDB"/>
    <w:rsid w:val="004E704E"/>
    <w:rsid w:val="004E7232"/>
    <w:rsid w:val="004E7298"/>
    <w:rsid w:val="004E78AD"/>
    <w:rsid w:val="004E7E2D"/>
    <w:rsid w:val="004F07D1"/>
    <w:rsid w:val="004F0ACA"/>
    <w:rsid w:val="004F0FB6"/>
    <w:rsid w:val="004F11B1"/>
    <w:rsid w:val="004F165E"/>
    <w:rsid w:val="004F16CB"/>
    <w:rsid w:val="004F188B"/>
    <w:rsid w:val="004F189E"/>
    <w:rsid w:val="004F2019"/>
    <w:rsid w:val="004F215A"/>
    <w:rsid w:val="004F27B4"/>
    <w:rsid w:val="004F29E3"/>
    <w:rsid w:val="004F2A33"/>
    <w:rsid w:val="004F2A48"/>
    <w:rsid w:val="004F2A77"/>
    <w:rsid w:val="004F3A5D"/>
    <w:rsid w:val="004F3C4A"/>
    <w:rsid w:val="004F3C5C"/>
    <w:rsid w:val="004F4876"/>
    <w:rsid w:val="004F59D1"/>
    <w:rsid w:val="004F5CCB"/>
    <w:rsid w:val="004F5D2A"/>
    <w:rsid w:val="004F61E5"/>
    <w:rsid w:val="004F676C"/>
    <w:rsid w:val="004F6855"/>
    <w:rsid w:val="004F69CD"/>
    <w:rsid w:val="004F6E32"/>
    <w:rsid w:val="004F74A3"/>
    <w:rsid w:val="004F77CD"/>
    <w:rsid w:val="004F7A3F"/>
    <w:rsid w:val="004F7E06"/>
    <w:rsid w:val="005008FE"/>
    <w:rsid w:val="00500978"/>
    <w:rsid w:val="00500C50"/>
    <w:rsid w:val="00500E47"/>
    <w:rsid w:val="00501029"/>
    <w:rsid w:val="00501060"/>
    <w:rsid w:val="00501831"/>
    <w:rsid w:val="00501AB3"/>
    <w:rsid w:val="00501C6E"/>
    <w:rsid w:val="00501DFE"/>
    <w:rsid w:val="00501E11"/>
    <w:rsid w:val="00501EB5"/>
    <w:rsid w:val="005020CA"/>
    <w:rsid w:val="00502336"/>
    <w:rsid w:val="00502A78"/>
    <w:rsid w:val="00503653"/>
    <w:rsid w:val="00503B61"/>
    <w:rsid w:val="00505481"/>
    <w:rsid w:val="005057F9"/>
    <w:rsid w:val="00505EDB"/>
    <w:rsid w:val="00506474"/>
    <w:rsid w:val="0050663C"/>
    <w:rsid w:val="005071CC"/>
    <w:rsid w:val="00507915"/>
    <w:rsid w:val="005105F4"/>
    <w:rsid w:val="00510B99"/>
    <w:rsid w:val="00510BDD"/>
    <w:rsid w:val="005110DA"/>
    <w:rsid w:val="00511505"/>
    <w:rsid w:val="00511722"/>
    <w:rsid w:val="00511899"/>
    <w:rsid w:val="00512543"/>
    <w:rsid w:val="005131E0"/>
    <w:rsid w:val="005133CC"/>
    <w:rsid w:val="005133FA"/>
    <w:rsid w:val="0051342F"/>
    <w:rsid w:val="005137AC"/>
    <w:rsid w:val="00513823"/>
    <w:rsid w:val="00514762"/>
    <w:rsid w:val="005147D5"/>
    <w:rsid w:val="00514F2E"/>
    <w:rsid w:val="00515156"/>
    <w:rsid w:val="005153EE"/>
    <w:rsid w:val="00515444"/>
    <w:rsid w:val="0051554C"/>
    <w:rsid w:val="00515672"/>
    <w:rsid w:val="0051588D"/>
    <w:rsid w:val="00515E7B"/>
    <w:rsid w:val="00515F4D"/>
    <w:rsid w:val="005160F7"/>
    <w:rsid w:val="00516306"/>
    <w:rsid w:val="00516A70"/>
    <w:rsid w:val="00516B52"/>
    <w:rsid w:val="00516DFF"/>
    <w:rsid w:val="0051727F"/>
    <w:rsid w:val="00517840"/>
    <w:rsid w:val="00517BB1"/>
    <w:rsid w:val="00517EC3"/>
    <w:rsid w:val="005207B2"/>
    <w:rsid w:val="00520A64"/>
    <w:rsid w:val="00520D60"/>
    <w:rsid w:val="00520EA9"/>
    <w:rsid w:val="00520FA5"/>
    <w:rsid w:val="00521429"/>
    <w:rsid w:val="00521755"/>
    <w:rsid w:val="0052198A"/>
    <w:rsid w:val="00521EA1"/>
    <w:rsid w:val="005229D5"/>
    <w:rsid w:val="00522A07"/>
    <w:rsid w:val="00522F97"/>
    <w:rsid w:val="00523049"/>
    <w:rsid w:val="005232BC"/>
    <w:rsid w:val="005233BE"/>
    <w:rsid w:val="0052357D"/>
    <w:rsid w:val="0052376E"/>
    <w:rsid w:val="00523DE7"/>
    <w:rsid w:val="005241CC"/>
    <w:rsid w:val="005243B8"/>
    <w:rsid w:val="0052464C"/>
    <w:rsid w:val="00524693"/>
    <w:rsid w:val="005250EB"/>
    <w:rsid w:val="00525FD2"/>
    <w:rsid w:val="00526618"/>
    <w:rsid w:val="0052729D"/>
    <w:rsid w:val="0052742B"/>
    <w:rsid w:val="0052750E"/>
    <w:rsid w:val="00527583"/>
    <w:rsid w:val="00527B50"/>
    <w:rsid w:val="00527B81"/>
    <w:rsid w:val="005305FD"/>
    <w:rsid w:val="00530EA0"/>
    <w:rsid w:val="00530F62"/>
    <w:rsid w:val="00531587"/>
    <w:rsid w:val="00531B45"/>
    <w:rsid w:val="00531BDA"/>
    <w:rsid w:val="005323AD"/>
    <w:rsid w:val="00532482"/>
    <w:rsid w:val="0053293D"/>
    <w:rsid w:val="0053294E"/>
    <w:rsid w:val="00532977"/>
    <w:rsid w:val="00532A55"/>
    <w:rsid w:val="00532C41"/>
    <w:rsid w:val="00532D8E"/>
    <w:rsid w:val="00532E7F"/>
    <w:rsid w:val="0053303C"/>
    <w:rsid w:val="005331CB"/>
    <w:rsid w:val="005332A2"/>
    <w:rsid w:val="00533D90"/>
    <w:rsid w:val="0053404C"/>
    <w:rsid w:val="005340DF"/>
    <w:rsid w:val="00534196"/>
    <w:rsid w:val="00534480"/>
    <w:rsid w:val="005345E2"/>
    <w:rsid w:val="0053465B"/>
    <w:rsid w:val="00534B4A"/>
    <w:rsid w:val="00534F79"/>
    <w:rsid w:val="005352DC"/>
    <w:rsid w:val="005355ED"/>
    <w:rsid w:val="00535693"/>
    <w:rsid w:val="00535E16"/>
    <w:rsid w:val="005363C3"/>
    <w:rsid w:val="00536EAF"/>
    <w:rsid w:val="00536EDC"/>
    <w:rsid w:val="00536EE3"/>
    <w:rsid w:val="00536FF5"/>
    <w:rsid w:val="00537219"/>
    <w:rsid w:val="005377B7"/>
    <w:rsid w:val="00537E85"/>
    <w:rsid w:val="00540065"/>
    <w:rsid w:val="00540090"/>
    <w:rsid w:val="0054082D"/>
    <w:rsid w:val="005408D1"/>
    <w:rsid w:val="00540A6D"/>
    <w:rsid w:val="00540A8E"/>
    <w:rsid w:val="00540E6D"/>
    <w:rsid w:val="005417E3"/>
    <w:rsid w:val="005417E4"/>
    <w:rsid w:val="00541906"/>
    <w:rsid w:val="00541FD5"/>
    <w:rsid w:val="005420AA"/>
    <w:rsid w:val="005422D7"/>
    <w:rsid w:val="00542C4D"/>
    <w:rsid w:val="00542EF2"/>
    <w:rsid w:val="00543022"/>
    <w:rsid w:val="0054302B"/>
    <w:rsid w:val="0054327F"/>
    <w:rsid w:val="0054343D"/>
    <w:rsid w:val="00543538"/>
    <w:rsid w:val="00543723"/>
    <w:rsid w:val="00543789"/>
    <w:rsid w:val="00543E00"/>
    <w:rsid w:val="00544045"/>
    <w:rsid w:val="0054413C"/>
    <w:rsid w:val="005451DB"/>
    <w:rsid w:val="005452C8"/>
    <w:rsid w:val="005458E5"/>
    <w:rsid w:val="005459C2"/>
    <w:rsid w:val="00545A02"/>
    <w:rsid w:val="00545B69"/>
    <w:rsid w:val="00545D6E"/>
    <w:rsid w:val="005469D7"/>
    <w:rsid w:val="005472BA"/>
    <w:rsid w:val="005474C1"/>
    <w:rsid w:val="00547752"/>
    <w:rsid w:val="00547B2D"/>
    <w:rsid w:val="00547D2F"/>
    <w:rsid w:val="0055019E"/>
    <w:rsid w:val="005501AA"/>
    <w:rsid w:val="005506C7"/>
    <w:rsid w:val="00550C78"/>
    <w:rsid w:val="0055155E"/>
    <w:rsid w:val="005515DC"/>
    <w:rsid w:val="00551DC0"/>
    <w:rsid w:val="005520E9"/>
    <w:rsid w:val="00552199"/>
    <w:rsid w:val="00552BF6"/>
    <w:rsid w:val="005530B0"/>
    <w:rsid w:val="005536F0"/>
    <w:rsid w:val="005536FA"/>
    <w:rsid w:val="00553E4B"/>
    <w:rsid w:val="00553E62"/>
    <w:rsid w:val="00553EDB"/>
    <w:rsid w:val="00554003"/>
    <w:rsid w:val="00554251"/>
    <w:rsid w:val="005543F3"/>
    <w:rsid w:val="0055452D"/>
    <w:rsid w:val="005549BC"/>
    <w:rsid w:val="00554A62"/>
    <w:rsid w:val="00554E8E"/>
    <w:rsid w:val="00554F53"/>
    <w:rsid w:val="00554FC9"/>
    <w:rsid w:val="00555877"/>
    <w:rsid w:val="00555DF2"/>
    <w:rsid w:val="00555F0B"/>
    <w:rsid w:val="005565BC"/>
    <w:rsid w:val="00556E8F"/>
    <w:rsid w:val="00557D2A"/>
    <w:rsid w:val="0056013F"/>
    <w:rsid w:val="00560623"/>
    <w:rsid w:val="005607A2"/>
    <w:rsid w:val="00561393"/>
    <w:rsid w:val="00561C8D"/>
    <w:rsid w:val="005623F8"/>
    <w:rsid w:val="00562426"/>
    <w:rsid w:val="00562476"/>
    <w:rsid w:val="00562619"/>
    <w:rsid w:val="00562863"/>
    <w:rsid w:val="00562D42"/>
    <w:rsid w:val="00562F91"/>
    <w:rsid w:val="00563207"/>
    <w:rsid w:val="00563987"/>
    <w:rsid w:val="00563BB0"/>
    <w:rsid w:val="00563DE9"/>
    <w:rsid w:val="005643D5"/>
    <w:rsid w:val="00564490"/>
    <w:rsid w:val="00564498"/>
    <w:rsid w:val="005650EC"/>
    <w:rsid w:val="00565142"/>
    <w:rsid w:val="005660D6"/>
    <w:rsid w:val="005661DA"/>
    <w:rsid w:val="0056656E"/>
    <w:rsid w:val="005666AE"/>
    <w:rsid w:val="00566E9C"/>
    <w:rsid w:val="005670A0"/>
    <w:rsid w:val="005670E8"/>
    <w:rsid w:val="00567219"/>
    <w:rsid w:val="005673AB"/>
    <w:rsid w:val="00567570"/>
    <w:rsid w:val="00567870"/>
    <w:rsid w:val="005678F5"/>
    <w:rsid w:val="00567AFE"/>
    <w:rsid w:val="005703A2"/>
    <w:rsid w:val="005704C3"/>
    <w:rsid w:val="00570CDE"/>
    <w:rsid w:val="00571371"/>
    <w:rsid w:val="00571409"/>
    <w:rsid w:val="00571EF4"/>
    <w:rsid w:val="005720A2"/>
    <w:rsid w:val="00572729"/>
    <w:rsid w:val="00572802"/>
    <w:rsid w:val="00573564"/>
    <w:rsid w:val="005739FD"/>
    <w:rsid w:val="00573DC0"/>
    <w:rsid w:val="00574D1C"/>
    <w:rsid w:val="005754C0"/>
    <w:rsid w:val="005759A6"/>
    <w:rsid w:val="00575BE2"/>
    <w:rsid w:val="00576266"/>
    <w:rsid w:val="0057661D"/>
    <w:rsid w:val="0057683C"/>
    <w:rsid w:val="005772D8"/>
    <w:rsid w:val="00577C51"/>
    <w:rsid w:val="0058008E"/>
    <w:rsid w:val="00580B52"/>
    <w:rsid w:val="00580DB6"/>
    <w:rsid w:val="0058102F"/>
    <w:rsid w:val="0058107F"/>
    <w:rsid w:val="005816D5"/>
    <w:rsid w:val="00582054"/>
    <w:rsid w:val="00582057"/>
    <w:rsid w:val="0058207A"/>
    <w:rsid w:val="00582494"/>
    <w:rsid w:val="00582516"/>
    <w:rsid w:val="00582D8D"/>
    <w:rsid w:val="0058376A"/>
    <w:rsid w:val="005838E6"/>
    <w:rsid w:val="005839E9"/>
    <w:rsid w:val="00583CF8"/>
    <w:rsid w:val="00583E5B"/>
    <w:rsid w:val="005840FE"/>
    <w:rsid w:val="0058431D"/>
    <w:rsid w:val="00584F8F"/>
    <w:rsid w:val="00585335"/>
    <w:rsid w:val="005857FC"/>
    <w:rsid w:val="00586720"/>
    <w:rsid w:val="00586A62"/>
    <w:rsid w:val="00586A67"/>
    <w:rsid w:val="00586EF2"/>
    <w:rsid w:val="00586F67"/>
    <w:rsid w:val="00587204"/>
    <w:rsid w:val="00587573"/>
    <w:rsid w:val="00590285"/>
    <w:rsid w:val="0059151B"/>
    <w:rsid w:val="0059188E"/>
    <w:rsid w:val="00591DD4"/>
    <w:rsid w:val="00591F92"/>
    <w:rsid w:val="005922BB"/>
    <w:rsid w:val="00592CAA"/>
    <w:rsid w:val="005932E9"/>
    <w:rsid w:val="00593399"/>
    <w:rsid w:val="00593591"/>
    <w:rsid w:val="00593731"/>
    <w:rsid w:val="00593945"/>
    <w:rsid w:val="00593CE5"/>
    <w:rsid w:val="00594097"/>
    <w:rsid w:val="0059410B"/>
    <w:rsid w:val="00594226"/>
    <w:rsid w:val="005945A8"/>
    <w:rsid w:val="005945CF"/>
    <w:rsid w:val="005949CF"/>
    <w:rsid w:val="00594E5C"/>
    <w:rsid w:val="00595BEB"/>
    <w:rsid w:val="00595C7C"/>
    <w:rsid w:val="00595D08"/>
    <w:rsid w:val="00595E78"/>
    <w:rsid w:val="00595F79"/>
    <w:rsid w:val="00596219"/>
    <w:rsid w:val="00596A3F"/>
    <w:rsid w:val="00596B8A"/>
    <w:rsid w:val="00596CAD"/>
    <w:rsid w:val="00596E02"/>
    <w:rsid w:val="00596FCF"/>
    <w:rsid w:val="005976C4"/>
    <w:rsid w:val="00597A20"/>
    <w:rsid w:val="005A061A"/>
    <w:rsid w:val="005A08A9"/>
    <w:rsid w:val="005A08BF"/>
    <w:rsid w:val="005A0D30"/>
    <w:rsid w:val="005A0E1A"/>
    <w:rsid w:val="005A0E7D"/>
    <w:rsid w:val="005A161E"/>
    <w:rsid w:val="005A263F"/>
    <w:rsid w:val="005A2817"/>
    <w:rsid w:val="005A29CF"/>
    <w:rsid w:val="005A38CF"/>
    <w:rsid w:val="005A3F82"/>
    <w:rsid w:val="005A4112"/>
    <w:rsid w:val="005A49C1"/>
    <w:rsid w:val="005A4A80"/>
    <w:rsid w:val="005A4BC6"/>
    <w:rsid w:val="005A52B0"/>
    <w:rsid w:val="005A56AD"/>
    <w:rsid w:val="005A5B48"/>
    <w:rsid w:val="005A5EDF"/>
    <w:rsid w:val="005A6014"/>
    <w:rsid w:val="005A60BD"/>
    <w:rsid w:val="005A60C0"/>
    <w:rsid w:val="005A645C"/>
    <w:rsid w:val="005A69EC"/>
    <w:rsid w:val="005A6F6B"/>
    <w:rsid w:val="005A71FA"/>
    <w:rsid w:val="005A7A7A"/>
    <w:rsid w:val="005A7AE3"/>
    <w:rsid w:val="005A7B06"/>
    <w:rsid w:val="005A7C81"/>
    <w:rsid w:val="005B004D"/>
    <w:rsid w:val="005B0D48"/>
    <w:rsid w:val="005B1261"/>
    <w:rsid w:val="005B19E1"/>
    <w:rsid w:val="005B1C7C"/>
    <w:rsid w:val="005B1E2E"/>
    <w:rsid w:val="005B2176"/>
    <w:rsid w:val="005B2A28"/>
    <w:rsid w:val="005B2B02"/>
    <w:rsid w:val="005B2C50"/>
    <w:rsid w:val="005B403A"/>
    <w:rsid w:val="005B413C"/>
    <w:rsid w:val="005B4496"/>
    <w:rsid w:val="005B4844"/>
    <w:rsid w:val="005B48D6"/>
    <w:rsid w:val="005B49CC"/>
    <w:rsid w:val="005B4BD4"/>
    <w:rsid w:val="005B505C"/>
    <w:rsid w:val="005B51A9"/>
    <w:rsid w:val="005B63A2"/>
    <w:rsid w:val="005B69D6"/>
    <w:rsid w:val="005B7102"/>
    <w:rsid w:val="005B7626"/>
    <w:rsid w:val="005B7864"/>
    <w:rsid w:val="005B7A00"/>
    <w:rsid w:val="005B7F9F"/>
    <w:rsid w:val="005C0150"/>
    <w:rsid w:val="005C0B81"/>
    <w:rsid w:val="005C0D91"/>
    <w:rsid w:val="005C1050"/>
    <w:rsid w:val="005C13C5"/>
    <w:rsid w:val="005C1997"/>
    <w:rsid w:val="005C1BDB"/>
    <w:rsid w:val="005C1ED9"/>
    <w:rsid w:val="005C1F03"/>
    <w:rsid w:val="005C2434"/>
    <w:rsid w:val="005C2660"/>
    <w:rsid w:val="005C2683"/>
    <w:rsid w:val="005C306E"/>
    <w:rsid w:val="005C312E"/>
    <w:rsid w:val="005C31F7"/>
    <w:rsid w:val="005C37EB"/>
    <w:rsid w:val="005C3B9F"/>
    <w:rsid w:val="005C3BD5"/>
    <w:rsid w:val="005C4C0A"/>
    <w:rsid w:val="005C51F7"/>
    <w:rsid w:val="005C5805"/>
    <w:rsid w:val="005C5F77"/>
    <w:rsid w:val="005C6215"/>
    <w:rsid w:val="005C6DFC"/>
    <w:rsid w:val="005C74F4"/>
    <w:rsid w:val="005C7FA1"/>
    <w:rsid w:val="005D0387"/>
    <w:rsid w:val="005D06B7"/>
    <w:rsid w:val="005D164C"/>
    <w:rsid w:val="005D1691"/>
    <w:rsid w:val="005D1FA5"/>
    <w:rsid w:val="005D1FFE"/>
    <w:rsid w:val="005D2664"/>
    <w:rsid w:val="005D295F"/>
    <w:rsid w:val="005D2A5B"/>
    <w:rsid w:val="005D2D6A"/>
    <w:rsid w:val="005D308E"/>
    <w:rsid w:val="005D32D8"/>
    <w:rsid w:val="005D3480"/>
    <w:rsid w:val="005D3709"/>
    <w:rsid w:val="005D3BC6"/>
    <w:rsid w:val="005D4002"/>
    <w:rsid w:val="005D4157"/>
    <w:rsid w:val="005D44EA"/>
    <w:rsid w:val="005D4567"/>
    <w:rsid w:val="005D471D"/>
    <w:rsid w:val="005D4A4D"/>
    <w:rsid w:val="005D4A89"/>
    <w:rsid w:val="005D5368"/>
    <w:rsid w:val="005D539B"/>
    <w:rsid w:val="005D547D"/>
    <w:rsid w:val="005D5953"/>
    <w:rsid w:val="005D5984"/>
    <w:rsid w:val="005D6AE8"/>
    <w:rsid w:val="005D6C7E"/>
    <w:rsid w:val="005D6FBE"/>
    <w:rsid w:val="005D75A5"/>
    <w:rsid w:val="005D7A37"/>
    <w:rsid w:val="005E007A"/>
    <w:rsid w:val="005E00F8"/>
    <w:rsid w:val="005E0A6E"/>
    <w:rsid w:val="005E0A8F"/>
    <w:rsid w:val="005E1090"/>
    <w:rsid w:val="005E1467"/>
    <w:rsid w:val="005E1B68"/>
    <w:rsid w:val="005E2054"/>
    <w:rsid w:val="005E2459"/>
    <w:rsid w:val="005E29C1"/>
    <w:rsid w:val="005E2B89"/>
    <w:rsid w:val="005E31D9"/>
    <w:rsid w:val="005E394C"/>
    <w:rsid w:val="005E3BD4"/>
    <w:rsid w:val="005E3F23"/>
    <w:rsid w:val="005E42C9"/>
    <w:rsid w:val="005E4E91"/>
    <w:rsid w:val="005E551E"/>
    <w:rsid w:val="005E5EC7"/>
    <w:rsid w:val="005E682E"/>
    <w:rsid w:val="005E6AE5"/>
    <w:rsid w:val="005E7799"/>
    <w:rsid w:val="005E77A9"/>
    <w:rsid w:val="005E793B"/>
    <w:rsid w:val="005E7AB7"/>
    <w:rsid w:val="005E7D94"/>
    <w:rsid w:val="005E7DF6"/>
    <w:rsid w:val="005E7FFD"/>
    <w:rsid w:val="005F1322"/>
    <w:rsid w:val="005F1661"/>
    <w:rsid w:val="005F1CCD"/>
    <w:rsid w:val="005F1E93"/>
    <w:rsid w:val="005F2126"/>
    <w:rsid w:val="005F2499"/>
    <w:rsid w:val="005F24A8"/>
    <w:rsid w:val="005F26A6"/>
    <w:rsid w:val="005F296E"/>
    <w:rsid w:val="005F2C17"/>
    <w:rsid w:val="005F2E87"/>
    <w:rsid w:val="005F31D4"/>
    <w:rsid w:val="005F3305"/>
    <w:rsid w:val="005F3DB8"/>
    <w:rsid w:val="005F40E2"/>
    <w:rsid w:val="005F461A"/>
    <w:rsid w:val="005F46C4"/>
    <w:rsid w:val="005F4CF7"/>
    <w:rsid w:val="005F5024"/>
    <w:rsid w:val="005F519D"/>
    <w:rsid w:val="005F5326"/>
    <w:rsid w:val="005F5339"/>
    <w:rsid w:val="005F54BA"/>
    <w:rsid w:val="005F5871"/>
    <w:rsid w:val="005F58B4"/>
    <w:rsid w:val="005F595A"/>
    <w:rsid w:val="005F598D"/>
    <w:rsid w:val="005F6B28"/>
    <w:rsid w:val="005F7A93"/>
    <w:rsid w:val="005F7BC3"/>
    <w:rsid w:val="0060007C"/>
    <w:rsid w:val="00600690"/>
    <w:rsid w:val="006006E0"/>
    <w:rsid w:val="00600874"/>
    <w:rsid w:val="00600F3A"/>
    <w:rsid w:val="00601157"/>
    <w:rsid w:val="006011E5"/>
    <w:rsid w:val="00601717"/>
    <w:rsid w:val="00601732"/>
    <w:rsid w:val="0060175C"/>
    <w:rsid w:val="0060178B"/>
    <w:rsid w:val="0060203A"/>
    <w:rsid w:val="0060382E"/>
    <w:rsid w:val="00603C91"/>
    <w:rsid w:val="00603D0D"/>
    <w:rsid w:val="006040C8"/>
    <w:rsid w:val="006041F7"/>
    <w:rsid w:val="00604C05"/>
    <w:rsid w:val="006050D3"/>
    <w:rsid w:val="00606375"/>
    <w:rsid w:val="006063AA"/>
    <w:rsid w:val="00606A88"/>
    <w:rsid w:val="00606CC5"/>
    <w:rsid w:val="00607521"/>
    <w:rsid w:val="00607A8E"/>
    <w:rsid w:val="00607C2A"/>
    <w:rsid w:val="00607E0E"/>
    <w:rsid w:val="0061068C"/>
    <w:rsid w:val="00610F40"/>
    <w:rsid w:val="00611D75"/>
    <w:rsid w:val="00612902"/>
    <w:rsid w:val="00612FED"/>
    <w:rsid w:val="006132BE"/>
    <w:rsid w:val="006136BE"/>
    <w:rsid w:val="006139A5"/>
    <w:rsid w:val="006140E6"/>
    <w:rsid w:val="00614F77"/>
    <w:rsid w:val="00615137"/>
    <w:rsid w:val="0061540C"/>
    <w:rsid w:val="0061569C"/>
    <w:rsid w:val="006162E3"/>
    <w:rsid w:val="0061688F"/>
    <w:rsid w:val="006170CD"/>
    <w:rsid w:val="00617329"/>
    <w:rsid w:val="00617399"/>
    <w:rsid w:val="0061799B"/>
    <w:rsid w:val="006179EA"/>
    <w:rsid w:val="00617A85"/>
    <w:rsid w:val="00617E95"/>
    <w:rsid w:val="006204A6"/>
    <w:rsid w:val="006206AA"/>
    <w:rsid w:val="006208BC"/>
    <w:rsid w:val="00620A3A"/>
    <w:rsid w:val="00621144"/>
    <w:rsid w:val="00621CA8"/>
    <w:rsid w:val="00621E9B"/>
    <w:rsid w:val="00622565"/>
    <w:rsid w:val="0062268B"/>
    <w:rsid w:val="006228A3"/>
    <w:rsid w:val="006229D5"/>
    <w:rsid w:val="00622BF1"/>
    <w:rsid w:val="00622FB6"/>
    <w:rsid w:val="00623205"/>
    <w:rsid w:val="006248EC"/>
    <w:rsid w:val="00624B16"/>
    <w:rsid w:val="00624E08"/>
    <w:rsid w:val="00625DF5"/>
    <w:rsid w:val="006262B6"/>
    <w:rsid w:val="0062631B"/>
    <w:rsid w:val="00626573"/>
    <w:rsid w:val="00626C02"/>
    <w:rsid w:val="0062714D"/>
    <w:rsid w:val="006271F5"/>
    <w:rsid w:val="00627C7D"/>
    <w:rsid w:val="00627D16"/>
    <w:rsid w:val="006301B2"/>
    <w:rsid w:val="00630622"/>
    <w:rsid w:val="006312E1"/>
    <w:rsid w:val="006313AB"/>
    <w:rsid w:val="00631495"/>
    <w:rsid w:val="00631672"/>
    <w:rsid w:val="006318D8"/>
    <w:rsid w:val="00632685"/>
    <w:rsid w:val="00632BC6"/>
    <w:rsid w:val="00633547"/>
    <w:rsid w:val="0063378B"/>
    <w:rsid w:val="00634013"/>
    <w:rsid w:val="0063466F"/>
    <w:rsid w:val="0063477F"/>
    <w:rsid w:val="00634B62"/>
    <w:rsid w:val="00634D51"/>
    <w:rsid w:val="0063601D"/>
    <w:rsid w:val="00636106"/>
    <w:rsid w:val="00636334"/>
    <w:rsid w:val="006366A4"/>
    <w:rsid w:val="006368AC"/>
    <w:rsid w:val="0063716B"/>
    <w:rsid w:val="00637345"/>
    <w:rsid w:val="00637598"/>
    <w:rsid w:val="0063790D"/>
    <w:rsid w:val="00637951"/>
    <w:rsid w:val="00637B6C"/>
    <w:rsid w:val="00637F3E"/>
    <w:rsid w:val="00637FBA"/>
    <w:rsid w:val="00640146"/>
    <w:rsid w:val="00640EE0"/>
    <w:rsid w:val="006410D0"/>
    <w:rsid w:val="006412AE"/>
    <w:rsid w:val="006413AC"/>
    <w:rsid w:val="006417BF"/>
    <w:rsid w:val="00641D2D"/>
    <w:rsid w:val="0064203B"/>
    <w:rsid w:val="00642231"/>
    <w:rsid w:val="00642418"/>
    <w:rsid w:val="006427F8"/>
    <w:rsid w:val="0064305B"/>
    <w:rsid w:val="00643DBE"/>
    <w:rsid w:val="00643EA4"/>
    <w:rsid w:val="006446FF"/>
    <w:rsid w:val="006451A2"/>
    <w:rsid w:val="00645F48"/>
    <w:rsid w:val="00645FBF"/>
    <w:rsid w:val="006461CD"/>
    <w:rsid w:val="00646230"/>
    <w:rsid w:val="006462A3"/>
    <w:rsid w:val="006462B6"/>
    <w:rsid w:val="00646C0F"/>
    <w:rsid w:val="0064754D"/>
    <w:rsid w:val="00647966"/>
    <w:rsid w:val="00647F2B"/>
    <w:rsid w:val="00647FE4"/>
    <w:rsid w:val="00651237"/>
    <w:rsid w:val="006514B8"/>
    <w:rsid w:val="00651A77"/>
    <w:rsid w:val="00651D1D"/>
    <w:rsid w:val="0065200C"/>
    <w:rsid w:val="006520F2"/>
    <w:rsid w:val="00652443"/>
    <w:rsid w:val="0065252F"/>
    <w:rsid w:val="006528B5"/>
    <w:rsid w:val="00652D76"/>
    <w:rsid w:val="006538DC"/>
    <w:rsid w:val="00653A4C"/>
    <w:rsid w:val="00654058"/>
    <w:rsid w:val="00654333"/>
    <w:rsid w:val="006543C2"/>
    <w:rsid w:val="0065443A"/>
    <w:rsid w:val="00654ECA"/>
    <w:rsid w:val="00654F7F"/>
    <w:rsid w:val="006550D3"/>
    <w:rsid w:val="00655427"/>
    <w:rsid w:val="00655A3B"/>
    <w:rsid w:val="00655E07"/>
    <w:rsid w:val="00655E1E"/>
    <w:rsid w:val="0065686E"/>
    <w:rsid w:val="0065693B"/>
    <w:rsid w:val="00656EE1"/>
    <w:rsid w:val="00657325"/>
    <w:rsid w:val="006573CB"/>
    <w:rsid w:val="00657666"/>
    <w:rsid w:val="00657898"/>
    <w:rsid w:val="006604FA"/>
    <w:rsid w:val="006606BF"/>
    <w:rsid w:val="006606E8"/>
    <w:rsid w:val="00660840"/>
    <w:rsid w:val="00661408"/>
    <w:rsid w:val="00662B4B"/>
    <w:rsid w:val="00662C15"/>
    <w:rsid w:val="00662F9C"/>
    <w:rsid w:val="00663102"/>
    <w:rsid w:val="006632B9"/>
    <w:rsid w:val="00663581"/>
    <w:rsid w:val="0066373E"/>
    <w:rsid w:val="00664064"/>
    <w:rsid w:val="00664447"/>
    <w:rsid w:val="006645B8"/>
    <w:rsid w:val="00664A69"/>
    <w:rsid w:val="0066500D"/>
    <w:rsid w:val="00665823"/>
    <w:rsid w:val="006658F9"/>
    <w:rsid w:val="00665BDF"/>
    <w:rsid w:val="00665D37"/>
    <w:rsid w:val="00666B18"/>
    <w:rsid w:val="00666F00"/>
    <w:rsid w:val="00667727"/>
    <w:rsid w:val="006679BC"/>
    <w:rsid w:val="00667EC6"/>
    <w:rsid w:val="00667F01"/>
    <w:rsid w:val="006705D5"/>
    <w:rsid w:val="006707B9"/>
    <w:rsid w:val="00670DB9"/>
    <w:rsid w:val="00670EF3"/>
    <w:rsid w:val="00670FF0"/>
    <w:rsid w:val="0067136D"/>
    <w:rsid w:val="006719B1"/>
    <w:rsid w:val="00671A5C"/>
    <w:rsid w:val="00671D4D"/>
    <w:rsid w:val="00671ED4"/>
    <w:rsid w:val="00672048"/>
    <w:rsid w:val="00672415"/>
    <w:rsid w:val="00672E61"/>
    <w:rsid w:val="00672FAD"/>
    <w:rsid w:val="0067363A"/>
    <w:rsid w:val="006736D1"/>
    <w:rsid w:val="00673900"/>
    <w:rsid w:val="00673C7C"/>
    <w:rsid w:val="006740C8"/>
    <w:rsid w:val="006744BA"/>
    <w:rsid w:val="0067480B"/>
    <w:rsid w:val="00674AF0"/>
    <w:rsid w:val="00674D40"/>
    <w:rsid w:val="006752AD"/>
    <w:rsid w:val="006753EC"/>
    <w:rsid w:val="0067545D"/>
    <w:rsid w:val="00676167"/>
    <w:rsid w:val="006762D3"/>
    <w:rsid w:val="00676908"/>
    <w:rsid w:val="00676B17"/>
    <w:rsid w:val="006770F6"/>
    <w:rsid w:val="006771F0"/>
    <w:rsid w:val="00677363"/>
    <w:rsid w:val="00677ACF"/>
    <w:rsid w:val="00677D63"/>
    <w:rsid w:val="006804B4"/>
    <w:rsid w:val="00680693"/>
    <w:rsid w:val="00680930"/>
    <w:rsid w:val="00681314"/>
    <w:rsid w:val="0068141A"/>
    <w:rsid w:val="00681D7B"/>
    <w:rsid w:val="006821DC"/>
    <w:rsid w:val="006829FA"/>
    <w:rsid w:val="00682B55"/>
    <w:rsid w:val="00682BEF"/>
    <w:rsid w:val="006839BF"/>
    <w:rsid w:val="00683E41"/>
    <w:rsid w:val="006846CA"/>
    <w:rsid w:val="00684948"/>
    <w:rsid w:val="00684DF1"/>
    <w:rsid w:val="006850AF"/>
    <w:rsid w:val="006853C3"/>
    <w:rsid w:val="00685809"/>
    <w:rsid w:val="00686155"/>
    <w:rsid w:val="006867FF"/>
    <w:rsid w:val="00686B4B"/>
    <w:rsid w:val="00686B68"/>
    <w:rsid w:val="00686DCC"/>
    <w:rsid w:val="00686F33"/>
    <w:rsid w:val="00686FF2"/>
    <w:rsid w:val="00687020"/>
    <w:rsid w:val="006870B9"/>
    <w:rsid w:val="00687351"/>
    <w:rsid w:val="00687AA2"/>
    <w:rsid w:val="0069008A"/>
    <w:rsid w:val="0069013F"/>
    <w:rsid w:val="006903D6"/>
    <w:rsid w:val="00690498"/>
    <w:rsid w:val="00690CA6"/>
    <w:rsid w:val="00690DE7"/>
    <w:rsid w:val="00691265"/>
    <w:rsid w:val="00691544"/>
    <w:rsid w:val="006916D4"/>
    <w:rsid w:val="00692249"/>
    <w:rsid w:val="006922A0"/>
    <w:rsid w:val="0069240C"/>
    <w:rsid w:val="00692A71"/>
    <w:rsid w:val="00692E64"/>
    <w:rsid w:val="0069322C"/>
    <w:rsid w:val="00693252"/>
    <w:rsid w:val="0069329B"/>
    <w:rsid w:val="00693309"/>
    <w:rsid w:val="00693A8E"/>
    <w:rsid w:val="00694A8E"/>
    <w:rsid w:val="00694BF5"/>
    <w:rsid w:val="00694BF7"/>
    <w:rsid w:val="00695776"/>
    <w:rsid w:val="00695808"/>
    <w:rsid w:val="00695853"/>
    <w:rsid w:val="00695BD1"/>
    <w:rsid w:val="00695C39"/>
    <w:rsid w:val="00696262"/>
    <w:rsid w:val="0069688C"/>
    <w:rsid w:val="006973BB"/>
    <w:rsid w:val="006975AF"/>
    <w:rsid w:val="00697907"/>
    <w:rsid w:val="006A0077"/>
    <w:rsid w:val="006A0E07"/>
    <w:rsid w:val="006A100C"/>
    <w:rsid w:val="006A15FF"/>
    <w:rsid w:val="006A1720"/>
    <w:rsid w:val="006A1775"/>
    <w:rsid w:val="006A200E"/>
    <w:rsid w:val="006A23D5"/>
    <w:rsid w:val="006A2BA7"/>
    <w:rsid w:val="006A2C31"/>
    <w:rsid w:val="006A2DAD"/>
    <w:rsid w:val="006A30BE"/>
    <w:rsid w:val="006A36BB"/>
    <w:rsid w:val="006A42F4"/>
    <w:rsid w:val="006A4647"/>
    <w:rsid w:val="006A492B"/>
    <w:rsid w:val="006A4CF3"/>
    <w:rsid w:val="006A51F5"/>
    <w:rsid w:val="006A5509"/>
    <w:rsid w:val="006A6124"/>
    <w:rsid w:val="006A61B3"/>
    <w:rsid w:val="006A6900"/>
    <w:rsid w:val="006A6B7D"/>
    <w:rsid w:val="006A73FF"/>
    <w:rsid w:val="006A74C4"/>
    <w:rsid w:val="006A7656"/>
    <w:rsid w:val="006A76F2"/>
    <w:rsid w:val="006A7BB9"/>
    <w:rsid w:val="006A7CF6"/>
    <w:rsid w:val="006B004C"/>
    <w:rsid w:val="006B053D"/>
    <w:rsid w:val="006B0E9C"/>
    <w:rsid w:val="006B0FB8"/>
    <w:rsid w:val="006B133D"/>
    <w:rsid w:val="006B1781"/>
    <w:rsid w:val="006B1BDE"/>
    <w:rsid w:val="006B1D86"/>
    <w:rsid w:val="006B1DC2"/>
    <w:rsid w:val="006B1DE0"/>
    <w:rsid w:val="006B2600"/>
    <w:rsid w:val="006B2ECE"/>
    <w:rsid w:val="006B34EC"/>
    <w:rsid w:val="006B3C16"/>
    <w:rsid w:val="006B3C9E"/>
    <w:rsid w:val="006B3F22"/>
    <w:rsid w:val="006B3FFC"/>
    <w:rsid w:val="006B45AB"/>
    <w:rsid w:val="006B4750"/>
    <w:rsid w:val="006B5009"/>
    <w:rsid w:val="006B5162"/>
    <w:rsid w:val="006B5427"/>
    <w:rsid w:val="006B5B87"/>
    <w:rsid w:val="006B5DE0"/>
    <w:rsid w:val="006B6196"/>
    <w:rsid w:val="006B6BBD"/>
    <w:rsid w:val="006B7673"/>
    <w:rsid w:val="006B76CD"/>
    <w:rsid w:val="006B7ECB"/>
    <w:rsid w:val="006B7F72"/>
    <w:rsid w:val="006C0972"/>
    <w:rsid w:val="006C0A86"/>
    <w:rsid w:val="006C0DC1"/>
    <w:rsid w:val="006C0F9E"/>
    <w:rsid w:val="006C1123"/>
    <w:rsid w:val="006C15AF"/>
    <w:rsid w:val="006C1701"/>
    <w:rsid w:val="006C20A4"/>
    <w:rsid w:val="006C21FA"/>
    <w:rsid w:val="006C2C30"/>
    <w:rsid w:val="006C315D"/>
    <w:rsid w:val="006C3425"/>
    <w:rsid w:val="006C3714"/>
    <w:rsid w:val="006C3B7A"/>
    <w:rsid w:val="006C3DF4"/>
    <w:rsid w:val="006C3F60"/>
    <w:rsid w:val="006C41E5"/>
    <w:rsid w:val="006C442D"/>
    <w:rsid w:val="006C54CA"/>
    <w:rsid w:val="006C5C55"/>
    <w:rsid w:val="006C5D0C"/>
    <w:rsid w:val="006C5EE2"/>
    <w:rsid w:val="006C6FDA"/>
    <w:rsid w:val="006C7241"/>
    <w:rsid w:val="006C730D"/>
    <w:rsid w:val="006C73BE"/>
    <w:rsid w:val="006C7854"/>
    <w:rsid w:val="006C7BA2"/>
    <w:rsid w:val="006C7C67"/>
    <w:rsid w:val="006D07FE"/>
    <w:rsid w:val="006D0CC3"/>
    <w:rsid w:val="006D0F6D"/>
    <w:rsid w:val="006D16C8"/>
    <w:rsid w:val="006D1A54"/>
    <w:rsid w:val="006D1AF7"/>
    <w:rsid w:val="006D1D64"/>
    <w:rsid w:val="006D2350"/>
    <w:rsid w:val="006D23A8"/>
    <w:rsid w:val="006D241E"/>
    <w:rsid w:val="006D2DB5"/>
    <w:rsid w:val="006D2EEF"/>
    <w:rsid w:val="006D33DD"/>
    <w:rsid w:val="006D45DB"/>
    <w:rsid w:val="006D47D6"/>
    <w:rsid w:val="006D5853"/>
    <w:rsid w:val="006D653A"/>
    <w:rsid w:val="006D7105"/>
    <w:rsid w:val="006D726B"/>
    <w:rsid w:val="006D7844"/>
    <w:rsid w:val="006E013B"/>
    <w:rsid w:val="006E0299"/>
    <w:rsid w:val="006E0634"/>
    <w:rsid w:val="006E07D5"/>
    <w:rsid w:val="006E0A46"/>
    <w:rsid w:val="006E1587"/>
    <w:rsid w:val="006E19F1"/>
    <w:rsid w:val="006E2136"/>
    <w:rsid w:val="006E2900"/>
    <w:rsid w:val="006E292E"/>
    <w:rsid w:val="006E2A29"/>
    <w:rsid w:val="006E2ABE"/>
    <w:rsid w:val="006E2F1C"/>
    <w:rsid w:val="006E3446"/>
    <w:rsid w:val="006E3988"/>
    <w:rsid w:val="006E3A2E"/>
    <w:rsid w:val="006E3B99"/>
    <w:rsid w:val="006E3D0A"/>
    <w:rsid w:val="006E4BEE"/>
    <w:rsid w:val="006E4DB6"/>
    <w:rsid w:val="006E5367"/>
    <w:rsid w:val="006E53FD"/>
    <w:rsid w:val="006E5C43"/>
    <w:rsid w:val="006E66B2"/>
    <w:rsid w:val="006E66C2"/>
    <w:rsid w:val="006E6757"/>
    <w:rsid w:val="006E68F4"/>
    <w:rsid w:val="006E6DFB"/>
    <w:rsid w:val="006E6E3F"/>
    <w:rsid w:val="006E73B3"/>
    <w:rsid w:val="006E7A42"/>
    <w:rsid w:val="006F009E"/>
    <w:rsid w:val="006F0133"/>
    <w:rsid w:val="006F047F"/>
    <w:rsid w:val="006F1809"/>
    <w:rsid w:val="006F1F27"/>
    <w:rsid w:val="006F225C"/>
    <w:rsid w:val="006F2904"/>
    <w:rsid w:val="006F2A96"/>
    <w:rsid w:val="006F3561"/>
    <w:rsid w:val="006F372A"/>
    <w:rsid w:val="006F379F"/>
    <w:rsid w:val="006F3B18"/>
    <w:rsid w:val="006F3B75"/>
    <w:rsid w:val="006F3F3D"/>
    <w:rsid w:val="006F43E8"/>
    <w:rsid w:val="006F4DA3"/>
    <w:rsid w:val="006F4EAC"/>
    <w:rsid w:val="006F4F7F"/>
    <w:rsid w:val="006F502C"/>
    <w:rsid w:val="006F6173"/>
    <w:rsid w:val="006F66C8"/>
    <w:rsid w:val="006F6BC8"/>
    <w:rsid w:val="006F6C81"/>
    <w:rsid w:val="006F7084"/>
    <w:rsid w:val="006F7096"/>
    <w:rsid w:val="006F7811"/>
    <w:rsid w:val="006F7865"/>
    <w:rsid w:val="006F7985"/>
    <w:rsid w:val="00700284"/>
    <w:rsid w:val="0070040F"/>
    <w:rsid w:val="0070051B"/>
    <w:rsid w:val="007007CD"/>
    <w:rsid w:val="00700A07"/>
    <w:rsid w:val="00700AE4"/>
    <w:rsid w:val="00700C26"/>
    <w:rsid w:val="00700DC5"/>
    <w:rsid w:val="00701C9F"/>
    <w:rsid w:val="007028F3"/>
    <w:rsid w:val="00702A23"/>
    <w:rsid w:val="00702A49"/>
    <w:rsid w:val="00702C38"/>
    <w:rsid w:val="00702D87"/>
    <w:rsid w:val="00702EC5"/>
    <w:rsid w:val="00703173"/>
    <w:rsid w:val="007032FB"/>
    <w:rsid w:val="00703A41"/>
    <w:rsid w:val="00703FB2"/>
    <w:rsid w:val="00704053"/>
    <w:rsid w:val="0070433A"/>
    <w:rsid w:val="00704458"/>
    <w:rsid w:val="00704499"/>
    <w:rsid w:val="00704555"/>
    <w:rsid w:val="007047F2"/>
    <w:rsid w:val="00704F46"/>
    <w:rsid w:val="007056B6"/>
    <w:rsid w:val="007059B7"/>
    <w:rsid w:val="00705D75"/>
    <w:rsid w:val="00706386"/>
    <w:rsid w:val="00706E0A"/>
    <w:rsid w:val="00707C1D"/>
    <w:rsid w:val="00707C5C"/>
    <w:rsid w:val="00707CC1"/>
    <w:rsid w:val="00707E53"/>
    <w:rsid w:val="00707F3F"/>
    <w:rsid w:val="007104BC"/>
    <w:rsid w:val="007104FC"/>
    <w:rsid w:val="007105F2"/>
    <w:rsid w:val="00710B4F"/>
    <w:rsid w:val="00710CEC"/>
    <w:rsid w:val="00711000"/>
    <w:rsid w:val="0071136F"/>
    <w:rsid w:val="007115FC"/>
    <w:rsid w:val="007116CB"/>
    <w:rsid w:val="0071191D"/>
    <w:rsid w:val="00711F18"/>
    <w:rsid w:val="0071211A"/>
    <w:rsid w:val="00712597"/>
    <w:rsid w:val="0071262E"/>
    <w:rsid w:val="007128FD"/>
    <w:rsid w:val="00712CB8"/>
    <w:rsid w:val="00712E0D"/>
    <w:rsid w:val="00712EB2"/>
    <w:rsid w:val="00712FE1"/>
    <w:rsid w:val="007133E4"/>
    <w:rsid w:val="00713599"/>
    <w:rsid w:val="00713DA0"/>
    <w:rsid w:val="00713E9B"/>
    <w:rsid w:val="00713F14"/>
    <w:rsid w:val="0071421A"/>
    <w:rsid w:val="007151FB"/>
    <w:rsid w:val="007156AD"/>
    <w:rsid w:val="007157C2"/>
    <w:rsid w:val="007158D6"/>
    <w:rsid w:val="00715F4A"/>
    <w:rsid w:val="007164F1"/>
    <w:rsid w:val="00716FA0"/>
    <w:rsid w:val="00716FD2"/>
    <w:rsid w:val="00716FD3"/>
    <w:rsid w:val="0071723C"/>
    <w:rsid w:val="00717A0C"/>
    <w:rsid w:val="00717D1C"/>
    <w:rsid w:val="00717DE8"/>
    <w:rsid w:val="00717DFD"/>
    <w:rsid w:val="00717E30"/>
    <w:rsid w:val="00717E4F"/>
    <w:rsid w:val="00720225"/>
    <w:rsid w:val="00720547"/>
    <w:rsid w:val="00720820"/>
    <w:rsid w:val="00720BDB"/>
    <w:rsid w:val="00720DA4"/>
    <w:rsid w:val="00721085"/>
    <w:rsid w:val="00721B9E"/>
    <w:rsid w:val="00721BA1"/>
    <w:rsid w:val="00722084"/>
    <w:rsid w:val="007227AD"/>
    <w:rsid w:val="00722A49"/>
    <w:rsid w:val="00722DCF"/>
    <w:rsid w:val="0072383A"/>
    <w:rsid w:val="00724317"/>
    <w:rsid w:val="00724739"/>
    <w:rsid w:val="00724AA7"/>
    <w:rsid w:val="00724BA9"/>
    <w:rsid w:val="007251E5"/>
    <w:rsid w:val="00725339"/>
    <w:rsid w:val="007253A4"/>
    <w:rsid w:val="007256EC"/>
    <w:rsid w:val="00725E7F"/>
    <w:rsid w:val="0072628F"/>
    <w:rsid w:val="00726307"/>
    <w:rsid w:val="0072644B"/>
    <w:rsid w:val="00726753"/>
    <w:rsid w:val="00726756"/>
    <w:rsid w:val="0072733C"/>
    <w:rsid w:val="007273E6"/>
    <w:rsid w:val="007276B4"/>
    <w:rsid w:val="007276E9"/>
    <w:rsid w:val="00730179"/>
    <w:rsid w:val="007307EF"/>
    <w:rsid w:val="007312D8"/>
    <w:rsid w:val="007313A6"/>
    <w:rsid w:val="007314E2"/>
    <w:rsid w:val="007317DF"/>
    <w:rsid w:val="00731E28"/>
    <w:rsid w:val="0073214E"/>
    <w:rsid w:val="00732A11"/>
    <w:rsid w:val="00732C7D"/>
    <w:rsid w:val="007332AA"/>
    <w:rsid w:val="00733954"/>
    <w:rsid w:val="0073407F"/>
    <w:rsid w:val="0073434A"/>
    <w:rsid w:val="00734E14"/>
    <w:rsid w:val="00734F3E"/>
    <w:rsid w:val="00735074"/>
    <w:rsid w:val="0073528F"/>
    <w:rsid w:val="00735482"/>
    <w:rsid w:val="007356A8"/>
    <w:rsid w:val="007359F7"/>
    <w:rsid w:val="00736503"/>
    <w:rsid w:val="00736AD9"/>
    <w:rsid w:val="00736FEC"/>
    <w:rsid w:val="0073713A"/>
    <w:rsid w:val="0073745C"/>
    <w:rsid w:val="007375E2"/>
    <w:rsid w:val="00737C27"/>
    <w:rsid w:val="00740151"/>
    <w:rsid w:val="00740D9A"/>
    <w:rsid w:val="00741158"/>
    <w:rsid w:val="00741E2F"/>
    <w:rsid w:val="007423D6"/>
    <w:rsid w:val="007426D5"/>
    <w:rsid w:val="00742B1D"/>
    <w:rsid w:val="007433F2"/>
    <w:rsid w:val="007436FB"/>
    <w:rsid w:val="00743DBA"/>
    <w:rsid w:val="007443F2"/>
    <w:rsid w:val="0074449C"/>
    <w:rsid w:val="007444C4"/>
    <w:rsid w:val="00744531"/>
    <w:rsid w:val="007452B3"/>
    <w:rsid w:val="0074533C"/>
    <w:rsid w:val="007457AD"/>
    <w:rsid w:val="00745C03"/>
    <w:rsid w:val="00746389"/>
    <w:rsid w:val="00746441"/>
    <w:rsid w:val="00747062"/>
    <w:rsid w:val="007472AB"/>
    <w:rsid w:val="00747981"/>
    <w:rsid w:val="00747A43"/>
    <w:rsid w:val="00747AC9"/>
    <w:rsid w:val="007504B7"/>
    <w:rsid w:val="007504CA"/>
    <w:rsid w:val="00750F61"/>
    <w:rsid w:val="00751024"/>
    <w:rsid w:val="00751337"/>
    <w:rsid w:val="007516DB"/>
    <w:rsid w:val="00751CAB"/>
    <w:rsid w:val="00751F44"/>
    <w:rsid w:val="007526F1"/>
    <w:rsid w:val="00753025"/>
    <w:rsid w:val="0075326F"/>
    <w:rsid w:val="00753578"/>
    <w:rsid w:val="007535C0"/>
    <w:rsid w:val="00753864"/>
    <w:rsid w:val="007538BD"/>
    <w:rsid w:val="007538EF"/>
    <w:rsid w:val="00753A86"/>
    <w:rsid w:val="00753CD0"/>
    <w:rsid w:val="00754007"/>
    <w:rsid w:val="00754641"/>
    <w:rsid w:val="00754912"/>
    <w:rsid w:val="007555DC"/>
    <w:rsid w:val="00755A58"/>
    <w:rsid w:val="00755CAC"/>
    <w:rsid w:val="00755D97"/>
    <w:rsid w:val="007566F0"/>
    <w:rsid w:val="00756C94"/>
    <w:rsid w:val="00756F04"/>
    <w:rsid w:val="00757358"/>
    <w:rsid w:val="007576DE"/>
    <w:rsid w:val="007579B3"/>
    <w:rsid w:val="00757B07"/>
    <w:rsid w:val="007604F7"/>
    <w:rsid w:val="00760673"/>
    <w:rsid w:val="0076073A"/>
    <w:rsid w:val="00761AA4"/>
    <w:rsid w:val="00761B76"/>
    <w:rsid w:val="00761F7F"/>
    <w:rsid w:val="007623EE"/>
    <w:rsid w:val="00762AEF"/>
    <w:rsid w:val="00762BAC"/>
    <w:rsid w:val="00762C0E"/>
    <w:rsid w:val="00762D4C"/>
    <w:rsid w:val="00762E57"/>
    <w:rsid w:val="007636DD"/>
    <w:rsid w:val="00763F8F"/>
    <w:rsid w:val="007645C0"/>
    <w:rsid w:val="00764C02"/>
    <w:rsid w:val="007658D5"/>
    <w:rsid w:val="00765B9A"/>
    <w:rsid w:val="00765D22"/>
    <w:rsid w:val="0076651D"/>
    <w:rsid w:val="007665A9"/>
    <w:rsid w:val="00766ED5"/>
    <w:rsid w:val="00767061"/>
    <w:rsid w:val="00767201"/>
    <w:rsid w:val="0076720B"/>
    <w:rsid w:val="00767A81"/>
    <w:rsid w:val="00770028"/>
    <w:rsid w:val="00770340"/>
    <w:rsid w:val="0077052D"/>
    <w:rsid w:val="0077055B"/>
    <w:rsid w:val="007705B0"/>
    <w:rsid w:val="00770933"/>
    <w:rsid w:val="0077152F"/>
    <w:rsid w:val="007715A9"/>
    <w:rsid w:val="0077165E"/>
    <w:rsid w:val="00771E77"/>
    <w:rsid w:val="0077221C"/>
    <w:rsid w:val="00772435"/>
    <w:rsid w:val="00772682"/>
    <w:rsid w:val="00772741"/>
    <w:rsid w:val="007727B0"/>
    <w:rsid w:val="00772D75"/>
    <w:rsid w:val="00773E7A"/>
    <w:rsid w:val="00773F2F"/>
    <w:rsid w:val="00774123"/>
    <w:rsid w:val="0077436E"/>
    <w:rsid w:val="0077468D"/>
    <w:rsid w:val="00774969"/>
    <w:rsid w:val="00775094"/>
    <w:rsid w:val="0077512C"/>
    <w:rsid w:val="00775493"/>
    <w:rsid w:val="007756BF"/>
    <w:rsid w:val="00775794"/>
    <w:rsid w:val="0077686F"/>
    <w:rsid w:val="00776AFB"/>
    <w:rsid w:val="00776D0F"/>
    <w:rsid w:val="00777116"/>
    <w:rsid w:val="00777827"/>
    <w:rsid w:val="00777C46"/>
    <w:rsid w:val="0078070F"/>
    <w:rsid w:val="007808AE"/>
    <w:rsid w:val="007809C4"/>
    <w:rsid w:val="00780A79"/>
    <w:rsid w:val="00780DC6"/>
    <w:rsid w:val="00780FF7"/>
    <w:rsid w:val="00781119"/>
    <w:rsid w:val="0078166C"/>
    <w:rsid w:val="007819FE"/>
    <w:rsid w:val="00782088"/>
    <w:rsid w:val="0078232D"/>
    <w:rsid w:val="00782617"/>
    <w:rsid w:val="00782AD5"/>
    <w:rsid w:val="007831B5"/>
    <w:rsid w:val="00783235"/>
    <w:rsid w:val="007834B9"/>
    <w:rsid w:val="007847B0"/>
    <w:rsid w:val="007849F4"/>
    <w:rsid w:val="00784BF1"/>
    <w:rsid w:val="00784FF6"/>
    <w:rsid w:val="0078529D"/>
    <w:rsid w:val="007858D9"/>
    <w:rsid w:val="00785A9D"/>
    <w:rsid w:val="007865D3"/>
    <w:rsid w:val="007867D5"/>
    <w:rsid w:val="007871BF"/>
    <w:rsid w:val="0078770E"/>
    <w:rsid w:val="00790173"/>
    <w:rsid w:val="007906D1"/>
    <w:rsid w:val="00790A1C"/>
    <w:rsid w:val="00790BC1"/>
    <w:rsid w:val="007912A6"/>
    <w:rsid w:val="007913B2"/>
    <w:rsid w:val="007917B1"/>
    <w:rsid w:val="0079183A"/>
    <w:rsid w:val="00791EFB"/>
    <w:rsid w:val="007921C9"/>
    <w:rsid w:val="0079238B"/>
    <w:rsid w:val="007932C8"/>
    <w:rsid w:val="00793F42"/>
    <w:rsid w:val="0079411F"/>
    <w:rsid w:val="007948F8"/>
    <w:rsid w:val="00794BC8"/>
    <w:rsid w:val="00795588"/>
    <w:rsid w:val="00795653"/>
    <w:rsid w:val="00795A7B"/>
    <w:rsid w:val="00795BDF"/>
    <w:rsid w:val="00796512"/>
    <w:rsid w:val="00796782"/>
    <w:rsid w:val="00796945"/>
    <w:rsid w:val="0079723B"/>
    <w:rsid w:val="0079726F"/>
    <w:rsid w:val="00797361"/>
    <w:rsid w:val="00797469"/>
    <w:rsid w:val="007A0AB0"/>
    <w:rsid w:val="007A111A"/>
    <w:rsid w:val="007A117C"/>
    <w:rsid w:val="007A1A57"/>
    <w:rsid w:val="007A1C99"/>
    <w:rsid w:val="007A25A0"/>
    <w:rsid w:val="007A30AB"/>
    <w:rsid w:val="007A3706"/>
    <w:rsid w:val="007A3806"/>
    <w:rsid w:val="007A3A27"/>
    <w:rsid w:val="007A3C2C"/>
    <w:rsid w:val="007A517F"/>
    <w:rsid w:val="007A587C"/>
    <w:rsid w:val="007A6503"/>
    <w:rsid w:val="007A6666"/>
    <w:rsid w:val="007A73A9"/>
    <w:rsid w:val="007A790D"/>
    <w:rsid w:val="007A7DDB"/>
    <w:rsid w:val="007A7F9A"/>
    <w:rsid w:val="007B153A"/>
    <w:rsid w:val="007B15D0"/>
    <w:rsid w:val="007B1FAD"/>
    <w:rsid w:val="007B239C"/>
    <w:rsid w:val="007B2497"/>
    <w:rsid w:val="007B3058"/>
    <w:rsid w:val="007B3533"/>
    <w:rsid w:val="007B3BDB"/>
    <w:rsid w:val="007B3BF5"/>
    <w:rsid w:val="007B3CD8"/>
    <w:rsid w:val="007B3DCF"/>
    <w:rsid w:val="007B3F47"/>
    <w:rsid w:val="007B4121"/>
    <w:rsid w:val="007B4A4C"/>
    <w:rsid w:val="007B4C4E"/>
    <w:rsid w:val="007B4EE1"/>
    <w:rsid w:val="007B520A"/>
    <w:rsid w:val="007B5942"/>
    <w:rsid w:val="007B6097"/>
    <w:rsid w:val="007B61A0"/>
    <w:rsid w:val="007B63B0"/>
    <w:rsid w:val="007B64B8"/>
    <w:rsid w:val="007B6A75"/>
    <w:rsid w:val="007B6C19"/>
    <w:rsid w:val="007B714C"/>
    <w:rsid w:val="007B7290"/>
    <w:rsid w:val="007B7C1F"/>
    <w:rsid w:val="007B7CD2"/>
    <w:rsid w:val="007C0CA5"/>
    <w:rsid w:val="007C123F"/>
    <w:rsid w:val="007C1959"/>
    <w:rsid w:val="007C1D5C"/>
    <w:rsid w:val="007C2206"/>
    <w:rsid w:val="007C2336"/>
    <w:rsid w:val="007C238A"/>
    <w:rsid w:val="007C2836"/>
    <w:rsid w:val="007C2C62"/>
    <w:rsid w:val="007C3343"/>
    <w:rsid w:val="007C383E"/>
    <w:rsid w:val="007C3BB0"/>
    <w:rsid w:val="007C3BB9"/>
    <w:rsid w:val="007C4791"/>
    <w:rsid w:val="007C4DA3"/>
    <w:rsid w:val="007C5785"/>
    <w:rsid w:val="007C5975"/>
    <w:rsid w:val="007C5A35"/>
    <w:rsid w:val="007C5F07"/>
    <w:rsid w:val="007C63EC"/>
    <w:rsid w:val="007C6B99"/>
    <w:rsid w:val="007C7977"/>
    <w:rsid w:val="007C7B2D"/>
    <w:rsid w:val="007C7D67"/>
    <w:rsid w:val="007D049A"/>
    <w:rsid w:val="007D0E9D"/>
    <w:rsid w:val="007D0F28"/>
    <w:rsid w:val="007D1569"/>
    <w:rsid w:val="007D1670"/>
    <w:rsid w:val="007D2B3A"/>
    <w:rsid w:val="007D2BB3"/>
    <w:rsid w:val="007D39BB"/>
    <w:rsid w:val="007D3CE8"/>
    <w:rsid w:val="007D48CC"/>
    <w:rsid w:val="007D4A3E"/>
    <w:rsid w:val="007D56C8"/>
    <w:rsid w:val="007D58E9"/>
    <w:rsid w:val="007D5F0B"/>
    <w:rsid w:val="007D5F0D"/>
    <w:rsid w:val="007D679C"/>
    <w:rsid w:val="007D67AB"/>
    <w:rsid w:val="007D6830"/>
    <w:rsid w:val="007D73B1"/>
    <w:rsid w:val="007D7E0D"/>
    <w:rsid w:val="007E0316"/>
    <w:rsid w:val="007E0547"/>
    <w:rsid w:val="007E0879"/>
    <w:rsid w:val="007E0B4C"/>
    <w:rsid w:val="007E126C"/>
    <w:rsid w:val="007E1335"/>
    <w:rsid w:val="007E16C8"/>
    <w:rsid w:val="007E2314"/>
    <w:rsid w:val="007E2337"/>
    <w:rsid w:val="007E283F"/>
    <w:rsid w:val="007E2E1A"/>
    <w:rsid w:val="007E2F46"/>
    <w:rsid w:val="007E2FE7"/>
    <w:rsid w:val="007E362D"/>
    <w:rsid w:val="007E3635"/>
    <w:rsid w:val="007E3EC3"/>
    <w:rsid w:val="007E3EC8"/>
    <w:rsid w:val="007E43AB"/>
    <w:rsid w:val="007E446D"/>
    <w:rsid w:val="007E4754"/>
    <w:rsid w:val="007E5255"/>
    <w:rsid w:val="007E5447"/>
    <w:rsid w:val="007E57C4"/>
    <w:rsid w:val="007E5EAE"/>
    <w:rsid w:val="007E6BBC"/>
    <w:rsid w:val="007E6CFA"/>
    <w:rsid w:val="007E6EBC"/>
    <w:rsid w:val="007E6EE8"/>
    <w:rsid w:val="007E7462"/>
    <w:rsid w:val="007E7D59"/>
    <w:rsid w:val="007E7F53"/>
    <w:rsid w:val="007F01D5"/>
    <w:rsid w:val="007F0213"/>
    <w:rsid w:val="007F073F"/>
    <w:rsid w:val="007F0894"/>
    <w:rsid w:val="007F0BC7"/>
    <w:rsid w:val="007F0E55"/>
    <w:rsid w:val="007F1333"/>
    <w:rsid w:val="007F1B69"/>
    <w:rsid w:val="007F1FB5"/>
    <w:rsid w:val="007F2009"/>
    <w:rsid w:val="007F2142"/>
    <w:rsid w:val="007F2454"/>
    <w:rsid w:val="007F245B"/>
    <w:rsid w:val="007F245D"/>
    <w:rsid w:val="007F254F"/>
    <w:rsid w:val="007F2A6A"/>
    <w:rsid w:val="007F31E1"/>
    <w:rsid w:val="007F37F4"/>
    <w:rsid w:val="007F44B2"/>
    <w:rsid w:val="007F4C80"/>
    <w:rsid w:val="007F4D42"/>
    <w:rsid w:val="007F4DE6"/>
    <w:rsid w:val="007F5052"/>
    <w:rsid w:val="007F5210"/>
    <w:rsid w:val="007F5718"/>
    <w:rsid w:val="007F6615"/>
    <w:rsid w:val="007F6ED9"/>
    <w:rsid w:val="007F7270"/>
    <w:rsid w:val="007F7824"/>
    <w:rsid w:val="007F7DFA"/>
    <w:rsid w:val="0080023D"/>
    <w:rsid w:val="00800D67"/>
    <w:rsid w:val="00801404"/>
    <w:rsid w:val="00801B65"/>
    <w:rsid w:val="00801BBE"/>
    <w:rsid w:val="00801F6C"/>
    <w:rsid w:val="00802083"/>
    <w:rsid w:val="00802476"/>
    <w:rsid w:val="0080294A"/>
    <w:rsid w:val="008029CE"/>
    <w:rsid w:val="00802C1D"/>
    <w:rsid w:val="0080312B"/>
    <w:rsid w:val="008031AA"/>
    <w:rsid w:val="008038BE"/>
    <w:rsid w:val="00803913"/>
    <w:rsid w:val="00803CE4"/>
    <w:rsid w:val="00804758"/>
    <w:rsid w:val="00804997"/>
    <w:rsid w:val="0080519C"/>
    <w:rsid w:val="00805383"/>
    <w:rsid w:val="008055B8"/>
    <w:rsid w:val="00805A17"/>
    <w:rsid w:val="00805EEE"/>
    <w:rsid w:val="0080603C"/>
    <w:rsid w:val="0080673D"/>
    <w:rsid w:val="008067CF"/>
    <w:rsid w:val="00806DE3"/>
    <w:rsid w:val="00807E50"/>
    <w:rsid w:val="00807EF7"/>
    <w:rsid w:val="00810873"/>
    <w:rsid w:val="00810983"/>
    <w:rsid w:val="00811234"/>
    <w:rsid w:val="00811864"/>
    <w:rsid w:val="00811A8B"/>
    <w:rsid w:val="0081279A"/>
    <w:rsid w:val="0081292E"/>
    <w:rsid w:val="00812CBD"/>
    <w:rsid w:val="00812D17"/>
    <w:rsid w:val="00813112"/>
    <w:rsid w:val="008133FC"/>
    <w:rsid w:val="008138BB"/>
    <w:rsid w:val="00814AB8"/>
    <w:rsid w:val="008152DE"/>
    <w:rsid w:val="008157A2"/>
    <w:rsid w:val="00815B08"/>
    <w:rsid w:val="00815D69"/>
    <w:rsid w:val="00816117"/>
    <w:rsid w:val="0081646B"/>
    <w:rsid w:val="0081652F"/>
    <w:rsid w:val="00816CA6"/>
    <w:rsid w:val="008172AC"/>
    <w:rsid w:val="00817751"/>
    <w:rsid w:val="008177D2"/>
    <w:rsid w:val="00817ECF"/>
    <w:rsid w:val="0082063D"/>
    <w:rsid w:val="00820C9C"/>
    <w:rsid w:val="00820E91"/>
    <w:rsid w:val="00820F7C"/>
    <w:rsid w:val="0082206A"/>
    <w:rsid w:val="0082274F"/>
    <w:rsid w:val="0082292F"/>
    <w:rsid w:val="0082326C"/>
    <w:rsid w:val="00823420"/>
    <w:rsid w:val="008234BD"/>
    <w:rsid w:val="00823B11"/>
    <w:rsid w:val="00823B91"/>
    <w:rsid w:val="008240CB"/>
    <w:rsid w:val="00824320"/>
    <w:rsid w:val="0082458F"/>
    <w:rsid w:val="00824DA7"/>
    <w:rsid w:val="00825145"/>
    <w:rsid w:val="008256D0"/>
    <w:rsid w:val="0082574A"/>
    <w:rsid w:val="00825C3C"/>
    <w:rsid w:val="00825D33"/>
    <w:rsid w:val="0082663B"/>
    <w:rsid w:val="00826CAD"/>
    <w:rsid w:val="0082774C"/>
    <w:rsid w:val="008278C2"/>
    <w:rsid w:val="00830424"/>
    <w:rsid w:val="00830B04"/>
    <w:rsid w:val="0083105C"/>
    <w:rsid w:val="0083150A"/>
    <w:rsid w:val="00831B18"/>
    <w:rsid w:val="008325BA"/>
    <w:rsid w:val="0083280C"/>
    <w:rsid w:val="0083282F"/>
    <w:rsid w:val="008329F1"/>
    <w:rsid w:val="00832A1B"/>
    <w:rsid w:val="008332BA"/>
    <w:rsid w:val="008333AC"/>
    <w:rsid w:val="00833423"/>
    <w:rsid w:val="0083415F"/>
    <w:rsid w:val="00834203"/>
    <w:rsid w:val="0083464F"/>
    <w:rsid w:val="00834AD0"/>
    <w:rsid w:val="00834BE0"/>
    <w:rsid w:val="00835051"/>
    <w:rsid w:val="00835AEE"/>
    <w:rsid w:val="00835CA3"/>
    <w:rsid w:val="0083730E"/>
    <w:rsid w:val="0083747E"/>
    <w:rsid w:val="008378EC"/>
    <w:rsid w:val="00837AC4"/>
    <w:rsid w:val="00837C1E"/>
    <w:rsid w:val="00837F61"/>
    <w:rsid w:val="008401BF"/>
    <w:rsid w:val="00840277"/>
    <w:rsid w:val="0084079F"/>
    <w:rsid w:val="008410DB"/>
    <w:rsid w:val="0084113F"/>
    <w:rsid w:val="00841403"/>
    <w:rsid w:val="00842037"/>
    <w:rsid w:val="008420A0"/>
    <w:rsid w:val="00842243"/>
    <w:rsid w:val="0084244A"/>
    <w:rsid w:val="00842565"/>
    <w:rsid w:val="00842744"/>
    <w:rsid w:val="0084330C"/>
    <w:rsid w:val="00843639"/>
    <w:rsid w:val="008438D3"/>
    <w:rsid w:val="00843AAD"/>
    <w:rsid w:val="00843BAC"/>
    <w:rsid w:val="00843F35"/>
    <w:rsid w:val="00844908"/>
    <w:rsid w:val="00844A65"/>
    <w:rsid w:val="00844CDA"/>
    <w:rsid w:val="00844CDB"/>
    <w:rsid w:val="00845252"/>
    <w:rsid w:val="0084591B"/>
    <w:rsid w:val="008459D7"/>
    <w:rsid w:val="00846234"/>
    <w:rsid w:val="008469BF"/>
    <w:rsid w:val="00846B9F"/>
    <w:rsid w:val="00846C0C"/>
    <w:rsid w:val="00847995"/>
    <w:rsid w:val="0085019E"/>
    <w:rsid w:val="008508C7"/>
    <w:rsid w:val="00850B00"/>
    <w:rsid w:val="00850B12"/>
    <w:rsid w:val="00850B79"/>
    <w:rsid w:val="00850BD7"/>
    <w:rsid w:val="00850EEC"/>
    <w:rsid w:val="00851166"/>
    <w:rsid w:val="00852345"/>
    <w:rsid w:val="008525B3"/>
    <w:rsid w:val="0085296A"/>
    <w:rsid w:val="00852CED"/>
    <w:rsid w:val="008537C8"/>
    <w:rsid w:val="00853E92"/>
    <w:rsid w:val="00853FD7"/>
    <w:rsid w:val="00854143"/>
    <w:rsid w:val="00854147"/>
    <w:rsid w:val="00854301"/>
    <w:rsid w:val="0085450D"/>
    <w:rsid w:val="0085452C"/>
    <w:rsid w:val="00854E5E"/>
    <w:rsid w:val="0085513D"/>
    <w:rsid w:val="00855242"/>
    <w:rsid w:val="00855282"/>
    <w:rsid w:val="008556E2"/>
    <w:rsid w:val="00856051"/>
    <w:rsid w:val="00856367"/>
    <w:rsid w:val="008565A4"/>
    <w:rsid w:val="008566EA"/>
    <w:rsid w:val="00856C0F"/>
    <w:rsid w:val="00857075"/>
    <w:rsid w:val="0085723D"/>
    <w:rsid w:val="0085762D"/>
    <w:rsid w:val="00857721"/>
    <w:rsid w:val="0085777E"/>
    <w:rsid w:val="00857B58"/>
    <w:rsid w:val="00857F1F"/>
    <w:rsid w:val="0086090C"/>
    <w:rsid w:val="0086111A"/>
    <w:rsid w:val="00861BBC"/>
    <w:rsid w:val="00861D37"/>
    <w:rsid w:val="0086237A"/>
    <w:rsid w:val="00862924"/>
    <w:rsid w:val="00862C14"/>
    <w:rsid w:val="00862E47"/>
    <w:rsid w:val="00862FE3"/>
    <w:rsid w:val="0086341A"/>
    <w:rsid w:val="00863601"/>
    <w:rsid w:val="00863BE7"/>
    <w:rsid w:val="00863F79"/>
    <w:rsid w:val="0086409C"/>
    <w:rsid w:val="008641F6"/>
    <w:rsid w:val="0086421D"/>
    <w:rsid w:val="008643B5"/>
    <w:rsid w:val="008644A7"/>
    <w:rsid w:val="00864772"/>
    <w:rsid w:val="0086536F"/>
    <w:rsid w:val="008654C7"/>
    <w:rsid w:val="00865C2C"/>
    <w:rsid w:val="008672FC"/>
    <w:rsid w:val="00867B70"/>
    <w:rsid w:val="00867EFC"/>
    <w:rsid w:val="00870C25"/>
    <w:rsid w:val="00870E5D"/>
    <w:rsid w:val="00871119"/>
    <w:rsid w:val="008715A0"/>
    <w:rsid w:val="00872226"/>
    <w:rsid w:val="00872A4C"/>
    <w:rsid w:val="00872F26"/>
    <w:rsid w:val="0087344B"/>
    <w:rsid w:val="008734D2"/>
    <w:rsid w:val="00873627"/>
    <w:rsid w:val="00873734"/>
    <w:rsid w:val="00873BB0"/>
    <w:rsid w:val="00873F4A"/>
    <w:rsid w:val="00874BC0"/>
    <w:rsid w:val="00874D13"/>
    <w:rsid w:val="0087521C"/>
    <w:rsid w:val="00875659"/>
    <w:rsid w:val="00875C25"/>
    <w:rsid w:val="00875C81"/>
    <w:rsid w:val="00875DB9"/>
    <w:rsid w:val="0087624B"/>
    <w:rsid w:val="008762CC"/>
    <w:rsid w:val="008766A4"/>
    <w:rsid w:val="008766F4"/>
    <w:rsid w:val="0087671A"/>
    <w:rsid w:val="00876D0A"/>
    <w:rsid w:val="00877588"/>
    <w:rsid w:val="008779D1"/>
    <w:rsid w:val="00877C91"/>
    <w:rsid w:val="00877CE9"/>
    <w:rsid w:val="00877FEC"/>
    <w:rsid w:val="0088068B"/>
    <w:rsid w:val="008808DA"/>
    <w:rsid w:val="00880D34"/>
    <w:rsid w:val="00881145"/>
    <w:rsid w:val="0088195B"/>
    <w:rsid w:val="0088197C"/>
    <w:rsid w:val="00881BD6"/>
    <w:rsid w:val="00881D08"/>
    <w:rsid w:val="00881F33"/>
    <w:rsid w:val="00882508"/>
    <w:rsid w:val="00882C16"/>
    <w:rsid w:val="00882FCB"/>
    <w:rsid w:val="00882FF6"/>
    <w:rsid w:val="00883162"/>
    <w:rsid w:val="00883599"/>
    <w:rsid w:val="00883FE3"/>
    <w:rsid w:val="00884200"/>
    <w:rsid w:val="0088445C"/>
    <w:rsid w:val="00884AA3"/>
    <w:rsid w:val="00884E4E"/>
    <w:rsid w:val="00884FCF"/>
    <w:rsid w:val="0088513F"/>
    <w:rsid w:val="00885C44"/>
    <w:rsid w:val="00885D5A"/>
    <w:rsid w:val="00886311"/>
    <w:rsid w:val="008867AC"/>
    <w:rsid w:val="0088699C"/>
    <w:rsid w:val="00886E6A"/>
    <w:rsid w:val="00886F7A"/>
    <w:rsid w:val="008872AA"/>
    <w:rsid w:val="008872FF"/>
    <w:rsid w:val="00887C64"/>
    <w:rsid w:val="00890096"/>
    <w:rsid w:val="008900E1"/>
    <w:rsid w:val="008902CD"/>
    <w:rsid w:val="00891518"/>
    <w:rsid w:val="00891B81"/>
    <w:rsid w:val="00891E77"/>
    <w:rsid w:val="00891EEB"/>
    <w:rsid w:val="0089218A"/>
    <w:rsid w:val="00893129"/>
    <w:rsid w:val="00893267"/>
    <w:rsid w:val="00893892"/>
    <w:rsid w:val="00894156"/>
    <w:rsid w:val="00894357"/>
    <w:rsid w:val="008943D8"/>
    <w:rsid w:val="00894EF9"/>
    <w:rsid w:val="00895EBA"/>
    <w:rsid w:val="0089642A"/>
    <w:rsid w:val="008964F5"/>
    <w:rsid w:val="008966E3"/>
    <w:rsid w:val="008969AA"/>
    <w:rsid w:val="00897BDF"/>
    <w:rsid w:val="00897FA0"/>
    <w:rsid w:val="008A012E"/>
    <w:rsid w:val="008A0656"/>
    <w:rsid w:val="008A076C"/>
    <w:rsid w:val="008A0C6A"/>
    <w:rsid w:val="008A1691"/>
    <w:rsid w:val="008A169A"/>
    <w:rsid w:val="008A18BC"/>
    <w:rsid w:val="008A1CDC"/>
    <w:rsid w:val="008A1D52"/>
    <w:rsid w:val="008A1EFD"/>
    <w:rsid w:val="008A20D6"/>
    <w:rsid w:val="008A29BA"/>
    <w:rsid w:val="008A3353"/>
    <w:rsid w:val="008A34C6"/>
    <w:rsid w:val="008A36E5"/>
    <w:rsid w:val="008A39FD"/>
    <w:rsid w:val="008A3C78"/>
    <w:rsid w:val="008A4412"/>
    <w:rsid w:val="008A4CC5"/>
    <w:rsid w:val="008A5397"/>
    <w:rsid w:val="008A570F"/>
    <w:rsid w:val="008A59F5"/>
    <w:rsid w:val="008A6C0E"/>
    <w:rsid w:val="008A6C86"/>
    <w:rsid w:val="008A7318"/>
    <w:rsid w:val="008A73F4"/>
    <w:rsid w:val="008A7702"/>
    <w:rsid w:val="008A7AD5"/>
    <w:rsid w:val="008A7F4B"/>
    <w:rsid w:val="008B0885"/>
    <w:rsid w:val="008B1039"/>
    <w:rsid w:val="008B14EF"/>
    <w:rsid w:val="008B26D7"/>
    <w:rsid w:val="008B4022"/>
    <w:rsid w:val="008B4A05"/>
    <w:rsid w:val="008B4AFC"/>
    <w:rsid w:val="008B512F"/>
    <w:rsid w:val="008B519A"/>
    <w:rsid w:val="008B5407"/>
    <w:rsid w:val="008B54ED"/>
    <w:rsid w:val="008B5671"/>
    <w:rsid w:val="008B59BA"/>
    <w:rsid w:val="008B59CA"/>
    <w:rsid w:val="008B6613"/>
    <w:rsid w:val="008B67D8"/>
    <w:rsid w:val="008B6899"/>
    <w:rsid w:val="008B6990"/>
    <w:rsid w:val="008B6BCF"/>
    <w:rsid w:val="008B6F15"/>
    <w:rsid w:val="008B7017"/>
    <w:rsid w:val="008B7557"/>
    <w:rsid w:val="008B76F9"/>
    <w:rsid w:val="008B78F7"/>
    <w:rsid w:val="008B7E15"/>
    <w:rsid w:val="008C0956"/>
    <w:rsid w:val="008C0970"/>
    <w:rsid w:val="008C0E6B"/>
    <w:rsid w:val="008C1283"/>
    <w:rsid w:val="008C1B92"/>
    <w:rsid w:val="008C25BC"/>
    <w:rsid w:val="008C2B87"/>
    <w:rsid w:val="008C2F63"/>
    <w:rsid w:val="008C31AD"/>
    <w:rsid w:val="008C3452"/>
    <w:rsid w:val="008C4281"/>
    <w:rsid w:val="008C433D"/>
    <w:rsid w:val="008C4469"/>
    <w:rsid w:val="008C4485"/>
    <w:rsid w:val="008C5271"/>
    <w:rsid w:val="008C52DE"/>
    <w:rsid w:val="008C5B94"/>
    <w:rsid w:val="008C5BFE"/>
    <w:rsid w:val="008C6085"/>
    <w:rsid w:val="008C63B8"/>
    <w:rsid w:val="008C640D"/>
    <w:rsid w:val="008C660A"/>
    <w:rsid w:val="008C6965"/>
    <w:rsid w:val="008C69C0"/>
    <w:rsid w:val="008C69EE"/>
    <w:rsid w:val="008C6CEA"/>
    <w:rsid w:val="008C7391"/>
    <w:rsid w:val="008C771F"/>
    <w:rsid w:val="008C7D2D"/>
    <w:rsid w:val="008D047D"/>
    <w:rsid w:val="008D10E8"/>
    <w:rsid w:val="008D1598"/>
    <w:rsid w:val="008D1B84"/>
    <w:rsid w:val="008D271F"/>
    <w:rsid w:val="008D31B0"/>
    <w:rsid w:val="008D36CE"/>
    <w:rsid w:val="008D3BBC"/>
    <w:rsid w:val="008D3CFE"/>
    <w:rsid w:val="008D4FD9"/>
    <w:rsid w:val="008D51BE"/>
    <w:rsid w:val="008D52C9"/>
    <w:rsid w:val="008D5811"/>
    <w:rsid w:val="008D5C65"/>
    <w:rsid w:val="008D612E"/>
    <w:rsid w:val="008D61A0"/>
    <w:rsid w:val="008D627B"/>
    <w:rsid w:val="008D63B9"/>
    <w:rsid w:val="008D6667"/>
    <w:rsid w:val="008D6C73"/>
    <w:rsid w:val="008D7282"/>
    <w:rsid w:val="008D75D3"/>
    <w:rsid w:val="008D7668"/>
    <w:rsid w:val="008D76BE"/>
    <w:rsid w:val="008D7B19"/>
    <w:rsid w:val="008E018E"/>
    <w:rsid w:val="008E0398"/>
    <w:rsid w:val="008E04D7"/>
    <w:rsid w:val="008E0902"/>
    <w:rsid w:val="008E0DBE"/>
    <w:rsid w:val="008E108C"/>
    <w:rsid w:val="008E1498"/>
    <w:rsid w:val="008E18E2"/>
    <w:rsid w:val="008E21A3"/>
    <w:rsid w:val="008E246C"/>
    <w:rsid w:val="008E2924"/>
    <w:rsid w:val="008E3037"/>
    <w:rsid w:val="008E31B2"/>
    <w:rsid w:val="008E3935"/>
    <w:rsid w:val="008E3D21"/>
    <w:rsid w:val="008E41BC"/>
    <w:rsid w:val="008E4240"/>
    <w:rsid w:val="008E4549"/>
    <w:rsid w:val="008E49EE"/>
    <w:rsid w:val="008E4C27"/>
    <w:rsid w:val="008E4E1B"/>
    <w:rsid w:val="008E5310"/>
    <w:rsid w:val="008E61F1"/>
    <w:rsid w:val="008E6B83"/>
    <w:rsid w:val="008E7B8C"/>
    <w:rsid w:val="008E7DB8"/>
    <w:rsid w:val="008F00E1"/>
    <w:rsid w:val="008F010A"/>
    <w:rsid w:val="008F02D0"/>
    <w:rsid w:val="008F0966"/>
    <w:rsid w:val="008F180C"/>
    <w:rsid w:val="008F1FF1"/>
    <w:rsid w:val="008F22B5"/>
    <w:rsid w:val="008F26CD"/>
    <w:rsid w:val="008F26EE"/>
    <w:rsid w:val="008F2D27"/>
    <w:rsid w:val="008F2D96"/>
    <w:rsid w:val="008F3E62"/>
    <w:rsid w:val="008F3EC6"/>
    <w:rsid w:val="008F4014"/>
    <w:rsid w:val="008F4572"/>
    <w:rsid w:val="008F51B3"/>
    <w:rsid w:val="008F53C0"/>
    <w:rsid w:val="008F65A8"/>
    <w:rsid w:val="008F6A09"/>
    <w:rsid w:val="008F6A25"/>
    <w:rsid w:val="008F6B70"/>
    <w:rsid w:val="008F6D08"/>
    <w:rsid w:val="008F706C"/>
    <w:rsid w:val="008F7687"/>
    <w:rsid w:val="008F77E9"/>
    <w:rsid w:val="008F7982"/>
    <w:rsid w:val="008F7B20"/>
    <w:rsid w:val="008F7B4A"/>
    <w:rsid w:val="008F7D8E"/>
    <w:rsid w:val="008F7DE9"/>
    <w:rsid w:val="008F7E4F"/>
    <w:rsid w:val="008F7F1B"/>
    <w:rsid w:val="008F7F9A"/>
    <w:rsid w:val="008F7FF5"/>
    <w:rsid w:val="00900465"/>
    <w:rsid w:val="0090074E"/>
    <w:rsid w:val="00900D67"/>
    <w:rsid w:val="00900E23"/>
    <w:rsid w:val="00900E4F"/>
    <w:rsid w:val="00900FA7"/>
    <w:rsid w:val="00901105"/>
    <w:rsid w:val="009013FA"/>
    <w:rsid w:val="009015F8"/>
    <w:rsid w:val="00901BC7"/>
    <w:rsid w:val="00901EFB"/>
    <w:rsid w:val="00902100"/>
    <w:rsid w:val="00902488"/>
    <w:rsid w:val="0090252E"/>
    <w:rsid w:val="0090259D"/>
    <w:rsid w:val="009025EE"/>
    <w:rsid w:val="009038F0"/>
    <w:rsid w:val="00904222"/>
    <w:rsid w:val="00904540"/>
    <w:rsid w:val="0090469E"/>
    <w:rsid w:val="009054DD"/>
    <w:rsid w:val="00905B9A"/>
    <w:rsid w:val="00906473"/>
    <w:rsid w:val="00906775"/>
    <w:rsid w:val="00906893"/>
    <w:rsid w:val="00906F74"/>
    <w:rsid w:val="0090731C"/>
    <w:rsid w:val="0090757A"/>
    <w:rsid w:val="0090758E"/>
    <w:rsid w:val="00907967"/>
    <w:rsid w:val="00907C7D"/>
    <w:rsid w:val="00907CC4"/>
    <w:rsid w:val="00910508"/>
    <w:rsid w:val="00911109"/>
    <w:rsid w:val="009113CD"/>
    <w:rsid w:val="00911A8F"/>
    <w:rsid w:val="00911F38"/>
    <w:rsid w:val="009125D9"/>
    <w:rsid w:val="00912C29"/>
    <w:rsid w:val="00912E1D"/>
    <w:rsid w:val="00912FF9"/>
    <w:rsid w:val="00913263"/>
    <w:rsid w:val="0091391C"/>
    <w:rsid w:val="00913D3D"/>
    <w:rsid w:val="00913F44"/>
    <w:rsid w:val="009142FE"/>
    <w:rsid w:val="009143EA"/>
    <w:rsid w:val="00914D07"/>
    <w:rsid w:val="00914F9D"/>
    <w:rsid w:val="00914FB4"/>
    <w:rsid w:val="00915560"/>
    <w:rsid w:val="00915A0E"/>
    <w:rsid w:val="00915D0A"/>
    <w:rsid w:val="009161E1"/>
    <w:rsid w:val="00916939"/>
    <w:rsid w:val="00916BA4"/>
    <w:rsid w:val="00917740"/>
    <w:rsid w:val="00917984"/>
    <w:rsid w:val="009179BB"/>
    <w:rsid w:val="00917A3A"/>
    <w:rsid w:val="00917B2A"/>
    <w:rsid w:val="00917C4E"/>
    <w:rsid w:val="00917E87"/>
    <w:rsid w:val="0092058E"/>
    <w:rsid w:val="009208B8"/>
    <w:rsid w:val="00920EFD"/>
    <w:rsid w:val="00921088"/>
    <w:rsid w:val="00921152"/>
    <w:rsid w:val="00921B48"/>
    <w:rsid w:val="009222FD"/>
    <w:rsid w:val="009232AC"/>
    <w:rsid w:val="00923B75"/>
    <w:rsid w:val="00923D7F"/>
    <w:rsid w:val="00924586"/>
    <w:rsid w:val="00924B97"/>
    <w:rsid w:val="0092535B"/>
    <w:rsid w:val="009262B9"/>
    <w:rsid w:val="0092749D"/>
    <w:rsid w:val="00930C6F"/>
    <w:rsid w:val="00931A8C"/>
    <w:rsid w:val="00931BDA"/>
    <w:rsid w:val="00931BEB"/>
    <w:rsid w:val="00932654"/>
    <w:rsid w:val="009327A2"/>
    <w:rsid w:val="00932830"/>
    <w:rsid w:val="00932917"/>
    <w:rsid w:val="00932E7F"/>
    <w:rsid w:val="00932F54"/>
    <w:rsid w:val="009331BA"/>
    <w:rsid w:val="009334BB"/>
    <w:rsid w:val="00933578"/>
    <w:rsid w:val="00933D67"/>
    <w:rsid w:val="00934365"/>
    <w:rsid w:val="009348CE"/>
    <w:rsid w:val="009348F5"/>
    <w:rsid w:val="00934BB1"/>
    <w:rsid w:val="00934BB6"/>
    <w:rsid w:val="00934D26"/>
    <w:rsid w:val="00935161"/>
    <w:rsid w:val="009354DD"/>
    <w:rsid w:val="00935E0B"/>
    <w:rsid w:val="00935EF4"/>
    <w:rsid w:val="009360EB"/>
    <w:rsid w:val="00936157"/>
    <w:rsid w:val="009364ED"/>
    <w:rsid w:val="00936825"/>
    <w:rsid w:val="00936B48"/>
    <w:rsid w:val="00936EC8"/>
    <w:rsid w:val="009371E7"/>
    <w:rsid w:val="009372A4"/>
    <w:rsid w:val="00937769"/>
    <w:rsid w:val="0094028A"/>
    <w:rsid w:val="0094096D"/>
    <w:rsid w:val="0094155C"/>
    <w:rsid w:val="00941A0E"/>
    <w:rsid w:val="00941BBB"/>
    <w:rsid w:val="009429E2"/>
    <w:rsid w:val="00942D60"/>
    <w:rsid w:val="00942EA4"/>
    <w:rsid w:val="0094308E"/>
    <w:rsid w:val="009437A9"/>
    <w:rsid w:val="00943DD2"/>
    <w:rsid w:val="00944070"/>
    <w:rsid w:val="009441C9"/>
    <w:rsid w:val="00944295"/>
    <w:rsid w:val="00944636"/>
    <w:rsid w:val="00944845"/>
    <w:rsid w:val="00944ECB"/>
    <w:rsid w:val="0094527D"/>
    <w:rsid w:val="009459B4"/>
    <w:rsid w:val="00945A49"/>
    <w:rsid w:val="00945AEF"/>
    <w:rsid w:val="009470B7"/>
    <w:rsid w:val="00947579"/>
    <w:rsid w:val="00947709"/>
    <w:rsid w:val="009478B8"/>
    <w:rsid w:val="009479EE"/>
    <w:rsid w:val="00947CB1"/>
    <w:rsid w:val="00947D60"/>
    <w:rsid w:val="009505D8"/>
    <w:rsid w:val="009507DE"/>
    <w:rsid w:val="009508D4"/>
    <w:rsid w:val="00950BB0"/>
    <w:rsid w:val="00950CD2"/>
    <w:rsid w:val="00950DCC"/>
    <w:rsid w:val="00951208"/>
    <w:rsid w:val="00951321"/>
    <w:rsid w:val="009514CF"/>
    <w:rsid w:val="00951793"/>
    <w:rsid w:val="00951E19"/>
    <w:rsid w:val="009521D5"/>
    <w:rsid w:val="00952724"/>
    <w:rsid w:val="009532A0"/>
    <w:rsid w:val="00953E85"/>
    <w:rsid w:val="00953FCA"/>
    <w:rsid w:val="00954076"/>
    <w:rsid w:val="00954691"/>
    <w:rsid w:val="0095518F"/>
    <w:rsid w:val="009558E1"/>
    <w:rsid w:val="00955C39"/>
    <w:rsid w:val="00956216"/>
    <w:rsid w:val="00956752"/>
    <w:rsid w:val="009567C3"/>
    <w:rsid w:val="009573A4"/>
    <w:rsid w:val="009575C0"/>
    <w:rsid w:val="00957641"/>
    <w:rsid w:val="0095796B"/>
    <w:rsid w:val="00957CED"/>
    <w:rsid w:val="00957E1E"/>
    <w:rsid w:val="00960000"/>
    <w:rsid w:val="00960974"/>
    <w:rsid w:val="009609C5"/>
    <w:rsid w:val="00960AEB"/>
    <w:rsid w:val="00960C0C"/>
    <w:rsid w:val="00960F7D"/>
    <w:rsid w:val="009612E7"/>
    <w:rsid w:val="009617DA"/>
    <w:rsid w:val="00961C2B"/>
    <w:rsid w:val="00961D4D"/>
    <w:rsid w:val="0096240F"/>
    <w:rsid w:val="009625D7"/>
    <w:rsid w:val="00962785"/>
    <w:rsid w:val="00962A66"/>
    <w:rsid w:val="0096303E"/>
    <w:rsid w:val="009634CA"/>
    <w:rsid w:val="0096410D"/>
    <w:rsid w:val="009641D0"/>
    <w:rsid w:val="00964312"/>
    <w:rsid w:val="0096478C"/>
    <w:rsid w:val="00964827"/>
    <w:rsid w:val="00964844"/>
    <w:rsid w:val="00964B18"/>
    <w:rsid w:val="00964D0C"/>
    <w:rsid w:val="00964D94"/>
    <w:rsid w:val="0096548A"/>
    <w:rsid w:val="00965646"/>
    <w:rsid w:val="00965C6F"/>
    <w:rsid w:val="00966169"/>
    <w:rsid w:val="009665F1"/>
    <w:rsid w:val="00966C98"/>
    <w:rsid w:val="00967189"/>
    <w:rsid w:val="00970223"/>
    <w:rsid w:val="00970A85"/>
    <w:rsid w:val="00970B3F"/>
    <w:rsid w:val="009711E8"/>
    <w:rsid w:val="00971E84"/>
    <w:rsid w:val="009725C7"/>
    <w:rsid w:val="00972B5F"/>
    <w:rsid w:val="00972BF9"/>
    <w:rsid w:val="00972FA4"/>
    <w:rsid w:val="0097321A"/>
    <w:rsid w:val="00973C8A"/>
    <w:rsid w:val="00973E6B"/>
    <w:rsid w:val="00973F30"/>
    <w:rsid w:val="0097427D"/>
    <w:rsid w:val="0097432C"/>
    <w:rsid w:val="009745EF"/>
    <w:rsid w:val="009749D5"/>
    <w:rsid w:val="00974CC0"/>
    <w:rsid w:val="00974E3A"/>
    <w:rsid w:val="009752C4"/>
    <w:rsid w:val="00975617"/>
    <w:rsid w:val="00975CE0"/>
    <w:rsid w:val="00975DAA"/>
    <w:rsid w:val="0097685D"/>
    <w:rsid w:val="009769C9"/>
    <w:rsid w:val="00976AFB"/>
    <w:rsid w:val="00977331"/>
    <w:rsid w:val="00977B17"/>
    <w:rsid w:val="00977BA3"/>
    <w:rsid w:val="00977BD0"/>
    <w:rsid w:val="00977E20"/>
    <w:rsid w:val="009804B2"/>
    <w:rsid w:val="0098051A"/>
    <w:rsid w:val="00980759"/>
    <w:rsid w:val="00980792"/>
    <w:rsid w:val="00981541"/>
    <w:rsid w:val="00981565"/>
    <w:rsid w:val="00981BF9"/>
    <w:rsid w:val="00981F48"/>
    <w:rsid w:val="00982DB2"/>
    <w:rsid w:val="00982DF5"/>
    <w:rsid w:val="00983030"/>
    <w:rsid w:val="0098351D"/>
    <w:rsid w:val="00983CCB"/>
    <w:rsid w:val="009849D9"/>
    <w:rsid w:val="00984E79"/>
    <w:rsid w:val="0098505E"/>
    <w:rsid w:val="00985078"/>
    <w:rsid w:val="0098578D"/>
    <w:rsid w:val="00985877"/>
    <w:rsid w:val="0098609D"/>
    <w:rsid w:val="00986934"/>
    <w:rsid w:val="00986956"/>
    <w:rsid w:val="00986AFC"/>
    <w:rsid w:val="00986F17"/>
    <w:rsid w:val="00986FD1"/>
    <w:rsid w:val="009872EA"/>
    <w:rsid w:val="00987534"/>
    <w:rsid w:val="00987736"/>
    <w:rsid w:val="00987A1D"/>
    <w:rsid w:val="00987BCE"/>
    <w:rsid w:val="0099051C"/>
    <w:rsid w:val="00990A63"/>
    <w:rsid w:val="00990FB5"/>
    <w:rsid w:val="009911E3"/>
    <w:rsid w:val="00991366"/>
    <w:rsid w:val="009917B7"/>
    <w:rsid w:val="009918D7"/>
    <w:rsid w:val="00991A8B"/>
    <w:rsid w:val="00991BE1"/>
    <w:rsid w:val="00991E90"/>
    <w:rsid w:val="00992227"/>
    <w:rsid w:val="0099225B"/>
    <w:rsid w:val="00992287"/>
    <w:rsid w:val="00992330"/>
    <w:rsid w:val="00992457"/>
    <w:rsid w:val="009927E5"/>
    <w:rsid w:val="00992D8E"/>
    <w:rsid w:val="00992DAD"/>
    <w:rsid w:val="009931D3"/>
    <w:rsid w:val="009932B6"/>
    <w:rsid w:val="00994234"/>
    <w:rsid w:val="00994CCE"/>
    <w:rsid w:val="00995C29"/>
    <w:rsid w:val="00995D18"/>
    <w:rsid w:val="00995E78"/>
    <w:rsid w:val="00995F57"/>
    <w:rsid w:val="009962C3"/>
    <w:rsid w:val="009962CC"/>
    <w:rsid w:val="00996658"/>
    <w:rsid w:val="0099689B"/>
    <w:rsid w:val="00996E3A"/>
    <w:rsid w:val="0099702B"/>
    <w:rsid w:val="00997D2A"/>
    <w:rsid w:val="009A0555"/>
    <w:rsid w:val="009A169D"/>
    <w:rsid w:val="009A1F1E"/>
    <w:rsid w:val="009A2011"/>
    <w:rsid w:val="009A21A6"/>
    <w:rsid w:val="009A23A8"/>
    <w:rsid w:val="009A28A9"/>
    <w:rsid w:val="009A28C0"/>
    <w:rsid w:val="009A28FE"/>
    <w:rsid w:val="009A2C86"/>
    <w:rsid w:val="009A2D81"/>
    <w:rsid w:val="009A3194"/>
    <w:rsid w:val="009A3D5D"/>
    <w:rsid w:val="009A4668"/>
    <w:rsid w:val="009A4BAB"/>
    <w:rsid w:val="009A4FDD"/>
    <w:rsid w:val="009A551B"/>
    <w:rsid w:val="009A57F6"/>
    <w:rsid w:val="009A57F9"/>
    <w:rsid w:val="009A5849"/>
    <w:rsid w:val="009A63B6"/>
    <w:rsid w:val="009A6DC0"/>
    <w:rsid w:val="009A7413"/>
    <w:rsid w:val="009A754F"/>
    <w:rsid w:val="009A7781"/>
    <w:rsid w:val="009A783A"/>
    <w:rsid w:val="009A7974"/>
    <w:rsid w:val="009B0220"/>
    <w:rsid w:val="009B0342"/>
    <w:rsid w:val="009B03CD"/>
    <w:rsid w:val="009B08E3"/>
    <w:rsid w:val="009B096F"/>
    <w:rsid w:val="009B0998"/>
    <w:rsid w:val="009B09C7"/>
    <w:rsid w:val="009B14A6"/>
    <w:rsid w:val="009B190A"/>
    <w:rsid w:val="009B1C91"/>
    <w:rsid w:val="009B2848"/>
    <w:rsid w:val="009B2A9A"/>
    <w:rsid w:val="009B3233"/>
    <w:rsid w:val="009B3639"/>
    <w:rsid w:val="009B3C34"/>
    <w:rsid w:val="009B3D91"/>
    <w:rsid w:val="009B3DDB"/>
    <w:rsid w:val="009B3F11"/>
    <w:rsid w:val="009B41C3"/>
    <w:rsid w:val="009B46ED"/>
    <w:rsid w:val="009B54E7"/>
    <w:rsid w:val="009B5DAF"/>
    <w:rsid w:val="009B5E19"/>
    <w:rsid w:val="009B5E71"/>
    <w:rsid w:val="009B5EA9"/>
    <w:rsid w:val="009B624B"/>
    <w:rsid w:val="009B62DD"/>
    <w:rsid w:val="009B6BD1"/>
    <w:rsid w:val="009B737D"/>
    <w:rsid w:val="009B795A"/>
    <w:rsid w:val="009B7D4E"/>
    <w:rsid w:val="009B7E88"/>
    <w:rsid w:val="009C02FD"/>
    <w:rsid w:val="009C04A4"/>
    <w:rsid w:val="009C079F"/>
    <w:rsid w:val="009C094B"/>
    <w:rsid w:val="009C1A9C"/>
    <w:rsid w:val="009C1D0A"/>
    <w:rsid w:val="009C1D51"/>
    <w:rsid w:val="009C21B2"/>
    <w:rsid w:val="009C2FD2"/>
    <w:rsid w:val="009C34B4"/>
    <w:rsid w:val="009C3FB0"/>
    <w:rsid w:val="009C4301"/>
    <w:rsid w:val="009C4561"/>
    <w:rsid w:val="009C4855"/>
    <w:rsid w:val="009C4A5D"/>
    <w:rsid w:val="009C4DD3"/>
    <w:rsid w:val="009C4F09"/>
    <w:rsid w:val="009C5088"/>
    <w:rsid w:val="009C5679"/>
    <w:rsid w:val="009C63C4"/>
    <w:rsid w:val="009C67AE"/>
    <w:rsid w:val="009C682A"/>
    <w:rsid w:val="009C68CC"/>
    <w:rsid w:val="009C76C3"/>
    <w:rsid w:val="009C78ED"/>
    <w:rsid w:val="009C79F4"/>
    <w:rsid w:val="009C7AB8"/>
    <w:rsid w:val="009C7F08"/>
    <w:rsid w:val="009D0882"/>
    <w:rsid w:val="009D0D2C"/>
    <w:rsid w:val="009D135B"/>
    <w:rsid w:val="009D2536"/>
    <w:rsid w:val="009D2AEB"/>
    <w:rsid w:val="009D2D8E"/>
    <w:rsid w:val="009D33F0"/>
    <w:rsid w:val="009D340E"/>
    <w:rsid w:val="009D36F3"/>
    <w:rsid w:val="009D3B91"/>
    <w:rsid w:val="009D3B94"/>
    <w:rsid w:val="009D4256"/>
    <w:rsid w:val="009D467A"/>
    <w:rsid w:val="009D46E3"/>
    <w:rsid w:val="009D4A32"/>
    <w:rsid w:val="009D4BFB"/>
    <w:rsid w:val="009D5A96"/>
    <w:rsid w:val="009D5ED2"/>
    <w:rsid w:val="009D60C5"/>
    <w:rsid w:val="009D62FD"/>
    <w:rsid w:val="009D64BB"/>
    <w:rsid w:val="009D6BA5"/>
    <w:rsid w:val="009D6C9F"/>
    <w:rsid w:val="009D7423"/>
    <w:rsid w:val="009D79D8"/>
    <w:rsid w:val="009D7ACC"/>
    <w:rsid w:val="009D7CEB"/>
    <w:rsid w:val="009D7F5F"/>
    <w:rsid w:val="009D7FB2"/>
    <w:rsid w:val="009E078B"/>
    <w:rsid w:val="009E1346"/>
    <w:rsid w:val="009E1971"/>
    <w:rsid w:val="009E1C40"/>
    <w:rsid w:val="009E1FA6"/>
    <w:rsid w:val="009E2D33"/>
    <w:rsid w:val="009E3241"/>
    <w:rsid w:val="009E3845"/>
    <w:rsid w:val="009E38CA"/>
    <w:rsid w:val="009E3FCD"/>
    <w:rsid w:val="009E4460"/>
    <w:rsid w:val="009E4CCB"/>
    <w:rsid w:val="009E5A15"/>
    <w:rsid w:val="009E5B62"/>
    <w:rsid w:val="009E5C11"/>
    <w:rsid w:val="009E5C3C"/>
    <w:rsid w:val="009E5CEA"/>
    <w:rsid w:val="009E5F07"/>
    <w:rsid w:val="009E67C2"/>
    <w:rsid w:val="009E6D6D"/>
    <w:rsid w:val="009E744D"/>
    <w:rsid w:val="009E7525"/>
    <w:rsid w:val="009E7585"/>
    <w:rsid w:val="009E75D4"/>
    <w:rsid w:val="009F0090"/>
    <w:rsid w:val="009F03E0"/>
    <w:rsid w:val="009F0915"/>
    <w:rsid w:val="009F0991"/>
    <w:rsid w:val="009F0FB9"/>
    <w:rsid w:val="009F15CF"/>
    <w:rsid w:val="009F175F"/>
    <w:rsid w:val="009F190C"/>
    <w:rsid w:val="009F19BB"/>
    <w:rsid w:val="009F1F44"/>
    <w:rsid w:val="009F24B3"/>
    <w:rsid w:val="009F2B1A"/>
    <w:rsid w:val="009F2D25"/>
    <w:rsid w:val="009F2DBB"/>
    <w:rsid w:val="009F3337"/>
    <w:rsid w:val="009F3984"/>
    <w:rsid w:val="009F3D22"/>
    <w:rsid w:val="009F3FB2"/>
    <w:rsid w:val="009F400A"/>
    <w:rsid w:val="009F4235"/>
    <w:rsid w:val="009F43A9"/>
    <w:rsid w:val="009F4771"/>
    <w:rsid w:val="009F4B5F"/>
    <w:rsid w:val="009F4B6A"/>
    <w:rsid w:val="009F538A"/>
    <w:rsid w:val="009F559F"/>
    <w:rsid w:val="009F5AD5"/>
    <w:rsid w:val="009F641C"/>
    <w:rsid w:val="009F657E"/>
    <w:rsid w:val="009F6A3F"/>
    <w:rsid w:val="009F6A65"/>
    <w:rsid w:val="009F6ACB"/>
    <w:rsid w:val="009F701D"/>
    <w:rsid w:val="009F7144"/>
    <w:rsid w:val="009F7200"/>
    <w:rsid w:val="009F7880"/>
    <w:rsid w:val="00A004EA"/>
    <w:rsid w:val="00A007AC"/>
    <w:rsid w:val="00A0147B"/>
    <w:rsid w:val="00A0150B"/>
    <w:rsid w:val="00A01586"/>
    <w:rsid w:val="00A01590"/>
    <w:rsid w:val="00A018D4"/>
    <w:rsid w:val="00A01D51"/>
    <w:rsid w:val="00A0207F"/>
    <w:rsid w:val="00A02395"/>
    <w:rsid w:val="00A026C6"/>
    <w:rsid w:val="00A02817"/>
    <w:rsid w:val="00A0296D"/>
    <w:rsid w:val="00A029A4"/>
    <w:rsid w:val="00A02C0E"/>
    <w:rsid w:val="00A02D46"/>
    <w:rsid w:val="00A035B0"/>
    <w:rsid w:val="00A03854"/>
    <w:rsid w:val="00A03869"/>
    <w:rsid w:val="00A03A8F"/>
    <w:rsid w:val="00A03CCD"/>
    <w:rsid w:val="00A03EB9"/>
    <w:rsid w:val="00A03FEB"/>
    <w:rsid w:val="00A046D0"/>
    <w:rsid w:val="00A04859"/>
    <w:rsid w:val="00A04D3C"/>
    <w:rsid w:val="00A05947"/>
    <w:rsid w:val="00A06101"/>
    <w:rsid w:val="00A0656D"/>
    <w:rsid w:val="00A065E3"/>
    <w:rsid w:val="00A0698C"/>
    <w:rsid w:val="00A0716B"/>
    <w:rsid w:val="00A072FB"/>
    <w:rsid w:val="00A07583"/>
    <w:rsid w:val="00A07C72"/>
    <w:rsid w:val="00A10DFE"/>
    <w:rsid w:val="00A10EB9"/>
    <w:rsid w:val="00A117A5"/>
    <w:rsid w:val="00A1192C"/>
    <w:rsid w:val="00A11949"/>
    <w:rsid w:val="00A11F9A"/>
    <w:rsid w:val="00A1229C"/>
    <w:rsid w:val="00A12700"/>
    <w:rsid w:val="00A12E61"/>
    <w:rsid w:val="00A1327C"/>
    <w:rsid w:val="00A13344"/>
    <w:rsid w:val="00A1345F"/>
    <w:rsid w:val="00A141A8"/>
    <w:rsid w:val="00A14451"/>
    <w:rsid w:val="00A14593"/>
    <w:rsid w:val="00A14DB7"/>
    <w:rsid w:val="00A151BA"/>
    <w:rsid w:val="00A155E0"/>
    <w:rsid w:val="00A1578E"/>
    <w:rsid w:val="00A15C05"/>
    <w:rsid w:val="00A15F7F"/>
    <w:rsid w:val="00A16329"/>
    <w:rsid w:val="00A16EBA"/>
    <w:rsid w:val="00A16F1A"/>
    <w:rsid w:val="00A17615"/>
    <w:rsid w:val="00A17B6D"/>
    <w:rsid w:val="00A17CF6"/>
    <w:rsid w:val="00A2050E"/>
    <w:rsid w:val="00A2076A"/>
    <w:rsid w:val="00A21075"/>
    <w:rsid w:val="00A21377"/>
    <w:rsid w:val="00A216D8"/>
    <w:rsid w:val="00A221A4"/>
    <w:rsid w:val="00A231B9"/>
    <w:rsid w:val="00A235A3"/>
    <w:rsid w:val="00A2387D"/>
    <w:rsid w:val="00A23BA1"/>
    <w:rsid w:val="00A23D23"/>
    <w:rsid w:val="00A23E34"/>
    <w:rsid w:val="00A241AE"/>
    <w:rsid w:val="00A24286"/>
    <w:rsid w:val="00A243A6"/>
    <w:rsid w:val="00A24EFD"/>
    <w:rsid w:val="00A256E8"/>
    <w:rsid w:val="00A257BE"/>
    <w:rsid w:val="00A25AB3"/>
    <w:rsid w:val="00A260CD"/>
    <w:rsid w:val="00A2629E"/>
    <w:rsid w:val="00A26899"/>
    <w:rsid w:val="00A2693E"/>
    <w:rsid w:val="00A26CA4"/>
    <w:rsid w:val="00A26D07"/>
    <w:rsid w:val="00A27412"/>
    <w:rsid w:val="00A2747E"/>
    <w:rsid w:val="00A3013C"/>
    <w:rsid w:val="00A301DC"/>
    <w:rsid w:val="00A314DD"/>
    <w:rsid w:val="00A3158E"/>
    <w:rsid w:val="00A31877"/>
    <w:rsid w:val="00A323B9"/>
    <w:rsid w:val="00A324EF"/>
    <w:rsid w:val="00A329D3"/>
    <w:rsid w:val="00A32DD0"/>
    <w:rsid w:val="00A3331C"/>
    <w:rsid w:val="00A3350B"/>
    <w:rsid w:val="00A33ADC"/>
    <w:rsid w:val="00A3416F"/>
    <w:rsid w:val="00A3444A"/>
    <w:rsid w:val="00A34C7E"/>
    <w:rsid w:val="00A3567F"/>
    <w:rsid w:val="00A358B2"/>
    <w:rsid w:val="00A35B07"/>
    <w:rsid w:val="00A35BF4"/>
    <w:rsid w:val="00A35FC2"/>
    <w:rsid w:val="00A36039"/>
    <w:rsid w:val="00A3648F"/>
    <w:rsid w:val="00A3677D"/>
    <w:rsid w:val="00A36BD7"/>
    <w:rsid w:val="00A3706E"/>
    <w:rsid w:val="00A3766E"/>
    <w:rsid w:val="00A377F7"/>
    <w:rsid w:val="00A37CFC"/>
    <w:rsid w:val="00A37D32"/>
    <w:rsid w:val="00A37D75"/>
    <w:rsid w:val="00A37FE9"/>
    <w:rsid w:val="00A404B1"/>
    <w:rsid w:val="00A40750"/>
    <w:rsid w:val="00A40D58"/>
    <w:rsid w:val="00A40F90"/>
    <w:rsid w:val="00A4124F"/>
    <w:rsid w:val="00A4125B"/>
    <w:rsid w:val="00A43A5C"/>
    <w:rsid w:val="00A43F61"/>
    <w:rsid w:val="00A44772"/>
    <w:rsid w:val="00A44A3F"/>
    <w:rsid w:val="00A44D39"/>
    <w:rsid w:val="00A45300"/>
    <w:rsid w:val="00A45559"/>
    <w:rsid w:val="00A455CE"/>
    <w:rsid w:val="00A45A44"/>
    <w:rsid w:val="00A45B93"/>
    <w:rsid w:val="00A45E61"/>
    <w:rsid w:val="00A45E7E"/>
    <w:rsid w:val="00A464B4"/>
    <w:rsid w:val="00A46864"/>
    <w:rsid w:val="00A46F8B"/>
    <w:rsid w:val="00A473C1"/>
    <w:rsid w:val="00A50817"/>
    <w:rsid w:val="00A509F4"/>
    <w:rsid w:val="00A50AAC"/>
    <w:rsid w:val="00A50B13"/>
    <w:rsid w:val="00A50C0A"/>
    <w:rsid w:val="00A50E7B"/>
    <w:rsid w:val="00A5194E"/>
    <w:rsid w:val="00A51E1B"/>
    <w:rsid w:val="00A520D2"/>
    <w:rsid w:val="00A521AD"/>
    <w:rsid w:val="00A529EB"/>
    <w:rsid w:val="00A52C87"/>
    <w:rsid w:val="00A52CD3"/>
    <w:rsid w:val="00A52E02"/>
    <w:rsid w:val="00A52FD6"/>
    <w:rsid w:val="00A537C9"/>
    <w:rsid w:val="00A539D1"/>
    <w:rsid w:val="00A54498"/>
    <w:rsid w:val="00A547FE"/>
    <w:rsid w:val="00A56252"/>
    <w:rsid w:val="00A56398"/>
    <w:rsid w:val="00A569B5"/>
    <w:rsid w:val="00A56EE1"/>
    <w:rsid w:val="00A57339"/>
    <w:rsid w:val="00A5740B"/>
    <w:rsid w:val="00A5742F"/>
    <w:rsid w:val="00A5765D"/>
    <w:rsid w:val="00A60337"/>
    <w:rsid w:val="00A609C6"/>
    <w:rsid w:val="00A60D8E"/>
    <w:rsid w:val="00A60F47"/>
    <w:rsid w:val="00A613B2"/>
    <w:rsid w:val="00A613D9"/>
    <w:rsid w:val="00A61427"/>
    <w:rsid w:val="00A616C5"/>
    <w:rsid w:val="00A61812"/>
    <w:rsid w:val="00A61EA9"/>
    <w:rsid w:val="00A62833"/>
    <w:rsid w:val="00A63323"/>
    <w:rsid w:val="00A63482"/>
    <w:rsid w:val="00A634CE"/>
    <w:rsid w:val="00A6359B"/>
    <w:rsid w:val="00A63792"/>
    <w:rsid w:val="00A63DDD"/>
    <w:rsid w:val="00A6515C"/>
    <w:rsid w:val="00A653F4"/>
    <w:rsid w:val="00A657B1"/>
    <w:rsid w:val="00A65C08"/>
    <w:rsid w:val="00A6634F"/>
    <w:rsid w:val="00A668C4"/>
    <w:rsid w:val="00A66C2D"/>
    <w:rsid w:val="00A672E3"/>
    <w:rsid w:val="00A677E0"/>
    <w:rsid w:val="00A67A18"/>
    <w:rsid w:val="00A67D65"/>
    <w:rsid w:val="00A700F3"/>
    <w:rsid w:val="00A702D4"/>
    <w:rsid w:val="00A70416"/>
    <w:rsid w:val="00A707C5"/>
    <w:rsid w:val="00A70E34"/>
    <w:rsid w:val="00A710EA"/>
    <w:rsid w:val="00A71296"/>
    <w:rsid w:val="00A71687"/>
    <w:rsid w:val="00A7175E"/>
    <w:rsid w:val="00A71BF4"/>
    <w:rsid w:val="00A71D07"/>
    <w:rsid w:val="00A71FF0"/>
    <w:rsid w:val="00A72A11"/>
    <w:rsid w:val="00A72B9E"/>
    <w:rsid w:val="00A733C4"/>
    <w:rsid w:val="00A73BF0"/>
    <w:rsid w:val="00A73D2D"/>
    <w:rsid w:val="00A73E23"/>
    <w:rsid w:val="00A73ECF"/>
    <w:rsid w:val="00A7480E"/>
    <w:rsid w:val="00A749B5"/>
    <w:rsid w:val="00A74ACD"/>
    <w:rsid w:val="00A75758"/>
    <w:rsid w:val="00A75ACE"/>
    <w:rsid w:val="00A75E37"/>
    <w:rsid w:val="00A75FB3"/>
    <w:rsid w:val="00A760C8"/>
    <w:rsid w:val="00A764BE"/>
    <w:rsid w:val="00A7658C"/>
    <w:rsid w:val="00A76A08"/>
    <w:rsid w:val="00A76DCE"/>
    <w:rsid w:val="00A7700C"/>
    <w:rsid w:val="00A77101"/>
    <w:rsid w:val="00A77463"/>
    <w:rsid w:val="00A7793C"/>
    <w:rsid w:val="00A77971"/>
    <w:rsid w:val="00A77B6C"/>
    <w:rsid w:val="00A77CBD"/>
    <w:rsid w:val="00A77E5A"/>
    <w:rsid w:val="00A800F4"/>
    <w:rsid w:val="00A80B1F"/>
    <w:rsid w:val="00A80E7F"/>
    <w:rsid w:val="00A81257"/>
    <w:rsid w:val="00A81D3F"/>
    <w:rsid w:val="00A82324"/>
    <w:rsid w:val="00A826EB"/>
    <w:rsid w:val="00A82E84"/>
    <w:rsid w:val="00A83063"/>
    <w:rsid w:val="00A83100"/>
    <w:rsid w:val="00A831F1"/>
    <w:rsid w:val="00A83742"/>
    <w:rsid w:val="00A83916"/>
    <w:rsid w:val="00A84182"/>
    <w:rsid w:val="00A8468A"/>
    <w:rsid w:val="00A84808"/>
    <w:rsid w:val="00A848DA"/>
    <w:rsid w:val="00A85C38"/>
    <w:rsid w:val="00A85FCB"/>
    <w:rsid w:val="00A86AD0"/>
    <w:rsid w:val="00A86C5E"/>
    <w:rsid w:val="00A87721"/>
    <w:rsid w:val="00A879AB"/>
    <w:rsid w:val="00A87E56"/>
    <w:rsid w:val="00A904BC"/>
    <w:rsid w:val="00A90676"/>
    <w:rsid w:val="00A9082F"/>
    <w:rsid w:val="00A908F1"/>
    <w:rsid w:val="00A90A7F"/>
    <w:rsid w:val="00A91DFB"/>
    <w:rsid w:val="00A91F0F"/>
    <w:rsid w:val="00A9253A"/>
    <w:rsid w:val="00A92766"/>
    <w:rsid w:val="00A927CC"/>
    <w:rsid w:val="00A9389C"/>
    <w:rsid w:val="00A9465F"/>
    <w:rsid w:val="00A94A2B"/>
    <w:rsid w:val="00A94FCF"/>
    <w:rsid w:val="00A9548A"/>
    <w:rsid w:val="00A95A0B"/>
    <w:rsid w:val="00A96777"/>
    <w:rsid w:val="00A96DB7"/>
    <w:rsid w:val="00A96F3D"/>
    <w:rsid w:val="00A970C8"/>
    <w:rsid w:val="00A97A8B"/>
    <w:rsid w:val="00AA078B"/>
    <w:rsid w:val="00AA0850"/>
    <w:rsid w:val="00AA09D6"/>
    <w:rsid w:val="00AA10D4"/>
    <w:rsid w:val="00AA1B8D"/>
    <w:rsid w:val="00AA1DEB"/>
    <w:rsid w:val="00AA236F"/>
    <w:rsid w:val="00AA2F55"/>
    <w:rsid w:val="00AA3136"/>
    <w:rsid w:val="00AA3472"/>
    <w:rsid w:val="00AA45E6"/>
    <w:rsid w:val="00AA47A4"/>
    <w:rsid w:val="00AA4817"/>
    <w:rsid w:val="00AA49F4"/>
    <w:rsid w:val="00AA4A07"/>
    <w:rsid w:val="00AA4AAB"/>
    <w:rsid w:val="00AA5BA5"/>
    <w:rsid w:val="00AA6003"/>
    <w:rsid w:val="00AA6408"/>
    <w:rsid w:val="00AA65D4"/>
    <w:rsid w:val="00AA673B"/>
    <w:rsid w:val="00AA694A"/>
    <w:rsid w:val="00AA7314"/>
    <w:rsid w:val="00AA7B42"/>
    <w:rsid w:val="00AA7C94"/>
    <w:rsid w:val="00AB0080"/>
    <w:rsid w:val="00AB0131"/>
    <w:rsid w:val="00AB0242"/>
    <w:rsid w:val="00AB0F06"/>
    <w:rsid w:val="00AB1094"/>
    <w:rsid w:val="00AB242B"/>
    <w:rsid w:val="00AB24C4"/>
    <w:rsid w:val="00AB2C09"/>
    <w:rsid w:val="00AB2D33"/>
    <w:rsid w:val="00AB3219"/>
    <w:rsid w:val="00AB34D9"/>
    <w:rsid w:val="00AB3D60"/>
    <w:rsid w:val="00AB406F"/>
    <w:rsid w:val="00AB44BB"/>
    <w:rsid w:val="00AB4740"/>
    <w:rsid w:val="00AB4788"/>
    <w:rsid w:val="00AB4A25"/>
    <w:rsid w:val="00AB5153"/>
    <w:rsid w:val="00AB564F"/>
    <w:rsid w:val="00AB5AFB"/>
    <w:rsid w:val="00AB6231"/>
    <w:rsid w:val="00AB659B"/>
    <w:rsid w:val="00AB6866"/>
    <w:rsid w:val="00AB6F16"/>
    <w:rsid w:val="00AB6F4E"/>
    <w:rsid w:val="00AB719F"/>
    <w:rsid w:val="00AB7217"/>
    <w:rsid w:val="00AB73C6"/>
    <w:rsid w:val="00AB76AD"/>
    <w:rsid w:val="00AB7B1D"/>
    <w:rsid w:val="00AB7C4A"/>
    <w:rsid w:val="00AC00C5"/>
    <w:rsid w:val="00AC0689"/>
    <w:rsid w:val="00AC08A4"/>
    <w:rsid w:val="00AC09F7"/>
    <w:rsid w:val="00AC0AD2"/>
    <w:rsid w:val="00AC0BD5"/>
    <w:rsid w:val="00AC1101"/>
    <w:rsid w:val="00AC13F8"/>
    <w:rsid w:val="00AC1465"/>
    <w:rsid w:val="00AC176E"/>
    <w:rsid w:val="00AC1D82"/>
    <w:rsid w:val="00AC2C98"/>
    <w:rsid w:val="00AC30F4"/>
    <w:rsid w:val="00AC338A"/>
    <w:rsid w:val="00AC39C9"/>
    <w:rsid w:val="00AC39E1"/>
    <w:rsid w:val="00AC3B2C"/>
    <w:rsid w:val="00AC3DA4"/>
    <w:rsid w:val="00AC408E"/>
    <w:rsid w:val="00AC4792"/>
    <w:rsid w:val="00AC4A8A"/>
    <w:rsid w:val="00AC4D0A"/>
    <w:rsid w:val="00AC50D6"/>
    <w:rsid w:val="00AC514E"/>
    <w:rsid w:val="00AC51C3"/>
    <w:rsid w:val="00AC5CC6"/>
    <w:rsid w:val="00AC5DD4"/>
    <w:rsid w:val="00AC645A"/>
    <w:rsid w:val="00AC6C0B"/>
    <w:rsid w:val="00AC6C91"/>
    <w:rsid w:val="00AC6CBA"/>
    <w:rsid w:val="00AC7057"/>
    <w:rsid w:val="00AC7199"/>
    <w:rsid w:val="00AC772E"/>
    <w:rsid w:val="00AD07CC"/>
    <w:rsid w:val="00AD0968"/>
    <w:rsid w:val="00AD0BBD"/>
    <w:rsid w:val="00AD0C29"/>
    <w:rsid w:val="00AD107A"/>
    <w:rsid w:val="00AD10A8"/>
    <w:rsid w:val="00AD1175"/>
    <w:rsid w:val="00AD14AF"/>
    <w:rsid w:val="00AD1888"/>
    <w:rsid w:val="00AD1B7D"/>
    <w:rsid w:val="00AD20F1"/>
    <w:rsid w:val="00AD22BC"/>
    <w:rsid w:val="00AD27FC"/>
    <w:rsid w:val="00AD29E9"/>
    <w:rsid w:val="00AD2CD2"/>
    <w:rsid w:val="00AD3CB6"/>
    <w:rsid w:val="00AD3D73"/>
    <w:rsid w:val="00AD4AFE"/>
    <w:rsid w:val="00AD4CDF"/>
    <w:rsid w:val="00AD529F"/>
    <w:rsid w:val="00AD5457"/>
    <w:rsid w:val="00AD5625"/>
    <w:rsid w:val="00AD57BD"/>
    <w:rsid w:val="00AD5B6A"/>
    <w:rsid w:val="00AD6D99"/>
    <w:rsid w:val="00AD6F5D"/>
    <w:rsid w:val="00AD7B90"/>
    <w:rsid w:val="00AD7CBB"/>
    <w:rsid w:val="00AE0243"/>
    <w:rsid w:val="00AE05AB"/>
    <w:rsid w:val="00AE0E95"/>
    <w:rsid w:val="00AE0EF9"/>
    <w:rsid w:val="00AE11D4"/>
    <w:rsid w:val="00AE3226"/>
    <w:rsid w:val="00AE356D"/>
    <w:rsid w:val="00AE3606"/>
    <w:rsid w:val="00AE386F"/>
    <w:rsid w:val="00AE43C5"/>
    <w:rsid w:val="00AE4C09"/>
    <w:rsid w:val="00AE4E10"/>
    <w:rsid w:val="00AE52E9"/>
    <w:rsid w:val="00AE5A16"/>
    <w:rsid w:val="00AE5EC6"/>
    <w:rsid w:val="00AE621A"/>
    <w:rsid w:val="00AE6C4C"/>
    <w:rsid w:val="00AE6E4C"/>
    <w:rsid w:val="00AE729E"/>
    <w:rsid w:val="00AE767D"/>
    <w:rsid w:val="00AE7B17"/>
    <w:rsid w:val="00AE7D5E"/>
    <w:rsid w:val="00AE7FE6"/>
    <w:rsid w:val="00AF0433"/>
    <w:rsid w:val="00AF070A"/>
    <w:rsid w:val="00AF0982"/>
    <w:rsid w:val="00AF122D"/>
    <w:rsid w:val="00AF21A6"/>
    <w:rsid w:val="00AF22C7"/>
    <w:rsid w:val="00AF2464"/>
    <w:rsid w:val="00AF252B"/>
    <w:rsid w:val="00AF2546"/>
    <w:rsid w:val="00AF2B7B"/>
    <w:rsid w:val="00AF2F8C"/>
    <w:rsid w:val="00AF35B0"/>
    <w:rsid w:val="00AF4558"/>
    <w:rsid w:val="00AF4ABB"/>
    <w:rsid w:val="00AF4AF2"/>
    <w:rsid w:val="00AF4BCC"/>
    <w:rsid w:val="00AF5236"/>
    <w:rsid w:val="00AF5A09"/>
    <w:rsid w:val="00AF5D8E"/>
    <w:rsid w:val="00AF5DD6"/>
    <w:rsid w:val="00AF5F71"/>
    <w:rsid w:val="00AF668B"/>
    <w:rsid w:val="00AF6779"/>
    <w:rsid w:val="00AF6958"/>
    <w:rsid w:val="00AF6E7B"/>
    <w:rsid w:val="00AF6F68"/>
    <w:rsid w:val="00AF71F3"/>
    <w:rsid w:val="00AF72D2"/>
    <w:rsid w:val="00AF735B"/>
    <w:rsid w:val="00AF75C9"/>
    <w:rsid w:val="00B00106"/>
    <w:rsid w:val="00B0058D"/>
    <w:rsid w:val="00B008D0"/>
    <w:rsid w:val="00B0125B"/>
    <w:rsid w:val="00B01796"/>
    <w:rsid w:val="00B01C33"/>
    <w:rsid w:val="00B01C8B"/>
    <w:rsid w:val="00B01CEA"/>
    <w:rsid w:val="00B01FF2"/>
    <w:rsid w:val="00B022F5"/>
    <w:rsid w:val="00B023EE"/>
    <w:rsid w:val="00B026FB"/>
    <w:rsid w:val="00B02A49"/>
    <w:rsid w:val="00B02DD9"/>
    <w:rsid w:val="00B03392"/>
    <w:rsid w:val="00B033C3"/>
    <w:rsid w:val="00B033F4"/>
    <w:rsid w:val="00B03CDB"/>
    <w:rsid w:val="00B041B0"/>
    <w:rsid w:val="00B042C5"/>
    <w:rsid w:val="00B047ED"/>
    <w:rsid w:val="00B050CB"/>
    <w:rsid w:val="00B05A75"/>
    <w:rsid w:val="00B05C91"/>
    <w:rsid w:val="00B05E97"/>
    <w:rsid w:val="00B0634A"/>
    <w:rsid w:val="00B0763B"/>
    <w:rsid w:val="00B077FF"/>
    <w:rsid w:val="00B078CB"/>
    <w:rsid w:val="00B07B6E"/>
    <w:rsid w:val="00B1062C"/>
    <w:rsid w:val="00B10CB6"/>
    <w:rsid w:val="00B10CE4"/>
    <w:rsid w:val="00B10E78"/>
    <w:rsid w:val="00B10F26"/>
    <w:rsid w:val="00B11E51"/>
    <w:rsid w:val="00B12912"/>
    <w:rsid w:val="00B12BAC"/>
    <w:rsid w:val="00B12CC0"/>
    <w:rsid w:val="00B12D04"/>
    <w:rsid w:val="00B1371F"/>
    <w:rsid w:val="00B13B4E"/>
    <w:rsid w:val="00B14EE9"/>
    <w:rsid w:val="00B1502F"/>
    <w:rsid w:val="00B1622E"/>
    <w:rsid w:val="00B167E3"/>
    <w:rsid w:val="00B17497"/>
    <w:rsid w:val="00B17853"/>
    <w:rsid w:val="00B201E6"/>
    <w:rsid w:val="00B2046A"/>
    <w:rsid w:val="00B20B6A"/>
    <w:rsid w:val="00B21808"/>
    <w:rsid w:val="00B2182B"/>
    <w:rsid w:val="00B21FDF"/>
    <w:rsid w:val="00B22577"/>
    <w:rsid w:val="00B2278E"/>
    <w:rsid w:val="00B2287E"/>
    <w:rsid w:val="00B22B9A"/>
    <w:rsid w:val="00B23366"/>
    <w:rsid w:val="00B2443A"/>
    <w:rsid w:val="00B24F31"/>
    <w:rsid w:val="00B25B66"/>
    <w:rsid w:val="00B26070"/>
    <w:rsid w:val="00B26EDE"/>
    <w:rsid w:val="00B26F67"/>
    <w:rsid w:val="00B271B4"/>
    <w:rsid w:val="00B2730A"/>
    <w:rsid w:val="00B27822"/>
    <w:rsid w:val="00B27A63"/>
    <w:rsid w:val="00B27CEA"/>
    <w:rsid w:val="00B27EA9"/>
    <w:rsid w:val="00B30E56"/>
    <w:rsid w:val="00B31BDA"/>
    <w:rsid w:val="00B321C6"/>
    <w:rsid w:val="00B32412"/>
    <w:rsid w:val="00B32438"/>
    <w:rsid w:val="00B3290F"/>
    <w:rsid w:val="00B32B3D"/>
    <w:rsid w:val="00B32E3D"/>
    <w:rsid w:val="00B331D6"/>
    <w:rsid w:val="00B338FA"/>
    <w:rsid w:val="00B33DC8"/>
    <w:rsid w:val="00B33FB8"/>
    <w:rsid w:val="00B34608"/>
    <w:rsid w:val="00B35161"/>
    <w:rsid w:val="00B35283"/>
    <w:rsid w:val="00B35407"/>
    <w:rsid w:val="00B35B0B"/>
    <w:rsid w:val="00B35D43"/>
    <w:rsid w:val="00B35F68"/>
    <w:rsid w:val="00B360BA"/>
    <w:rsid w:val="00B36493"/>
    <w:rsid w:val="00B364D7"/>
    <w:rsid w:val="00B3672A"/>
    <w:rsid w:val="00B36A82"/>
    <w:rsid w:val="00B36B7E"/>
    <w:rsid w:val="00B37EB1"/>
    <w:rsid w:val="00B4043D"/>
    <w:rsid w:val="00B40735"/>
    <w:rsid w:val="00B40B1E"/>
    <w:rsid w:val="00B40C10"/>
    <w:rsid w:val="00B40F2D"/>
    <w:rsid w:val="00B41534"/>
    <w:rsid w:val="00B41E4B"/>
    <w:rsid w:val="00B41EC1"/>
    <w:rsid w:val="00B42DBB"/>
    <w:rsid w:val="00B42EB2"/>
    <w:rsid w:val="00B42FE2"/>
    <w:rsid w:val="00B43305"/>
    <w:rsid w:val="00B4376C"/>
    <w:rsid w:val="00B43962"/>
    <w:rsid w:val="00B4431A"/>
    <w:rsid w:val="00B444D1"/>
    <w:rsid w:val="00B44DC4"/>
    <w:rsid w:val="00B45032"/>
    <w:rsid w:val="00B45297"/>
    <w:rsid w:val="00B454ED"/>
    <w:rsid w:val="00B45F16"/>
    <w:rsid w:val="00B45FF7"/>
    <w:rsid w:val="00B47013"/>
    <w:rsid w:val="00B47442"/>
    <w:rsid w:val="00B477E3"/>
    <w:rsid w:val="00B47818"/>
    <w:rsid w:val="00B5000D"/>
    <w:rsid w:val="00B50323"/>
    <w:rsid w:val="00B505DA"/>
    <w:rsid w:val="00B5061C"/>
    <w:rsid w:val="00B507D2"/>
    <w:rsid w:val="00B507FB"/>
    <w:rsid w:val="00B5172C"/>
    <w:rsid w:val="00B51B14"/>
    <w:rsid w:val="00B51CFD"/>
    <w:rsid w:val="00B51F6B"/>
    <w:rsid w:val="00B52715"/>
    <w:rsid w:val="00B531F2"/>
    <w:rsid w:val="00B53F32"/>
    <w:rsid w:val="00B53FDA"/>
    <w:rsid w:val="00B543AE"/>
    <w:rsid w:val="00B54C71"/>
    <w:rsid w:val="00B54D97"/>
    <w:rsid w:val="00B54EEC"/>
    <w:rsid w:val="00B55044"/>
    <w:rsid w:val="00B55111"/>
    <w:rsid w:val="00B552C9"/>
    <w:rsid w:val="00B555FA"/>
    <w:rsid w:val="00B56159"/>
    <w:rsid w:val="00B56781"/>
    <w:rsid w:val="00B567C2"/>
    <w:rsid w:val="00B56B1E"/>
    <w:rsid w:val="00B5733F"/>
    <w:rsid w:val="00B57572"/>
    <w:rsid w:val="00B575DC"/>
    <w:rsid w:val="00B57C59"/>
    <w:rsid w:val="00B57CD4"/>
    <w:rsid w:val="00B57D2F"/>
    <w:rsid w:val="00B604F3"/>
    <w:rsid w:val="00B6066E"/>
    <w:rsid w:val="00B606B3"/>
    <w:rsid w:val="00B61207"/>
    <w:rsid w:val="00B61430"/>
    <w:rsid w:val="00B616C1"/>
    <w:rsid w:val="00B617C1"/>
    <w:rsid w:val="00B617C7"/>
    <w:rsid w:val="00B618F5"/>
    <w:rsid w:val="00B61E5C"/>
    <w:rsid w:val="00B62191"/>
    <w:rsid w:val="00B62CD2"/>
    <w:rsid w:val="00B62CFC"/>
    <w:rsid w:val="00B62E33"/>
    <w:rsid w:val="00B631D8"/>
    <w:rsid w:val="00B63998"/>
    <w:rsid w:val="00B63A68"/>
    <w:rsid w:val="00B63CA0"/>
    <w:rsid w:val="00B64920"/>
    <w:rsid w:val="00B652BE"/>
    <w:rsid w:val="00B653D8"/>
    <w:rsid w:val="00B65A79"/>
    <w:rsid w:val="00B65B7E"/>
    <w:rsid w:val="00B65C5C"/>
    <w:rsid w:val="00B65E5A"/>
    <w:rsid w:val="00B66155"/>
    <w:rsid w:val="00B66157"/>
    <w:rsid w:val="00B66244"/>
    <w:rsid w:val="00B663E7"/>
    <w:rsid w:val="00B667C8"/>
    <w:rsid w:val="00B66A2C"/>
    <w:rsid w:val="00B66C13"/>
    <w:rsid w:val="00B67191"/>
    <w:rsid w:val="00B67608"/>
    <w:rsid w:val="00B676C6"/>
    <w:rsid w:val="00B6785B"/>
    <w:rsid w:val="00B67B3C"/>
    <w:rsid w:val="00B70036"/>
    <w:rsid w:val="00B7003E"/>
    <w:rsid w:val="00B7146A"/>
    <w:rsid w:val="00B716DA"/>
    <w:rsid w:val="00B71A07"/>
    <w:rsid w:val="00B71F70"/>
    <w:rsid w:val="00B7201E"/>
    <w:rsid w:val="00B720E7"/>
    <w:rsid w:val="00B72F20"/>
    <w:rsid w:val="00B73134"/>
    <w:rsid w:val="00B7334D"/>
    <w:rsid w:val="00B73470"/>
    <w:rsid w:val="00B742A0"/>
    <w:rsid w:val="00B74588"/>
    <w:rsid w:val="00B74685"/>
    <w:rsid w:val="00B746CA"/>
    <w:rsid w:val="00B74BEA"/>
    <w:rsid w:val="00B74CCA"/>
    <w:rsid w:val="00B7598C"/>
    <w:rsid w:val="00B76F04"/>
    <w:rsid w:val="00B76F5F"/>
    <w:rsid w:val="00B77094"/>
    <w:rsid w:val="00B77498"/>
    <w:rsid w:val="00B774E3"/>
    <w:rsid w:val="00B776C1"/>
    <w:rsid w:val="00B7792E"/>
    <w:rsid w:val="00B77D88"/>
    <w:rsid w:val="00B77E23"/>
    <w:rsid w:val="00B804A7"/>
    <w:rsid w:val="00B80AE2"/>
    <w:rsid w:val="00B80E8A"/>
    <w:rsid w:val="00B80ED1"/>
    <w:rsid w:val="00B8121F"/>
    <w:rsid w:val="00B81E28"/>
    <w:rsid w:val="00B82FEC"/>
    <w:rsid w:val="00B83CEE"/>
    <w:rsid w:val="00B83DA3"/>
    <w:rsid w:val="00B8443E"/>
    <w:rsid w:val="00B84950"/>
    <w:rsid w:val="00B84A02"/>
    <w:rsid w:val="00B84A08"/>
    <w:rsid w:val="00B84A2C"/>
    <w:rsid w:val="00B84CE7"/>
    <w:rsid w:val="00B8591A"/>
    <w:rsid w:val="00B85994"/>
    <w:rsid w:val="00B85A8C"/>
    <w:rsid w:val="00B85B97"/>
    <w:rsid w:val="00B85DA3"/>
    <w:rsid w:val="00B85FE8"/>
    <w:rsid w:val="00B866E0"/>
    <w:rsid w:val="00B869FB"/>
    <w:rsid w:val="00B875FA"/>
    <w:rsid w:val="00B879F3"/>
    <w:rsid w:val="00B9014A"/>
    <w:rsid w:val="00B90585"/>
    <w:rsid w:val="00B9070F"/>
    <w:rsid w:val="00B9083C"/>
    <w:rsid w:val="00B90846"/>
    <w:rsid w:val="00B90CC1"/>
    <w:rsid w:val="00B912A5"/>
    <w:rsid w:val="00B91E70"/>
    <w:rsid w:val="00B92B35"/>
    <w:rsid w:val="00B92F47"/>
    <w:rsid w:val="00B930ED"/>
    <w:rsid w:val="00B93280"/>
    <w:rsid w:val="00B93534"/>
    <w:rsid w:val="00B93A89"/>
    <w:rsid w:val="00B93AE8"/>
    <w:rsid w:val="00B940B1"/>
    <w:rsid w:val="00B9489B"/>
    <w:rsid w:val="00B948AA"/>
    <w:rsid w:val="00B94935"/>
    <w:rsid w:val="00B94CA3"/>
    <w:rsid w:val="00B95447"/>
    <w:rsid w:val="00B95965"/>
    <w:rsid w:val="00B96355"/>
    <w:rsid w:val="00B96E5A"/>
    <w:rsid w:val="00B9740B"/>
    <w:rsid w:val="00BA06A9"/>
    <w:rsid w:val="00BA08D3"/>
    <w:rsid w:val="00BA0A67"/>
    <w:rsid w:val="00BA106A"/>
    <w:rsid w:val="00BA1668"/>
    <w:rsid w:val="00BA1741"/>
    <w:rsid w:val="00BA17F9"/>
    <w:rsid w:val="00BA17FC"/>
    <w:rsid w:val="00BA1A73"/>
    <w:rsid w:val="00BA1CC7"/>
    <w:rsid w:val="00BA2132"/>
    <w:rsid w:val="00BA284C"/>
    <w:rsid w:val="00BA29EC"/>
    <w:rsid w:val="00BA2E8A"/>
    <w:rsid w:val="00BA335E"/>
    <w:rsid w:val="00BA39E5"/>
    <w:rsid w:val="00BA3B1A"/>
    <w:rsid w:val="00BA3D1A"/>
    <w:rsid w:val="00BA3D60"/>
    <w:rsid w:val="00BA4AE1"/>
    <w:rsid w:val="00BA5AC5"/>
    <w:rsid w:val="00BA5D7B"/>
    <w:rsid w:val="00BA6519"/>
    <w:rsid w:val="00BA69AC"/>
    <w:rsid w:val="00BA6B04"/>
    <w:rsid w:val="00BA6C68"/>
    <w:rsid w:val="00BA6DF3"/>
    <w:rsid w:val="00BA7DAD"/>
    <w:rsid w:val="00BB0157"/>
    <w:rsid w:val="00BB08FE"/>
    <w:rsid w:val="00BB09B7"/>
    <w:rsid w:val="00BB0A3E"/>
    <w:rsid w:val="00BB0D7D"/>
    <w:rsid w:val="00BB1746"/>
    <w:rsid w:val="00BB19A2"/>
    <w:rsid w:val="00BB201B"/>
    <w:rsid w:val="00BB225F"/>
    <w:rsid w:val="00BB2433"/>
    <w:rsid w:val="00BB2850"/>
    <w:rsid w:val="00BB295E"/>
    <w:rsid w:val="00BB2982"/>
    <w:rsid w:val="00BB2FC0"/>
    <w:rsid w:val="00BB32ED"/>
    <w:rsid w:val="00BB36EB"/>
    <w:rsid w:val="00BB4522"/>
    <w:rsid w:val="00BB46B5"/>
    <w:rsid w:val="00BB4987"/>
    <w:rsid w:val="00BB4F25"/>
    <w:rsid w:val="00BB50F2"/>
    <w:rsid w:val="00BB5669"/>
    <w:rsid w:val="00BB5C30"/>
    <w:rsid w:val="00BB60F3"/>
    <w:rsid w:val="00BB648E"/>
    <w:rsid w:val="00BB6600"/>
    <w:rsid w:val="00BB68F2"/>
    <w:rsid w:val="00BB6ED5"/>
    <w:rsid w:val="00BB7A8F"/>
    <w:rsid w:val="00BC028E"/>
    <w:rsid w:val="00BC0A8D"/>
    <w:rsid w:val="00BC0AE2"/>
    <w:rsid w:val="00BC1638"/>
    <w:rsid w:val="00BC2069"/>
    <w:rsid w:val="00BC22B2"/>
    <w:rsid w:val="00BC2CE0"/>
    <w:rsid w:val="00BC33A7"/>
    <w:rsid w:val="00BC46EC"/>
    <w:rsid w:val="00BC4C24"/>
    <w:rsid w:val="00BC5644"/>
    <w:rsid w:val="00BC566E"/>
    <w:rsid w:val="00BC6230"/>
    <w:rsid w:val="00BC64A6"/>
    <w:rsid w:val="00BC684C"/>
    <w:rsid w:val="00BC7032"/>
    <w:rsid w:val="00BC709E"/>
    <w:rsid w:val="00BC72A4"/>
    <w:rsid w:val="00BC747E"/>
    <w:rsid w:val="00BC7AAB"/>
    <w:rsid w:val="00BC7C7A"/>
    <w:rsid w:val="00BC7F5C"/>
    <w:rsid w:val="00BD02EE"/>
    <w:rsid w:val="00BD0447"/>
    <w:rsid w:val="00BD0857"/>
    <w:rsid w:val="00BD09E7"/>
    <w:rsid w:val="00BD0AE1"/>
    <w:rsid w:val="00BD0B9F"/>
    <w:rsid w:val="00BD1094"/>
    <w:rsid w:val="00BD10DC"/>
    <w:rsid w:val="00BD1813"/>
    <w:rsid w:val="00BD21EB"/>
    <w:rsid w:val="00BD2846"/>
    <w:rsid w:val="00BD2FD4"/>
    <w:rsid w:val="00BD3867"/>
    <w:rsid w:val="00BD48B3"/>
    <w:rsid w:val="00BD4B68"/>
    <w:rsid w:val="00BD4DAC"/>
    <w:rsid w:val="00BD5095"/>
    <w:rsid w:val="00BD5127"/>
    <w:rsid w:val="00BD51B6"/>
    <w:rsid w:val="00BD531E"/>
    <w:rsid w:val="00BD535B"/>
    <w:rsid w:val="00BD544D"/>
    <w:rsid w:val="00BD58CB"/>
    <w:rsid w:val="00BD5932"/>
    <w:rsid w:val="00BD5A7A"/>
    <w:rsid w:val="00BD5B9B"/>
    <w:rsid w:val="00BD626B"/>
    <w:rsid w:val="00BD62FA"/>
    <w:rsid w:val="00BD6AC8"/>
    <w:rsid w:val="00BD6B40"/>
    <w:rsid w:val="00BD70CB"/>
    <w:rsid w:val="00BD71DD"/>
    <w:rsid w:val="00BE0051"/>
    <w:rsid w:val="00BE05FE"/>
    <w:rsid w:val="00BE10F6"/>
    <w:rsid w:val="00BE1176"/>
    <w:rsid w:val="00BE1401"/>
    <w:rsid w:val="00BE1493"/>
    <w:rsid w:val="00BE149C"/>
    <w:rsid w:val="00BE216D"/>
    <w:rsid w:val="00BE2737"/>
    <w:rsid w:val="00BE2958"/>
    <w:rsid w:val="00BE3220"/>
    <w:rsid w:val="00BE32D2"/>
    <w:rsid w:val="00BE39EE"/>
    <w:rsid w:val="00BE4B08"/>
    <w:rsid w:val="00BE50B0"/>
    <w:rsid w:val="00BE56AA"/>
    <w:rsid w:val="00BE58C5"/>
    <w:rsid w:val="00BE60CD"/>
    <w:rsid w:val="00BE61B7"/>
    <w:rsid w:val="00BE64D5"/>
    <w:rsid w:val="00BE67AC"/>
    <w:rsid w:val="00BE770B"/>
    <w:rsid w:val="00BE78CD"/>
    <w:rsid w:val="00BF0C5B"/>
    <w:rsid w:val="00BF0F13"/>
    <w:rsid w:val="00BF1916"/>
    <w:rsid w:val="00BF1DA1"/>
    <w:rsid w:val="00BF1E93"/>
    <w:rsid w:val="00BF2468"/>
    <w:rsid w:val="00BF29E0"/>
    <w:rsid w:val="00BF2E76"/>
    <w:rsid w:val="00BF3001"/>
    <w:rsid w:val="00BF34BB"/>
    <w:rsid w:val="00BF3B6A"/>
    <w:rsid w:val="00BF43E8"/>
    <w:rsid w:val="00BF490F"/>
    <w:rsid w:val="00BF4C51"/>
    <w:rsid w:val="00BF4D26"/>
    <w:rsid w:val="00BF5042"/>
    <w:rsid w:val="00BF50B1"/>
    <w:rsid w:val="00BF52D5"/>
    <w:rsid w:val="00BF5314"/>
    <w:rsid w:val="00BF5417"/>
    <w:rsid w:val="00BF5F41"/>
    <w:rsid w:val="00BF6394"/>
    <w:rsid w:val="00BF63CE"/>
    <w:rsid w:val="00BF6962"/>
    <w:rsid w:val="00BF6AD6"/>
    <w:rsid w:val="00BF6D50"/>
    <w:rsid w:val="00BF6FBC"/>
    <w:rsid w:val="00BF707B"/>
    <w:rsid w:val="00BF71EE"/>
    <w:rsid w:val="00BF7D44"/>
    <w:rsid w:val="00C0000E"/>
    <w:rsid w:val="00C001E5"/>
    <w:rsid w:val="00C007C2"/>
    <w:rsid w:val="00C009CA"/>
    <w:rsid w:val="00C00F51"/>
    <w:rsid w:val="00C0183B"/>
    <w:rsid w:val="00C0195A"/>
    <w:rsid w:val="00C01DA0"/>
    <w:rsid w:val="00C01EE0"/>
    <w:rsid w:val="00C01F99"/>
    <w:rsid w:val="00C0230D"/>
    <w:rsid w:val="00C02850"/>
    <w:rsid w:val="00C028D9"/>
    <w:rsid w:val="00C0297E"/>
    <w:rsid w:val="00C02A9A"/>
    <w:rsid w:val="00C03083"/>
    <w:rsid w:val="00C034A0"/>
    <w:rsid w:val="00C04168"/>
    <w:rsid w:val="00C048EE"/>
    <w:rsid w:val="00C04E5F"/>
    <w:rsid w:val="00C06317"/>
    <w:rsid w:val="00C06DEB"/>
    <w:rsid w:val="00C070F7"/>
    <w:rsid w:val="00C0731F"/>
    <w:rsid w:val="00C07883"/>
    <w:rsid w:val="00C07DF8"/>
    <w:rsid w:val="00C07E9E"/>
    <w:rsid w:val="00C1068A"/>
    <w:rsid w:val="00C10D4F"/>
    <w:rsid w:val="00C10F18"/>
    <w:rsid w:val="00C11007"/>
    <w:rsid w:val="00C1134C"/>
    <w:rsid w:val="00C11709"/>
    <w:rsid w:val="00C11D4F"/>
    <w:rsid w:val="00C11FA4"/>
    <w:rsid w:val="00C12288"/>
    <w:rsid w:val="00C12739"/>
    <w:rsid w:val="00C127B2"/>
    <w:rsid w:val="00C12CC0"/>
    <w:rsid w:val="00C12D59"/>
    <w:rsid w:val="00C13227"/>
    <w:rsid w:val="00C138FD"/>
    <w:rsid w:val="00C13B55"/>
    <w:rsid w:val="00C13E47"/>
    <w:rsid w:val="00C14073"/>
    <w:rsid w:val="00C1425D"/>
    <w:rsid w:val="00C142AB"/>
    <w:rsid w:val="00C14779"/>
    <w:rsid w:val="00C14D37"/>
    <w:rsid w:val="00C14F25"/>
    <w:rsid w:val="00C150CD"/>
    <w:rsid w:val="00C15B05"/>
    <w:rsid w:val="00C15BCE"/>
    <w:rsid w:val="00C15C00"/>
    <w:rsid w:val="00C167CA"/>
    <w:rsid w:val="00C16845"/>
    <w:rsid w:val="00C16E94"/>
    <w:rsid w:val="00C1774C"/>
    <w:rsid w:val="00C17BB2"/>
    <w:rsid w:val="00C20078"/>
    <w:rsid w:val="00C202A3"/>
    <w:rsid w:val="00C20677"/>
    <w:rsid w:val="00C20A35"/>
    <w:rsid w:val="00C20BAF"/>
    <w:rsid w:val="00C20E57"/>
    <w:rsid w:val="00C2101B"/>
    <w:rsid w:val="00C2157F"/>
    <w:rsid w:val="00C215FC"/>
    <w:rsid w:val="00C216B1"/>
    <w:rsid w:val="00C217FE"/>
    <w:rsid w:val="00C21C3A"/>
    <w:rsid w:val="00C2287B"/>
    <w:rsid w:val="00C2291F"/>
    <w:rsid w:val="00C22990"/>
    <w:rsid w:val="00C22E0E"/>
    <w:rsid w:val="00C2418D"/>
    <w:rsid w:val="00C242E8"/>
    <w:rsid w:val="00C243C5"/>
    <w:rsid w:val="00C24475"/>
    <w:rsid w:val="00C244B2"/>
    <w:rsid w:val="00C24BC5"/>
    <w:rsid w:val="00C24D68"/>
    <w:rsid w:val="00C2500F"/>
    <w:rsid w:val="00C254F0"/>
    <w:rsid w:val="00C263EC"/>
    <w:rsid w:val="00C2668F"/>
    <w:rsid w:val="00C26B08"/>
    <w:rsid w:val="00C26BC0"/>
    <w:rsid w:val="00C26E71"/>
    <w:rsid w:val="00C272C1"/>
    <w:rsid w:val="00C27620"/>
    <w:rsid w:val="00C27C0E"/>
    <w:rsid w:val="00C3003B"/>
    <w:rsid w:val="00C3070F"/>
    <w:rsid w:val="00C30F95"/>
    <w:rsid w:val="00C310C7"/>
    <w:rsid w:val="00C3135A"/>
    <w:rsid w:val="00C3197E"/>
    <w:rsid w:val="00C32195"/>
    <w:rsid w:val="00C32500"/>
    <w:rsid w:val="00C335DD"/>
    <w:rsid w:val="00C33D86"/>
    <w:rsid w:val="00C33E1F"/>
    <w:rsid w:val="00C33FFC"/>
    <w:rsid w:val="00C34039"/>
    <w:rsid w:val="00C3428E"/>
    <w:rsid w:val="00C34376"/>
    <w:rsid w:val="00C34A28"/>
    <w:rsid w:val="00C34A8C"/>
    <w:rsid w:val="00C34CDB"/>
    <w:rsid w:val="00C34F4C"/>
    <w:rsid w:val="00C3599F"/>
    <w:rsid w:val="00C35C4C"/>
    <w:rsid w:val="00C35F5F"/>
    <w:rsid w:val="00C36098"/>
    <w:rsid w:val="00C361F3"/>
    <w:rsid w:val="00C36B52"/>
    <w:rsid w:val="00C37069"/>
    <w:rsid w:val="00C3740D"/>
    <w:rsid w:val="00C374EC"/>
    <w:rsid w:val="00C3794F"/>
    <w:rsid w:val="00C402FD"/>
    <w:rsid w:val="00C406A6"/>
    <w:rsid w:val="00C406D5"/>
    <w:rsid w:val="00C40DCA"/>
    <w:rsid w:val="00C41000"/>
    <w:rsid w:val="00C41052"/>
    <w:rsid w:val="00C41B20"/>
    <w:rsid w:val="00C41ECC"/>
    <w:rsid w:val="00C423AA"/>
    <w:rsid w:val="00C4241E"/>
    <w:rsid w:val="00C42606"/>
    <w:rsid w:val="00C42814"/>
    <w:rsid w:val="00C42F01"/>
    <w:rsid w:val="00C4310F"/>
    <w:rsid w:val="00C4324F"/>
    <w:rsid w:val="00C43267"/>
    <w:rsid w:val="00C43274"/>
    <w:rsid w:val="00C43560"/>
    <w:rsid w:val="00C4376E"/>
    <w:rsid w:val="00C437C0"/>
    <w:rsid w:val="00C43E77"/>
    <w:rsid w:val="00C4438D"/>
    <w:rsid w:val="00C443CA"/>
    <w:rsid w:val="00C448C0"/>
    <w:rsid w:val="00C44BC9"/>
    <w:rsid w:val="00C44C46"/>
    <w:rsid w:val="00C458D4"/>
    <w:rsid w:val="00C45B36"/>
    <w:rsid w:val="00C46171"/>
    <w:rsid w:val="00C46470"/>
    <w:rsid w:val="00C46DE6"/>
    <w:rsid w:val="00C46EB0"/>
    <w:rsid w:val="00C474F7"/>
    <w:rsid w:val="00C47523"/>
    <w:rsid w:val="00C475E0"/>
    <w:rsid w:val="00C50091"/>
    <w:rsid w:val="00C502CE"/>
    <w:rsid w:val="00C505C3"/>
    <w:rsid w:val="00C50A8D"/>
    <w:rsid w:val="00C513C2"/>
    <w:rsid w:val="00C518C9"/>
    <w:rsid w:val="00C51B58"/>
    <w:rsid w:val="00C51E9B"/>
    <w:rsid w:val="00C52058"/>
    <w:rsid w:val="00C52104"/>
    <w:rsid w:val="00C5228A"/>
    <w:rsid w:val="00C52350"/>
    <w:rsid w:val="00C52B9D"/>
    <w:rsid w:val="00C52EE5"/>
    <w:rsid w:val="00C53110"/>
    <w:rsid w:val="00C5344E"/>
    <w:rsid w:val="00C53740"/>
    <w:rsid w:val="00C53A03"/>
    <w:rsid w:val="00C53A5F"/>
    <w:rsid w:val="00C53A7B"/>
    <w:rsid w:val="00C53D38"/>
    <w:rsid w:val="00C540D5"/>
    <w:rsid w:val="00C54521"/>
    <w:rsid w:val="00C54746"/>
    <w:rsid w:val="00C54A49"/>
    <w:rsid w:val="00C54D2C"/>
    <w:rsid w:val="00C54F70"/>
    <w:rsid w:val="00C553C8"/>
    <w:rsid w:val="00C55741"/>
    <w:rsid w:val="00C55FB4"/>
    <w:rsid w:val="00C57424"/>
    <w:rsid w:val="00C5783D"/>
    <w:rsid w:val="00C57E7D"/>
    <w:rsid w:val="00C6020B"/>
    <w:rsid w:val="00C6079F"/>
    <w:rsid w:val="00C60EC8"/>
    <w:rsid w:val="00C61095"/>
    <w:rsid w:val="00C611D9"/>
    <w:rsid w:val="00C61A1B"/>
    <w:rsid w:val="00C61CC9"/>
    <w:rsid w:val="00C61E16"/>
    <w:rsid w:val="00C62069"/>
    <w:rsid w:val="00C622B1"/>
    <w:rsid w:val="00C623DA"/>
    <w:rsid w:val="00C62576"/>
    <w:rsid w:val="00C63120"/>
    <w:rsid w:val="00C63CC5"/>
    <w:rsid w:val="00C64701"/>
    <w:rsid w:val="00C64F9D"/>
    <w:rsid w:val="00C64F9F"/>
    <w:rsid w:val="00C652D2"/>
    <w:rsid w:val="00C65988"/>
    <w:rsid w:val="00C65CFA"/>
    <w:rsid w:val="00C65DBF"/>
    <w:rsid w:val="00C66786"/>
    <w:rsid w:val="00C670B4"/>
    <w:rsid w:val="00C67209"/>
    <w:rsid w:val="00C6754D"/>
    <w:rsid w:val="00C676B4"/>
    <w:rsid w:val="00C67F9C"/>
    <w:rsid w:val="00C70106"/>
    <w:rsid w:val="00C701B1"/>
    <w:rsid w:val="00C701D7"/>
    <w:rsid w:val="00C7035D"/>
    <w:rsid w:val="00C707FE"/>
    <w:rsid w:val="00C70BCB"/>
    <w:rsid w:val="00C70DBE"/>
    <w:rsid w:val="00C716A0"/>
    <w:rsid w:val="00C71A00"/>
    <w:rsid w:val="00C71B0A"/>
    <w:rsid w:val="00C71B85"/>
    <w:rsid w:val="00C71C2A"/>
    <w:rsid w:val="00C71DB7"/>
    <w:rsid w:val="00C72191"/>
    <w:rsid w:val="00C723A6"/>
    <w:rsid w:val="00C728A9"/>
    <w:rsid w:val="00C737CD"/>
    <w:rsid w:val="00C7397C"/>
    <w:rsid w:val="00C74515"/>
    <w:rsid w:val="00C74520"/>
    <w:rsid w:val="00C756D8"/>
    <w:rsid w:val="00C7600D"/>
    <w:rsid w:val="00C76977"/>
    <w:rsid w:val="00C76B3D"/>
    <w:rsid w:val="00C76F74"/>
    <w:rsid w:val="00C776B2"/>
    <w:rsid w:val="00C77AB8"/>
    <w:rsid w:val="00C801D5"/>
    <w:rsid w:val="00C80E89"/>
    <w:rsid w:val="00C81090"/>
    <w:rsid w:val="00C811EE"/>
    <w:rsid w:val="00C825A6"/>
    <w:rsid w:val="00C82D4C"/>
    <w:rsid w:val="00C82FEC"/>
    <w:rsid w:val="00C836D1"/>
    <w:rsid w:val="00C8395E"/>
    <w:rsid w:val="00C83D82"/>
    <w:rsid w:val="00C83FF2"/>
    <w:rsid w:val="00C84393"/>
    <w:rsid w:val="00C8465D"/>
    <w:rsid w:val="00C8556E"/>
    <w:rsid w:val="00C85A51"/>
    <w:rsid w:val="00C85B8E"/>
    <w:rsid w:val="00C85E48"/>
    <w:rsid w:val="00C85E61"/>
    <w:rsid w:val="00C85F8E"/>
    <w:rsid w:val="00C86188"/>
    <w:rsid w:val="00C866A0"/>
    <w:rsid w:val="00C866CC"/>
    <w:rsid w:val="00C86888"/>
    <w:rsid w:val="00C8688F"/>
    <w:rsid w:val="00C874C1"/>
    <w:rsid w:val="00C878FF"/>
    <w:rsid w:val="00C87C39"/>
    <w:rsid w:val="00C9054C"/>
    <w:rsid w:val="00C90D5E"/>
    <w:rsid w:val="00C90FD1"/>
    <w:rsid w:val="00C9135B"/>
    <w:rsid w:val="00C915CA"/>
    <w:rsid w:val="00C91B84"/>
    <w:rsid w:val="00C92304"/>
    <w:rsid w:val="00C9267D"/>
    <w:rsid w:val="00C9296B"/>
    <w:rsid w:val="00C92CA7"/>
    <w:rsid w:val="00C92D23"/>
    <w:rsid w:val="00C93454"/>
    <w:rsid w:val="00C935CF"/>
    <w:rsid w:val="00C93CCB"/>
    <w:rsid w:val="00C93D09"/>
    <w:rsid w:val="00C942E5"/>
    <w:rsid w:val="00C94FE4"/>
    <w:rsid w:val="00C953F0"/>
    <w:rsid w:val="00C95CE8"/>
    <w:rsid w:val="00C9618B"/>
    <w:rsid w:val="00C962CA"/>
    <w:rsid w:val="00C964E6"/>
    <w:rsid w:val="00C966C6"/>
    <w:rsid w:val="00C966F9"/>
    <w:rsid w:val="00C9723A"/>
    <w:rsid w:val="00C9744F"/>
    <w:rsid w:val="00C974FC"/>
    <w:rsid w:val="00C977A7"/>
    <w:rsid w:val="00C977D3"/>
    <w:rsid w:val="00C97B77"/>
    <w:rsid w:val="00C97EC5"/>
    <w:rsid w:val="00CA0080"/>
    <w:rsid w:val="00CA0161"/>
    <w:rsid w:val="00CA0301"/>
    <w:rsid w:val="00CA067B"/>
    <w:rsid w:val="00CA0A30"/>
    <w:rsid w:val="00CA0AA0"/>
    <w:rsid w:val="00CA0F17"/>
    <w:rsid w:val="00CA0F55"/>
    <w:rsid w:val="00CA151B"/>
    <w:rsid w:val="00CA2109"/>
    <w:rsid w:val="00CA2439"/>
    <w:rsid w:val="00CA28F6"/>
    <w:rsid w:val="00CA2E41"/>
    <w:rsid w:val="00CA3D86"/>
    <w:rsid w:val="00CA4901"/>
    <w:rsid w:val="00CA4951"/>
    <w:rsid w:val="00CA4A70"/>
    <w:rsid w:val="00CA4C56"/>
    <w:rsid w:val="00CA5110"/>
    <w:rsid w:val="00CA5121"/>
    <w:rsid w:val="00CA53A9"/>
    <w:rsid w:val="00CA59C7"/>
    <w:rsid w:val="00CA618C"/>
    <w:rsid w:val="00CA6970"/>
    <w:rsid w:val="00CA6B91"/>
    <w:rsid w:val="00CA6CB9"/>
    <w:rsid w:val="00CA73AC"/>
    <w:rsid w:val="00CA76B3"/>
    <w:rsid w:val="00CA7A6B"/>
    <w:rsid w:val="00CA7B7D"/>
    <w:rsid w:val="00CB02AA"/>
    <w:rsid w:val="00CB0C39"/>
    <w:rsid w:val="00CB0C8D"/>
    <w:rsid w:val="00CB0EC5"/>
    <w:rsid w:val="00CB0EC6"/>
    <w:rsid w:val="00CB123A"/>
    <w:rsid w:val="00CB129E"/>
    <w:rsid w:val="00CB1598"/>
    <w:rsid w:val="00CB1722"/>
    <w:rsid w:val="00CB233E"/>
    <w:rsid w:val="00CB2366"/>
    <w:rsid w:val="00CB23A2"/>
    <w:rsid w:val="00CB2695"/>
    <w:rsid w:val="00CB28E4"/>
    <w:rsid w:val="00CB2D25"/>
    <w:rsid w:val="00CB2D34"/>
    <w:rsid w:val="00CB33A3"/>
    <w:rsid w:val="00CB342E"/>
    <w:rsid w:val="00CB3707"/>
    <w:rsid w:val="00CB3783"/>
    <w:rsid w:val="00CB3AF8"/>
    <w:rsid w:val="00CB3E2E"/>
    <w:rsid w:val="00CB4559"/>
    <w:rsid w:val="00CB4933"/>
    <w:rsid w:val="00CB4939"/>
    <w:rsid w:val="00CB49BA"/>
    <w:rsid w:val="00CB4B19"/>
    <w:rsid w:val="00CB4B36"/>
    <w:rsid w:val="00CB5103"/>
    <w:rsid w:val="00CB5279"/>
    <w:rsid w:val="00CB52C5"/>
    <w:rsid w:val="00CB541B"/>
    <w:rsid w:val="00CB5A4E"/>
    <w:rsid w:val="00CB606F"/>
    <w:rsid w:val="00CB6123"/>
    <w:rsid w:val="00CB63C4"/>
    <w:rsid w:val="00CB64CF"/>
    <w:rsid w:val="00CB6609"/>
    <w:rsid w:val="00CB67CC"/>
    <w:rsid w:val="00CB688B"/>
    <w:rsid w:val="00CB69E8"/>
    <w:rsid w:val="00CB7155"/>
    <w:rsid w:val="00CB736D"/>
    <w:rsid w:val="00CB79B9"/>
    <w:rsid w:val="00CB7A87"/>
    <w:rsid w:val="00CB7C3A"/>
    <w:rsid w:val="00CB7C3F"/>
    <w:rsid w:val="00CB7FEB"/>
    <w:rsid w:val="00CC0011"/>
    <w:rsid w:val="00CC0051"/>
    <w:rsid w:val="00CC05E7"/>
    <w:rsid w:val="00CC092A"/>
    <w:rsid w:val="00CC0933"/>
    <w:rsid w:val="00CC0C8E"/>
    <w:rsid w:val="00CC0D91"/>
    <w:rsid w:val="00CC118A"/>
    <w:rsid w:val="00CC1251"/>
    <w:rsid w:val="00CC190F"/>
    <w:rsid w:val="00CC1AF9"/>
    <w:rsid w:val="00CC1CE3"/>
    <w:rsid w:val="00CC2863"/>
    <w:rsid w:val="00CC298F"/>
    <w:rsid w:val="00CC2EE4"/>
    <w:rsid w:val="00CC303A"/>
    <w:rsid w:val="00CC35CF"/>
    <w:rsid w:val="00CC3A0B"/>
    <w:rsid w:val="00CC4049"/>
    <w:rsid w:val="00CC4671"/>
    <w:rsid w:val="00CC474C"/>
    <w:rsid w:val="00CC4ABD"/>
    <w:rsid w:val="00CC56E5"/>
    <w:rsid w:val="00CC5A48"/>
    <w:rsid w:val="00CC5DA3"/>
    <w:rsid w:val="00CC5F5D"/>
    <w:rsid w:val="00CC6301"/>
    <w:rsid w:val="00CC648D"/>
    <w:rsid w:val="00CC67DB"/>
    <w:rsid w:val="00CC6DA8"/>
    <w:rsid w:val="00CC6ECC"/>
    <w:rsid w:val="00CC6F3D"/>
    <w:rsid w:val="00CC72C1"/>
    <w:rsid w:val="00CC736D"/>
    <w:rsid w:val="00CC74B8"/>
    <w:rsid w:val="00CC79CB"/>
    <w:rsid w:val="00CD0199"/>
    <w:rsid w:val="00CD0492"/>
    <w:rsid w:val="00CD0E99"/>
    <w:rsid w:val="00CD1CF0"/>
    <w:rsid w:val="00CD1DBB"/>
    <w:rsid w:val="00CD1EA3"/>
    <w:rsid w:val="00CD216A"/>
    <w:rsid w:val="00CD2733"/>
    <w:rsid w:val="00CD27BB"/>
    <w:rsid w:val="00CD2A03"/>
    <w:rsid w:val="00CD31F0"/>
    <w:rsid w:val="00CD323C"/>
    <w:rsid w:val="00CD398C"/>
    <w:rsid w:val="00CD3AA4"/>
    <w:rsid w:val="00CD4093"/>
    <w:rsid w:val="00CD44F6"/>
    <w:rsid w:val="00CD4565"/>
    <w:rsid w:val="00CD46D2"/>
    <w:rsid w:val="00CD478D"/>
    <w:rsid w:val="00CD4B0E"/>
    <w:rsid w:val="00CD4F55"/>
    <w:rsid w:val="00CD4FEC"/>
    <w:rsid w:val="00CD4FEE"/>
    <w:rsid w:val="00CD51B6"/>
    <w:rsid w:val="00CD5C0F"/>
    <w:rsid w:val="00CD5F66"/>
    <w:rsid w:val="00CD60F8"/>
    <w:rsid w:val="00CD6371"/>
    <w:rsid w:val="00CD68B5"/>
    <w:rsid w:val="00CD6AA4"/>
    <w:rsid w:val="00CD6CED"/>
    <w:rsid w:val="00CD6F75"/>
    <w:rsid w:val="00CD7035"/>
    <w:rsid w:val="00CD7513"/>
    <w:rsid w:val="00CD76ED"/>
    <w:rsid w:val="00CD79F5"/>
    <w:rsid w:val="00CD7B86"/>
    <w:rsid w:val="00CE07C4"/>
    <w:rsid w:val="00CE12BE"/>
    <w:rsid w:val="00CE1FE9"/>
    <w:rsid w:val="00CE26E5"/>
    <w:rsid w:val="00CE2CEE"/>
    <w:rsid w:val="00CE30E0"/>
    <w:rsid w:val="00CE32A1"/>
    <w:rsid w:val="00CE36ED"/>
    <w:rsid w:val="00CE3A5C"/>
    <w:rsid w:val="00CE3AC1"/>
    <w:rsid w:val="00CE3AD6"/>
    <w:rsid w:val="00CE3B01"/>
    <w:rsid w:val="00CE3E30"/>
    <w:rsid w:val="00CE40D5"/>
    <w:rsid w:val="00CE596E"/>
    <w:rsid w:val="00CE5FF1"/>
    <w:rsid w:val="00CE62BC"/>
    <w:rsid w:val="00CE6322"/>
    <w:rsid w:val="00CE643D"/>
    <w:rsid w:val="00CE6923"/>
    <w:rsid w:val="00CE6F74"/>
    <w:rsid w:val="00CE7442"/>
    <w:rsid w:val="00CE74D6"/>
    <w:rsid w:val="00CE77CE"/>
    <w:rsid w:val="00CE7BAC"/>
    <w:rsid w:val="00CF02D9"/>
    <w:rsid w:val="00CF0BAE"/>
    <w:rsid w:val="00CF13DB"/>
    <w:rsid w:val="00CF160D"/>
    <w:rsid w:val="00CF16A3"/>
    <w:rsid w:val="00CF16B7"/>
    <w:rsid w:val="00CF1C87"/>
    <w:rsid w:val="00CF1F03"/>
    <w:rsid w:val="00CF261A"/>
    <w:rsid w:val="00CF26FB"/>
    <w:rsid w:val="00CF2E25"/>
    <w:rsid w:val="00CF325E"/>
    <w:rsid w:val="00CF3513"/>
    <w:rsid w:val="00CF3554"/>
    <w:rsid w:val="00CF35F1"/>
    <w:rsid w:val="00CF3657"/>
    <w:rsid w:val="00CF3F15"/>
    <w:rsid w:val="00CF4887"/>
    <w:rsid w:val="00CF4973"/>
    <w:rsid w:val="00CF4D33"/>
    <w:rsid w:val="00CF5052"/>
    <w:rsid w:val="00CF5108"/>
    <w:rsid w:val="00CF5E10"/>
    <w:rsid w:val="00CF5FD7"/>
    <w:rsid w:val="00CF657A"/>
    <w:rsid w:val="00CF6B72"/>
    <w:rsid w:val="00D00663"/>
    <w:rsid w:val="00D00E2A"/>
    <w:rsid w:val="00D01062"/>
    <w:rsid w:val="00D01155"/>
    <w:rsid w:val="00D01835"/>
    <w:rsid w:val="00D01AC4"/>
    <w:rsid w:val="00D01CE1"/>
    <w:rsid w:val="00D021F7"/>
    <w:rsid w:val="00D02314"/>
    <w:rsid w:val="00D02FF7"/>
    <w:rsid w:val="00D03111"/>
    <w:rsid w:val="00D03519"/>
    <w:rsid w:val="00D045C5"/>
    <w:rsid w:val="00D045CE"/>
    <w:rsid w:val="00D0460D"/>
    <w:rsid w:val="00D047DC"/>
    <w:rsid w:val="00D0497A"/>
    <w:rsid w:val="00D05158"/>
    <w:rsid w:val="00D0515B"/>
    <w:rsid w:val="00D058FF"/>
    <w:rsid w:val="00D05A6D"/>
    <w:rsid w:val="00D05FDC"/>
    <w:rsid w:val="00D0607D"/>
    <w:rsid w:val="00D065DE"/>
    <w:rsid w:val="00D06622"/>
    <w:rsid w:val="00D07006"/>
    <w:rsid w:val="00D072CE"/>
    <w:rsid w:val="00D073C5"/>
    <w:rsid w:val="00D077B6"/>
    <w:rsid w:val="00D07BBB"/>
    <w:rsid w:val="00D07D22"/>
    <w:rsid w:val="00D10154"/>
    <w:rsid w:val="00D105B6"/>
    <w:rsid w:val="00D1123B"/>
    <w:rsid w:val="00D112DD"/>
    <w:rsid w:val="00D113EB"/>
    <w:rsid w:val="00D11963"/>
    <w:rsid w:val="00D11AF1"/>
    <w:rsid w:val="00D11E2D"/>
    <w:rsid w:val="00D11F65"/>
    <w:rsid w:val="00D12104"/>
    <w:rsid w:val="00D12576"/>
    <w:rsid w:val="00D1265A"/>
    <w:rsid w:val="00D12A6A"/>
    <w:rsid w:val="00D12BE8"/>
    <w:rsid w:val="00D1378C"/>
    <w:rsid w:val="00D137E4"/>
    <w:rsid w:val="00D14CE5"/>
    <w:rsid w:val="00D15624"/>
    <w:rsid w:val="00D15818"/>
    <w:rsid w:val="00D15DDA"/>
    <w:rsid w:val="00D16104"/>
    <w:rsid w:val="00D16327"/>
    <w:rsid w:val="00D16DF4"/>
    <w:rsid w:val="00D16E9B"/>
    <w:rsid w:val="00D175EB"/>
    <w:rsid w:val="00D204E9"/>
    <w:rsid w:val="00D209C7"/>
    <w:rsid w:val="00D20A33"/>
    <w:rsid w:val="00D20C4D"/>
    <w:rsid w:val="00D20C92"/>
    <w:rsid w:val="00D20D5C"/>
    <w:rsid w:val="00D210D5"/>
    <w:rsid w:val="00D213E5"/>
    <w:rsid w:val="00D215BB"/>
    <w:rsid w:val="00D21846"/>
    <w:rsid w:val="00D21E16"/>
    <w:rsid w:val="00D21E43"/>
    <w:rsid w:val="00D21EB6"/>
    <w:rsid w:val="00D224F7"/>
    <w:rsid w:val="00D225EC"/>
    <w:rsid w:val="00D22627"/>
    <w:rsid w:val="00D22BA2"/>
    <w:rsid w:val="00D23120"/>
    <w:rsid w:val="00D236A5"/>
    <w:rsid w:val="00D236A9"/>
    <w:rsid w:val="00D23CAA"/>
    <w:rsid w:val="00D247BF"/>
    <w:rsid w:val="00D24B5D"/>
    <w:rsid w:val="00D25332"/>
    <w:rsid w:val="00D25365"/>
    <w:rsid w:val="00D25C34"/>
    <w:rsid w:val="00D2614C"/>
    <w:rsid w:val="00D26648"/>
    <w:rsid w:val="00D26D30"/>
    <w:rsid w:val="00D271D2"/>
    <w:rsid w:val="00D275BC"/>
    <w:rsid w:val="00D277AE"/>
    <w:rsid w:val="00D27FAD"/>
    <w:rsid w:val="00D27FB0"/>
    <w:rsid w:val="00D30147"/>
    <w:rsid w:val="00D30244"/>
    <w:rsid w:val="00D303AC"/>
    <w:rsid w:val="00D304C5"/>
    <w:rsid w:val="00D30A46"/>
    <w:rsid w:val="00D3126C"/>
    <w:rsid w:val="00D31924"/>
    <w:rsid w:val="00D31D03"/>
    <w:rsid w:val="00D326A2"/>
    <w:rsid w:val="00D328CD"/>
    <w:rsid w:val="00D32944"/>
    <w:rsid w:val="00D32CD1"/>
    <w:rsid w:val="00D32E34"/>
    <w:rsid w:val="00D3385A"/>
    <w:rsid w:val="00D33A6D"/>
    <w:rsid w:val="00D33BE8"/>
    <w:rsid w:val="00D348A6"/>
    <w:rsid w:val="00D34F1A"/>
    <w:rsid w:val="00D3511D"/>
    <w:rsid w:val="00D355CC"/>
    <w:rsid w:val="00D358C0"/>
    <w:rsid w:val="00D35EFB"/>
    <w:rsid w:val="00D35FF8"/>
    <w:rsid w:val="00D36396"/>
    <w:rsid w:val="00D363FD"/>
    <w:rsid w:val="00D36883"/>
    <w:rsid w:val="00D36BD4"/>
    <w:rsid w:val="00D36DE9"/>
    <w:rsid w:val="00D36DFA"/>
    <w:rsid w:val="00D372C8"/>
    <w:rsid w:val="00D37688"/>
    <w:rsid w:val="00D3778C"/>
    <w:rsid w:val="00D37F4E"/>
    <w:rsid w:val="00D40645"/>
    <w:rsid w:val="00D415AB"/>
    <w:rsid w:val="00D418FA"/>
    <w:rsid w:val="00D41912"/>
    <w:rsid w:val="00D419A5"/>
    <w:rsid w:val="00D423DA"/>
    <w:rsid w:val="00D42463"/>
    <w:rsid w:val="00D4257C"/>
    <w:rsid w:val="00D427DF"/>
    <w:rsid w:val="00D42988"/>
    <w:rsid w:val="00D43449"/>
    <w:rsid w:val="00D4346E"/>
    <w:rsid w:val="00D435AC"/>
    <w:rsid w:val="00D43618"/>
    <w:rsid w:val="00D439F1"/>
    <w:rsid w:val="00D43F4E"/>
    <w:rsid w:val="00D440AB"/>
    <w:rsid w:val="00D44209"/>
    <w:rsid w:val="00D443DE"/>
    <w:rsid w:val="00D44421"/>
    <w:rsid w:val="00D44665"/>
    <w:rsid w:val="00D44F6F"/>
    <w:rsid w:val="00D44FC0"/>
    <w:rsid w:val="00D456E7"/>
    <w:rsid w:val="00D45876"/>
    <w:rsid w:val="00D45BD5"/>
    <w:rsid w:val="00D45D85"/>
    <w:rsid w:val="00D45DC6"/>
    <w:rsid w:val="00D45F22"/>
    <w:rsid w:val="00D4627D"/>
    <w:rsid w:val="00D4629A"/>
    <w:rsid w:val="00D46D5B"/>
    <w:rsid w:val="00D470E1"/>
    <w:rsid w:val="00D4733B"/>
    <w:rsid w:val="00D478B1"/>
    <w:rsid w:val="00D478FE"/>
    <w:rsid w:val="00D47D8A"/>
    <w:rsid w:val="00D50A6C"/>
    <w:rsid w:val="00D5111B"/>
    <w:rsid w:val="00D51593"/>
    <w:rsid w:val="00D515C6"/>
    <w:rsid w:val="00D51A96"/>
    <w:rsid w:val="00D51C53"/>
    <w:rsid w:val="00D51D80"/>
    <w:rsid w:val="00D521D9"/>
    <w:rsid w:val="00D52C55"/>
    <w:rsid w:val="00D53206"/>
    <w:rsid w:val="00D53425"/>
    <w:rsid w:val="00D5395B"/>
    <w:rsid w:val="00D53AF8"/>
    <w:rsid w:val="00D544B2"/>
    <w:rsid w:val="00D547AA"/>
    <w:rsid w:val="00D55026"/>
    <w:rsid w:val="00D5506C"/>
    <w:rsid w:val="00D55664"/>
    <w:rsid w:val="00D55A33"/>
    <w:rsid w:val="00D56118"/>
    <w:rsid w:val="00D561A5"/>
    <w:rsid w:val="00D56B59"/>
    <w:rsid w:val="00D5762F"/>
    <w:rsid w:val="00D57844"/>
    <w:rsid w:val="00D60187"/>
    <w:rsid w:val="00D60C8E"/>
    <w:rsid w:val="00D60D72"/>
    <w:rsid w:val="00D60E34"/>
    <w:rsid w:val="00D60E67"/>
    <w:rsid w:val="00D61153"/>
    <w:rsid w:val="00D61479"/>
    <w:rsid w:val="00D614C3"/>
    <w:rsid w:val="00D614F4"/>
    <w:rsid w:val="00D61650"/>
    <w:rsid w:val="00D617F8"/>
    <w:rsid w:val="00D6196D"/>
    <w:rsid w:val="00D6196F"/>
    <w:rsid w:val="00D61AC7"/>
    <w:rsid w:val="00D620AA"/>
    <w:rsid w:val="00D62360"/>
    <w:rsid w:val="00D624E9"/>
    <w:rsid w:val="00D62584"/>
    <w:rsid w:val="00D62BE1"/>
    <w:rsid w:val="00D62F3B"/>
    <w:rsid w:val="00D646D8"/>
    <w:rsid w:val="00D6489A"/>
    <w:rsid w:val="00D649CD"/>
    <w:rsid w:val="00D64BFE"/>
    <w:rsid w:val="00D652AF"/>
    <w:rsid w:val="00D653EB"/>
    <w:rsid w:val="00D65406"/>
    <w:rsid w:val="00D65906"/>
    <w:rsid w:val="00D659DF"/>
    <w:rsid w:val="00D65B95"/>
    <w:rsid w:val="00D65F52"/>
    <w:rsid w:val="00D6665C"/>
    <w:rsid w:val="00D666DD"/>
    <w:rsid w:val="00D66730"/>
    <w:rsid w:val="00D6697C"/>
    <w:rsid w:val="00D66D48"/>
    <w:rsid w:val="00D66FF4"/>
    <w:rsid w:val="00D67056"/>
    <w:rsid w:val="00D675B2"/>
    <w:rsid w:val="00D67ECC"/>
    <w:rsid w:val="00D7007E"/>
    <w:rsid w:val="00D711D8"/>
    <w:rsid w:val="00D7190E"/>
    <w:rsid w:val="00D72199"/>
    <w:rsid w:val="00D72393"/>
    <w:rsid w:val="00D7291E"/>
    <w:rsid w:val="00D72DBF"/>
    <w:rsid w:val="00D72F60"/>
    <w:rsid w:val="00D730FA"/>
    <w:rsid w:val="00D7320C"/>
    <w:rsid w:val="00D74E03"/>
    <w:rsid w:val="00D74E59"/>
    <w:rsid w:val="00D74E81"/>
    <w:rsid w:val="00D75E3D"/>
    <w:rsid w:val="00D76363"/>
    <w:rsid w:val="00D802CC"/>
    <w:rsid w:val="00D80349"/>
    <w:rsid w:val="00D8057B"/>
    <w:rsid w:val="00D80809"/>
    <w:rsid w:val="00D8096B"/>
    <w:rsid w:val="00D80BA7"/>
    <w:rsid w:val="00D80D00"/>
    <w:rsid w:val="00D80D4C"/>
    <w:rsid w:val="00D80D80"/>
    <w:rsid w:val="00D81B6C"/>
    <w:rsid w:val="00D8214B"/>
    <w:rsid w:val="00D82185"/>
    <w:rsid w:val="00D82624"/>
    <w:rsid w:val="00D82B96"/>
    <w:rsid w:val="00D82C5F"/>
    <w:rsid w:val="00D82E43"/>
    <w:rsid w:val="00D82F9D"/>
    <w:rsid w:val="00D83628"/>
    <w:rsid w:val="00D83E25"/>
    <w:rsid w:val="00D842F4"/>
    <w:rsid w:val="00D84324"/>
    <w:rsid w:val="00D8455B"/>
    <w:rsid w:val="00D8497E"/>
    <w:rsid w:val="00D84B12"/>
    <w:rsid w:val="00D84B50"/>
    <w:rsid w:val="00D84D79"/>
    <w:rsid w:val="00D84F2F"/>
    <w:rsid w:val="00D85912"/>
    <w:rsid w:val="00D85B5A"/>
    <w:rsid w:val="00D85DCB"/>
    <w:rsid w:val="00D865CA"/>
    <w:rsid w:val="00D8666E"/>
    <w:rsid w:val="00D8669B"/>
    <w:rsid w:val="00D867E6"/>
    <w:rsid w:val="00D86C11"/>
    <w:rsid w:val="00D86DC5"/>
    <w:rsid w:val="00D86E1C"/>
    <w:rsid w:val="00D87AA9"/>
    <w:rsid w:val="00D87FE3"/>
    <w:rsid w:val="00D902E6"/>
    <w:rsid w:val="00D9044D"/>
    <w:rsid w:val="00D904E4"/>
    <w:rsid w:val="00D908FB"/>
    <w:rsid w:val="00D90B96"/>
    <w:rsid w:val="00D90EFF"/>
    <w:rsid w:val="00D9105D"/>
    <w:rsid w:val="00D913A2"/>
    <w:rsid w:val="00D91519"/>
    <w:rsid w:val="00D91635"/>
    <w:rsid w:val="00D91B20"/>
    <w:rsid w:val="00D923E9"/>
    <w:rsid w:val="00D92632"/>
    <w:rsid w:val="00D927F9"/>
    <w:rsid w:val="00D9291D"/>
    <w:rsid w:val="00D933CA"/>
    <w:rsid w:val="00D93783"/>
    <w:rsid w:val="00D943EA"/>
    <w:rsid w:val="00D95127"/>
    <w:rsid w:val="00D95AD3"/>
    <w:rsid w:val="00D95C7F"/>
    <w:rsid w:val="00D95D1A"/>
    <w:rsid w:val="00D95D1C"/>
    <w:rsid w:val="00D96DEA"/>
    <w:rsid w:val="00D96F45"/>
    <w:rsid w:val="00D96F8F"/>
    <w:rsid w:val="00D97045"/>
    <w:rsid w:val="00D9724C"/>
    <w:rsid w:val="00D9736C"/>
    <w:rsid w:val="00D9736E"/>
    <w:rsid w:val="00D97655"/>
    <w:rsid w:val="00D978A6"/>
    <w:rsid w:val="00DA041C"/>
    <w:rsid w:val="00DA05E5"/>
    <w:rsid w:val="00DA09E1"/>
    <w:rsid w:val="00DA0DEC"/>
    <w:rsid w:val="00DA153D"/>
    <w:rsid w:val="00DA1718"/>
    <w:rsid w:val="00DA1787"/>
    <w:rsid w:val="00DA182E"/>
    <w:rsid w:val="00DA1C4C"/>
    <w:rsid w:val="00DA1DD8"/>
    <w:rsid w:val="00DA1EF7"/>
    <w:rsid w:val="00DA232D"/>
    <w:rsid w:val="00DA29C9"/>
    <w:rsid w:val="00DA2ADA"/>
    <w:rsid w:val="00DA341E"/>
    <w:rsid w:val="00DA3865"/>
    <w:rsid w:val="00DA3A39"/>
    <w:rsid w:val="00DA3EC2"/>
    <w:rsid w:val="00DA3F37"/>
    <w:rsid w:val="00DA48C5"/>
    <w:rsid w:val="00DA4B14"/>
    <w:rsid w:val="00DA4BA6"/>
    <w:rsid w:val="00DA4BB5"/>
    <w:rsid w:val="00DA4C79"/>
    <w:rsid w:val="00DA4EFA"/>
    <w:rsid w:val="00DA4FF3"/>
    <w:rsid w:val="00DA5D6E"/>
    <w:rsid w:val="00DA6174"/>
    <w:rsid w:val="00DA6287"/>
    <w:rsid w:val="00DA6D85"/>
    <w:rsid w:val="00DA6E16"/>
    <w:rsid w:val="00DA6E6A"/>
    <w:rsid w:val="00DA6E83"/>
    <w:rsid w:val="00DA7263"/>
    <w:rsid w:val="00DA748D"/>
    <w:rsid w:val="00DA7C45"/>
    <w:rsid w:val="00DB01C4"/>
    <w:rsid w:val="00DB0575"/>
    <w:rsid w:val="00DB06C3"/>
    <w:rsid w:val="00DB0DF4"/>
    <w:rsid w:val="00DB1479"/>
    <w:rsid w:val="00DB17CB"/>
    <w:rsid w:val="00DB1974"/>
    <w:rsid w:val="00DB1BB0"/>
    <w:rsid w:val="00DB1F1A"/>
    <w:rsid w:val="00DB3C17"/>
    <w:rsid w:val="00DB4542"/>
    <w:rsid w:val="00DB4A08"/>
    <w:rsid w:val="00DB5204"/>
    <w:rsid w:val="00DB5530"/>
    <w:rsid w:val="00DB56AC"/>
    <w:rsid w:val="00DB5B98"/>
    <w:rsid w:val="00DB6344"/>
    <w:rsid w:val="00DB67F9"/>
    <w:rsid w:val="00DB6921"/>
    <w:rsid w:val="00DB69A9"/>
    <w:rsid w:val="00DB712C"/>
    <w:rsid w:val="00DB794B"/>
    <w:rsid w:val="00DB7EBF"/>
    <w:rsid w:val="00DC02C9"/>
    <w:rsid w:val="00DC03A8"/>
    <w:rsid w:val="00DC073C"/>
    <w:rsid w:val="00DC09BB"/>
    <w:rsid w:val="00DC0E0E"/>
    <w:rsid w:val="00DC108D"/>
    <w:rsid w:val="00DC131D"/>
    <w:rsid w:val="00DC1355"/>
    <w:rsid w:val="00DC13FD"/>
    <w:rsid w:val="00DC1441"/>
    <w:rsid w:val="00DC1729"/>
    <w:rsid w:val="00DC190B"/>
    <w:rsid w:val="00DC2571"/>
    <w:rsid w:val="00DC2B11"/>
    <w:rsid w:val="00DC2C57"/>
    <w:rsid w:val="00DC2C88"/>
    <w:rsid w:val="00DC2E79"/>
    <w:rsid w:val="00DC3041"/>
    <w:rsid w:val="00DC32ED"/>
    <w:rsid w:val="00DC3988"/>
    <w:rsid w:val="00DC3F01"/>
    <w:rsid w:val="00DC44A2"/>
    <w:rsid w:val="00DC45A4"/>
    <w:rsid w:val="00DC47C2"/>
    <w:rsid w:val="00DC4BE6"/>
    <w:rsid w:val="00DC4F20"/>
    <w:rsid w:val="00DC52A2"/>
    <w:rsid w:val="00DC54C7"/>
    <w:rsid w:val="00DC58B7"/>
    <w:rsid w:val="00DC5C6C"/>
    <w:rsid w:val="00DC618E"/>
    <w:rsid w:val="00DC6988"/>
    <w:rsid w:val="00DC6ABF"/>
    <w:rsid w:val="00DC6E91"/>
    <w:rsid w:val="00DC760F"/>
    <w:rsid w:val="00DC7697"/>
    <w:rsid w:val="00DC775D"/>
    <w:rsid w:val="00DC7D18"/>
    <w:rsid w:val="00DC7EE1"/>
    <w:rsid w:val="00DD109D"/>
    <w:rsid w:val="00DD10F8"/>
    <w:rsid w:val="00DD12BF"/>
    <w:rsid w:val="00DD1642"/>
    <w:rsid w:val="00DD1C55"/>
    <w:rsid w:val="00DD1C8F"/>
    <w:rsid w:val="00DD200A"/>
    <w:rsid w:val="00DD22A6"/>
    <w:rsid w:val="00DD2420"/>
    <w:rsid w:val="00DD2971"/>
    <w:rsid w:val="00DD3427"/>
    <w:rsid w:val="00DD3A36"/>
    <w:rsid w:val="00DD3F47"/>
    <w:rsid w:val="00DD490D"/>
    <w:rsid w:val="00DD5289"/>
    <w:rsid w:val="00DD5535"/>
    <w:rsid w:val="00DD571D"/>
    <w:rsid w:val="00DD58CA"/>
    <w:rsid w:val="00DD65B1"/>
    <w:rsid w:val="00DD67B9"/>
    <w:rsid w:val="00DD6C4F"/>
    <w:rsid w:val="00DD6CD5"/>
    <w:rsid w:val="00DD6EA9"/>
    <w:rsid w:val="00DD6ED8"/>
    <w:rsid w:val="00DD710B"/>
    <w:rsid w:val="00DD746D"/>
    <w:rsid w:val="00DD7703"/>
    <w:rsid w:val="00DD7912"/>
    <w:rsid w:val="00DD7F61"/>
    <w:rsid w:val="00DE03E8"/>
    <w:rsid w:val="00DE053D"/>
    <w:rsid w:val="00DE0AE3"/>
    <w:rsid w:val="00DE1FAE"/>
    <w:rsid w:val="00DE2838"/>
    <w:rsid w:val="00DE2D1C"/>
    <w:rsid w:val="00DE2DDC"/>
    <w:rsid w:val="00DE2F31"/>
    <w:rsid w:val="00DE3262"/>
    <w:rsid w:val="00DE344C"/>
    <w:rsid w:val="00DE413F"/>
    <w:rsid w:val="00DE4519"/>
    <w:rsid w:val="00DE4946"/>
    <w:rsid w:val="00DE5432"/>
    <w:rsid w:val="00DE5936"/>
    <w:rsid w:val="00DE59EA"/>
    <w:rsid w:val="00DE5A8F"/>
    <w:rsid w:val="00DE6356"/>
    <w:rsid w:val="00DE787F"/>
    <w:rsid w:val="00DE7987"/>
    <w:rsid w:val="00DE7CA0"/>
    <w:rsid w:val="00DF04DB"/>
    <w:rsid w:val="00DF0CD2"/>
    <w:rsid w:val="00DF0D9F"/>
    <w:rsid w:val="00DF1377"/>
    <w:rsid w:val="00DF1397"/>
    <w:rsid w:val="00DF14BC"/>
    <w:rsid w:val="00DF1567"/>
    <w:rsid w:val="00DF176C"/>
    <w:rsid w:val="00DF17E2"/>
    <w:rsid w:val="00DF1986"/>
    <w:rsid w:val="00DF19EA"/>
    <w:rsid w:val="00DF1BD1"/>
    <w:rsid w:val="00DF1C06"/>
    <w:rsid w:val="00DF1C71"/>
    <w:rsid w:val="00DF23D1"/>
    <w:rsid w:val="00DF2884"/>
    <w:rsid w:val="00DF2D57"/>
    <w:rsid w:val="00DF2D8A"/>
    <w:rsid w:val="00DF320D"/>
    <w:rsid w:val="00DF337A"/>
    <w:rsid w:val="00DF3540"/>
    <w:rsid w:val="00DF3B63"/>
    <w:rsid w:val="00DF3DAA"/>
    <w:rsid w:val="00DF42BA"/>
    <w:rsid w:val="00DF50FC"/>
    <w:rsid w:val="00DF53F6"/>
    <w:rsid w:val="00DF5522"/>
    <w:rsid w:val="00DF6858"/>
    <w:rsid w:val="00DF6A78"/>
    <w:rsid w:val="00DF75B0"/>
    <w:rsid w:val="00DF7C39"/>
    <w:rsid w:val="00DF7D58"/>
    <w:rsid w:val="00DF7F9A"/>
    <w:rsid w:val="00E0063C"/>
    <w:rsid w:val="00E00B0C"/>
    <w:rsid w:val="00E00C93"/>
    <w:rsid w:val="00E00EBB"/>
    <w:rsid w:val="00E00EBE"/>
    <w:rsid w:val="00E00EFF"/>
    <w:rsid w:val="00E0101D"/>
    <w:rsid w:val="00E01669"/>
    <w:rsid w:val="00E01E16"/>
    <w:rsid w:val="00E0214F"/>
    <w:rsid w:val="00E023A4"/>
    <w:rsid w:val="00E028A8"/>
    <w:rsid w:val="00E03319"/>
    <w:rsid w:val="00E03990"/>
    <w:rsid w:val="00E03E0E"/>
    <w:rsid w:val="00E03EBD"/>
    <w:rsid w:val="00E04595"/>
    <w:rsid w:val="00E04BA8"/>
    <w:rsid w:val="00E04C1F"/>
    <w:rsid w:val="00E04DB1"/>
    <w:rsid w:val="00E04F21"/>
    <w:rsid w:val="00E05231"/>
    <w:rsid w:val="00E05668"/>
    <w:rsid w:val="00E06291"/>
    <w:rsid w:val="00E06C05"/>
    <w:rsid w:val="00E06D03"/>
    <w:rsid w:val="00E0702B"/>
    <w:rsid w:val="00E1067A"/>
    <w:rsid w:val="00E10819"/>
    <w:rsid w:val="00E10B28"/>
    <w:rsid w:val="00E11746"/>
    <w:rsid w:val="00E118B0"/>
    <w:rsid w:val="00E11B64"/>
    <w:rsid w:val="00E11F9A"/>
    <w:rsid w:val="00E1259E"/>
    <w:rsid w:val="00E12757"/>
    <w:rsid w:val="00E1297D"/>
    <w:rsid w:val="00E12DA4"/>
    <w:rsid w:val="00E13045"/>
    <w:rsid w:val="00E13101"/>
    <w:rsid w:val="00E131BF"/>
    <w:rsid w:val="00E13FFC"/>
    <w:rsid w:val="00E1410F"/>
    <w:rsid w:val="00E15237"/>
    <w:rsid w:val="00E153F3"/>
    <w:rsid w:val="00E1545D"/>
    <w:rsid w:val="00E155AB"/>
    <w:rsid w:val="00E1659B"/>
    <w:rsid w:val="00E1760E"/>
    <w:rsid w:val="00E177D6"/>
    <w:rsid w:val="00E20DA0"/>
    <w:rsid w:val="00E2110E"/>
    <w:rsid w:val="00E21B2E"/>
    <w:rsid w:val="00E21D0B"/>
    <w:rsid w:val="00E21D89"/>
    <w:rsid w:val="00E22679"/>
    <w:rsid w:val="00E22D34"/>
    <w:rsid w:val="00E230D4"/>
    <w:rsid w:val="00E2393C"/>
    <w:rsid w:val="00E24221"/>
    <w:rsid w:val="00E243AC"/>
    <w:rsid w:val="00E24D27"/>
    <w:rsid w:val="00E24E5C"/>
    <w:rsid w:val="00E25052"/>
    <w:rsid w:val="00E254A1"/>
    <w:rsid w:val="00E25ACA"/>
    <w:rsid w:val="00E25E71"/>
    <w:rsid w:val="00E25FF9"/>
    <w:rsid w:val="00E26CC7"/>
    <w:rsid w:val="00E26F02"/>
    <w:rsid w:val="00E271F2"/>
    <w:rsid w:val="00E276C8"/>
    <w:rsid w:val="00E27DA4"/>
    <w:rsid w:val="00E30193"/>
    <w:rsid w:val="00E304AC"/>
    <w:rsid w:val="00E3053E"/>
    <w:rsid w:val="00E30632"/>
    <w:rsid w:val="00E311C6"/>
    <w:rsid w:val="00E31371"/>
    <w:rsid w:val="00E314E1"/>
    <w:rsid w:val="00E31E41"/>
    <w:rsid w:val="00E322FF"/>
    <w:rsid w:val="00E32460"/>
    <w:rsid w:val="00E32690"/>
    <w:rsid w:val="00E32760"/>
    <w:rsid w:val="00E329DD"/>
    <w:rsid w:val="00E32DAB"/>
    <w:rsid w:val="00E331CF"/>
    <w:rsid w:val="00E33250"/>
    <w:rsid w:val="00E3325C"/>
    <w:rsid w:val="00E333D6"/>
    <w:rsid w:val="00E33459"/>
    <w:rsid w:val="00E3361F"/>
    <w:rsid w:val="00E341DE"/>
    <w:rsid w:val="00E34B9D"/>
    <w:rsid w:val="00E34C9C"/>
    <w:rsid w:val="00E359CA"/>
    <w:rsid w:val="00E36215"/>
    <w:rsid w:val="00E36648"/>
    <w:rsid w:val="00E36E5E"/>
    <w:rsid w:val="00E37009"/>
    <w:rsid w:val="00E3782C"/>
    <w:rsid w:val="00E37ADD"/>
    <w:rsid w:val="00E40261"/>
    <w:rsid w:val="00E40518"/>
    <w:rsid w:val="00E40B6E"/>
    <w:rsid w:val="00E41286"/>
    <w:rsid w:val="00E412E2"/>
    <w:rsid w:val="00E419CB"/>
    <w:rsid w:val="00E41C8D"/>
    <w:rsid w:val="00E41EE0"/>
    <w:rsid w:val="00E4214F"/>
    <w:rsid w:val="00E4238C"/>
    <w:rsid w:val="00E428CF"/>
    <w:rsid w:val="00E42A5D"/>
    <w:rsid w:val="00E42C55"/>
    <w:rsid w:val="00E43294"/>
    <w:rsid w:val="00E435E9"/>
    <w:rsid w:val="00E44202"/>
    <w:rsid w:val="00E448A4"/>
    <w:rsid w:val="00E44C9C"/>
    <w:rsid w:val="00E44CB2"/>
    <w:rsid w:val="00E451BA"/>
    <w:rsid w:val="00E454AD"/>
    <w:rsid w:val="00E455EF"/>
    <w:rsid w:val="00E45694"/>
    <w:rsid w:val="00E4590E"/>
    <w:rsid w:val="00E45BB4"/>
    <w:rsid w:val="00E4640F"/>
    <w:rsid w:val="00E46A0A"/>
    <w:rsid w:val="00E46CEE"/>
    <w:rsid w:val="00E470D6"/>
    <w:rsid w:val="00E4715C"/>
    <w:rsid w:val="00E47651"/>
    <w:rsid w:val="00E47A50"/>
    <w:rsid w:val="00E47E55"/>
    <w:rsid w:val="00E50176"/>
    <w:rsid w:val="00E5048B"/>
    <w:rsid w:val="00E505F4"/>
    <w:rsid w:val="00E508C2"/>
    <w:rsid w:val="00E5121C"/>
    <w:rsid w:val="00E5186E"/>
    <w:rsid w:val="00E51C56"/>
    <w:rsid w:val="00E51E0E"/>
    <w:rsid w:val="00E52BDD"/>
    <w:rsid w:val="00E52C83"/>
    <w:rsid w:val="00E52F63"/>
    <w:rsid w:val="00E538BA"/>
    <w:rsid w:val="00E53901"/>
    <w:rsid w:val="00E53C4B"/>
    <w:rsid w:val="00E53FF1"/>
    <w:rsid w:val="00E542DF"/>
    <w:rsid w:val="00E5433A"/>
    <w:rsid w:val="00E54F2D"/>
    <w:rsid w:val="00E54F8B"/>
    <w:rsid w:val="00E550CF"/>
    <w:rsid w:val="00E5539B"/>
    <w:rsid w:val="00E55481"/>
    <w:rsid w:val="00E558B7"/>
    <w:rsid w:val="00E55939"/>
    <w:rsid w:val="00E55C50"/>
    <w:rsid w:val="00E55C80"/>
    <w:rsid w:val="00E5633B"/>
    <w:rsid w:val="00E56521"/>
    <w:rsid w:val="00E569A6"/>
    <w:rsid w:val="00E572A0"/>
    <w:rsid w:val="00E572A6"/>
    <w:rsid w:val="00E574A7"/>
    <w:rsid w:val="00E6020C"/>
    <w:rsid w:val="00E60740"/>
    <w:rsid w:val="00E60BC8"/>
    <w:rsid w:val="00E60F3F"/>
    <w:rsid w:val="00E61212"/>
    <w:rsid w:val="00E6189B"/>
    <w:rsid w:val="00E62147"/>
    <w:rsid w:val="00E6226D"/>
    <w:rsid w:val="00E62948"/>
    <w:rsid w:val="00E62973"/>
    <w:rsid w:val="00E62A68"/>
    <w:rsid w:val="00E62CEB"/>
    <w:rsid w:val="00E631CA"/>
    <w:rsid w:val="00E63360"/>
    <w:rsid w:val="00E6361F"/>
    <w:rsid w:val="00E6368F"/>
    <w:rsid w:val="00E63E68"/>
    <w:rsid w:val="00E63F82"/>
    <w:rsid w:val="00E64D80"/>
    <w:rsid w:val="00E64E2D"/>
    <w:rsid w:val="00E64E78"/>
    <w:rsid w:val="00E64FBE"/>
    <w:rsid w:val="00E6503B"/>
    <w:rsid w:val="00E650F9"/>
    <w:rsid w:val="00E650FC"/>
    <w:rsid w:val="00E65413"/>
    <w:rsid w:val="00E656F4"/>
    <w:rsid w:val="00E65763"/>
    <w:rsid w:val="00E65E09"/>
    <w:rsid w:val="00E65FAC"/>
    <w:rsid w:val="00E65FED"/>
    <w:rsid w:val="00E662B8"/>
    <w:rsid w:val="00E66507"/>
    <w:rsid w:val="00E66676"/>
    <w:rsid w:val="00E66704"/>
    <w:rsid w:val="00E6671F"/>
    <w:rsid w:val="00E66A70"/>
    <w:rsid w:val="00E66B85"/>
    <w:rsid w:val="00E66D06"/>
    <w:rsid w:val="00E66D94"/>
    <w:rsid w:val="00E67331"/>
    <w:rsid w:val="00E677DC"/>
    <w:rsid w:val="00E67829"/>
    <w:rsid w:val="00E67EE1"/>
    <w:rsid w:val="00E70B11"/>
    <w:rsid w:val="00E70F1F"/>
    <w:rsid w:val="00E71BC9"/>
    <w:rsid w:val="00E71C4A"/>
    <w:rsid w:val="00E71E4E"/>
    <w:rsid w:val="00E71EAB"/>
    <w:rsid w:val="00E72010"/>
    <w:rsid w:val="00E728C6"/>
    <w:rsid w:val="00E72C6F"/>
    <w:rsid w:val="00E72DC8"/>
    <w:rsid w:val="00E73308"/>
    <w:rsid w:val="00E7364E"/>
    <w:rsid w:val="00E739BB"/>
    <w:rsid w:val="00E739CB"/>
    <w:rsid w:val="00E748A0"/>
    <w:rsid w:val="00E74AEC"/>
    <w:rsid w:val="00E74C44"/>
    <w:rsid w:val="00E74C63"/>
    <w:rsid w:val="00E75010"/>
    <w:rsid w:val="00E75681"/>
    <w:rsid w:val="00E75996"/>
    <w:rsid w:val="00E75B48"/>
    <w:rsid w:val="00E7607F"/>
    <w:rsid w:val="00E76187"/>
    <w:rsid w:val="00E762C0"/>
    <w:rsid w:val="00E76535"/>
    <w:rsid w:val="00E76649"/>
    <w:rsid w:val="00E7668A"/>
    <w:rsid w:val="00E76773"/>
    <w:rsid w:val="00E7784E"/>
    <w:rsid w:val="00E77C1A"/>
    <w:rsid w:val="00E806D9"/>
    <w:rsid w:val="00E8076E"/>
    <w:rsid w:val="00E80BBA"/>
    <w:rsid w:val="00E80D7E"/>
    <w:rsid w:val="00E8153A"/>
    <w:rsid w:val="00E8161A"/>
    <w:rsid w:val="00E81A0F"/>
    <w:rsid w:val="00E822AF"/>
    <w:rsid w:val="00E82738"/>
    <w:rsid w:val="00E82AF7"/>
    <w:rsid w:val="00E82E81"/>
    <w:rsid w:val="00E833ED"/>
    <w:rsid w:val="00E83572"/>
    <w:rsid w:val="00E835B2"/>
    <w:rsid w:val="00E83880"/>
    <w:rsid w:val="00E83FD7"/>
    <w:rsid w:val="00E845D4"/>
    <w:rsid w:val="00E84CA7"/>
    <w:rsid w:val="00E86AAC"/>
    <w:rsid w:val="00E86B09"/>
    <w:rsid w:val="00E86B80"/>
    <w:rsid w:val="00E87249"/>
    <w:rsid w:val="00E8785D"/>
    <w:rsid w:val="00E87EFF"/>
    <w:rsid w:val="00E903BA"/>
    <w:rsid w:val="00E904FB"/>
    <w:rsid w:val="00E90511"/>
    <w:rsid w:val="00E905F1"/>
    <w:rsid w:val="00E90BF0"/>
    <w:rsid w:val="00E90F78"/>
    <w:rsid w:val="00E90F80"/>
    <w:rsid w:val="00E915DB"/>
    <w:rsid w:val="00E9166F"/>
    <w:rsid w:val="00E91C60"/>
    <w:rsid w:val="00E9217B"/>
    <w:rsid w:val="00E92712"/>
    <w:rsid w:val="00E929FD"/>
    <w:rsid w:val="00E92DAE"/>
    <w:rsid w:val="00E92E9C"/>
    <w:rsid w:val="00E93435"/>
    <w:rsid w:val="00E93546"/>
    <w:rsid w:val="00E93834"/>
    <w:rsid w:val="00E93885"/>
    <w:rsid w:val="00E93AAA"/>
    <w:rsid w:val="00E93DAE"/>
    <w:rsid w:val="00E93E12"/>
    <w:rsid w:val="00E93FE9"/>
    <w:rsid w:val="00E94A72"/>
    <w:rsid w:val="00E94CC9"/>
    <w:rsid w:val="00E94DF8"/>
    <w:rsid w:val="00E95D57"/>
    <w:rsid w:val="00E95E33"/>
    <w:rsid w:val="00E96319"/>
    <w:rsid w:val="00E96405"/>
    <w:rsid w:val="00E964BE"/>
    <w:rsid w:val="00E9655B"/>
    <w:rsid w:val="00E973EF"/>
    <w:rsid w:val="00E97644"/>
    <w:rsid w:val="00E979CC"/>
    <w:rsid w:val="00E97DCA"/>
    <w:rsid w:val="00E97F8E"/>
    <w:rsid w:val="00EA0468"/>
    <w:rsid w:val="00EA089E"/>
    <w:rsid w:val="00EA0F43"/>
    <w:rsid w:val="00EA1298"/>
    <w:rsid w:val="00EA1D4D"/>
    <w:rsid w:val="00EA1ED1"/>
    <w:rsid w:val="00EA256E"/>
    <w:rsid w:val="00EA263D"/>
    <w:rsid w:val="00EA2881"/>
    <w:rsid w:val="00EA2EFF"/>
    <w:rsid w:val="00EA32F5"/>
    <w:rsid w:val="00EA3365"/>
    <w:rsid w:val="00EA3582"/>
    <w:rsid w:val="00EA35AB"/>
    <w:rsid w:val="00EA37B7"/>
    <w:rsid w:val="00EA39A8"/>
    <w:rsid w:val="00EA40BC"/>
    <w:rsid w:val="00EA4F3D"/>
    <w:rsid w:val="00EA53DE"/>
    <w:rsid w:val="00EA5B39"/>
    <w:rsid w:val="00EA61C2"/>
    <w:rsid w:val="00EA63F4"/>
    <w:rsid w:val="00EA6946"/>
    <w:rsid w:val="00EA6BE1"/>
    <w:rsid w:val="00EA70E0"/>
    <w:rsid w:val="00EA7177"/>
    <w:rsid w:val="00EA7373"/>
    <w:rsid w:val="00EA76D7"/>
    <w:rsid w:val="00EA7A87"/>
    <w:rsid w:val="00EA7B8F"/>
    <w:rsid w:val="00EA7D28"/>
    <w:rsid w:val="00EB0534"/>
    <w:rsid w:val="00EB0C6A"/>
    <w:rsid w:val="00EB0DB3"/>
    <w:rsid w:val="00EB126D"/>
    <w:rsid w:val="00EB1851"/>
    <w:rsid w:val="00EB1CF0"/>
    <w:rsid w:val="00EB2469"/>
    <w:rsid w:val="00EB2A1E"/>
    <w:rsid w:val="00EB2E2F"/>
    <w:rsid w:val="00EB2E72"/>
    <w:rsid w:val="00EB2F36"/>
    <w:rsid w:val="00EB30E3"/>
    <w:rsid w:val="00EB32A8"/>
    <w:rsid w:val="00EB32BD"/>
    <w:rsid w:val="00EB3687"/>
    <w:rsid w:val="00EB43CE"/>
    <w:rsid w:val="00EB4C20"/>
    <w:rsid w:val="00EB4CB2"/>
    <w:rsid w:val="00EB5140"/>
    <w:rsid w:val="00EB6330"/>
    <w:rsid w:val="00EB63D6"/>
    <w:rsid w:val="00EB6569"/>
    <w:rsid w:val="00EB6BFC"/>
    <w:rsid w:val="00EB6C86"/>
    <w:rsid w:val="00EB6FCF"/>
    <w:rsid w:val="00EB74A7"/>
    <w:rsid w:val="00EB7684"/>
    <w:rsid w:val="00EB7D0D"/>
    <w:rsid w:val="00EC012A"/>
    <w:rsid w:val="00EC0228"/>
    <w:rsid w:val="00EC0281"/>
    <w:rsid w:val="00EC0465"/>
    <w:rsid w:val="00EC0921"/>
    <w:rsid w:val="00EC0C80"/>
    <w:rsid w:val="00EC156F"/>
    <w:rsid w:val="00EC1CF9"/>
    <w:rsid w:val="00EC1F21"/>
    <w:rsid w:val="00EC20E4"/>
    <w:rsid w:val="00EC2BD3"/>
    <w:rsid w:val="00EC2D89"/>
    <w:rsid w:val="00EC301C"/>
    <w:rsid w:val="00EC3239"/>
    <w:rsid w:val="00EC3B39"/>
    <w:rsid w:val="00EC3C33"/>
    <w:rsid w:val="00EC3D8F"/>
    <w:rsid w:val="00EC4055"/>
    <w:rsid w:val="00EC44D1"/>
    <w:rsid w:val="00EC4EF8"/>
    <w:rsid w:val="00EC5B11"/>
    <w:rsid w:val="00EC64DD"/>
    <w:rsid w:val="00EC64ED"/>
    <w:rsid w:val="00EC6812"/>
    <w:rsid w:val="00EC68E1"/>
    <w:rsid w:val="00EC6C8B"/>
    <w:rsid w:val="00EC6DB3"/>
    <w:rsid w:val="00EC6F68"/>
    <w:rsid w:val="00EC702B"/>
    <w:rsid w:val="00EC7223"/>
    <w:rsid w:val="00EC7310"/>
    <w:rsid w:val="00EC74F8"/>
    <w:rsid w:val="00EC7DD9"/>
    <w:rsid w:val="00ED0510"/>
    <w:rsid w:val="00ED0736"/>
    <w:rsid w:val="00ED0E21"/>
    <w:rsid w:val="00ED0ED1"/>
    <w:rsid w:val="00ED1006"/>
    <w:rsid w:val="00ED144D"/>
    <w:rsid w:val="00ED16F5"/>
    <w:rsid w:val="00ED1E59"/>
    <w:rsid w:val="00ED295D"/>
    <w:rsid w:val="00ED2DC3"/>
    <w:rsid w:val="00ED2F43"/>
    <w:rsid w:val="00ED36DB"/>
    <w:rsid w:val="00ED39B8"/>
    <w:rsid w:val="00ED3CC9"/>
    <w:rsid w:val="00ED3FFE"/>
    <w:rsid w:val="00ED42C7"/>
    <w:rsid w:val="00ED448C"/>
    <w:rsid w:val="00ED4683"/>
    <w:rsid w:val="00ED49AE"/>
    <w:rsid w:val="00ED4A8C"/>
    <w:rsid w:val="00ED5895"/>
    <w:rsid w:val="00ED5DE2"/>
    <w:rsid w:val="00ED67E0"/>
    <w:rsid w:val="00ED6A37"/>
    <w:rsid w:val="00ED6A89"/>
    <w:rsid w:val="00ED6B6B"/>
    <w:rsid w:val="00ED6D69"/>
    <w:rsid w:val="00ED7517"/>
    <w:rsid w:val="00ED7C31"/>
    <w:rsid w:val="00ED7F9C"/>
    <w:rsid w:val="00EE020A"/>
    <w:rsid w:val="00EE05B6"/>
    <w:rsid w:val="00EE05DB"/>
    <w:rsid w:val="00EE0D4B"/>
    <w:rsid w:val="00EE148E"/>
    <w:rsid w:val="00EE2D80"/>
    <w:rsid w:val="00EE3119"/>
    <w:rsid w:val="00EE3154"/>
    <w:rsid w:val="00EE372F"/>
    <w:rsid w:val="00EE3800"/>
    <w:rsid w:val="00EE3A8A"/>
    <w:rsid w:val="00EE3AB2"/>
    <w:rsid w:val="00EE3D5B"/>
    <w:rsid w:val="00EE4BF2"/>
    <w:rsid w:val="00EE5A3F"/>
    <w:rsid w:val="00EE5B99"/>
    <w:rsid w:val="00EE5D09"/>
    <w:rsid w:val="00EE663A"/>
    <w:rsid w:val="00EE69F4"/>
    <w:rsid w:val="00EE6BC8"/>
    <w:rsid w:val="00EE7199"/>
    <w:rsid w:val="00EE7280"/>
    <w:rsid w:val="00EE732E"/>
    <w:rsid w:val="00EE747F"/>
    <w:rsid w:val="00EF0C90"/>
    <w:rsid w:val="00EF0DBF"/>
    <w:rsid w:val="00EF10B2"/>
    <w:rsid w:val="00EF1EC9"/>
    <w:rsid w:val="00EF2632"/>
    <w:rsid w:val="00EF29E6"/>
    <w:rsid w:val="00EF326C"/>
    <w:rsid w:val="00EF328B"/>
    <w:rsid w:val="00EF349E"/>
    <w:rsid w:val="00EF362A"/>
    <w:rsid w:val="00EF398D"/>
    <w:rsid w:val="00EF39E3"/>
    <w:rsid w:val="00EF4692"/>
    <w:rsid w:val="00EF47CA"/>
    <w:rsid w:val="00EF4A6B"/>
    <w:rsid w:val="00EF4F1A"/>
    <w:rsid w:val="00EF55AF"/>
    <w:rsid w:val="00EF5A53"/>
    <w:rsid w:val="00EF5DC0"/>
    <w:rsid w:val="00EF6015"/>
    <w:rsid w:val="00EF6084"/>
    <w:rsid w:val="00EF6111"/>
    <w:rsid w:val="00EF684A"/>
    <w:rsid w:val="00EF6BCB"/>
    <w:rsid w:val="00EF6C89"/>
    <w:rsid w:val="00EF6EA9"/>
    <w:rsid w:val="00EF7F39"/>
    <w:rsid w:val="00F00009"/>
    <w:rsid w:val="00F00045"/>
    <w:rsid w:val="00F000AD"/>
    <w:rsid w:val="00F0042F"/>
    <w:rsid w:val="00F00D5E"/>
    <w:rsid w:val="00F00DA2"/>
    <w:rsid w:val="00F00E9F"/>
    <w:rsid w:val="00F0155C"/>
    <w:rsid w:val="00F01D7D"/>
    <w:rsid w:val="00F01E47"/>
    <w:rsid w:val="00F02398"/>
    <w:rsid w:val="00F024B1"/>
    <w:rsid w:val="00F02E0A"/>
    <w:rsid w:val="00F032B2"/>
    <w:rsid w:val="00F03753"/>
    <w:rsid w:val="00F03992"/>
    <w:rsid w:val="00F03D7C"/>
    <w:rsid w:val="00F03DC5"/>
    <w:rsid w:val="00F03FA6"/>
    <w:rsid w:val="00F04271"/>
    <w:rsid w:val="00F0443B"/>
    <w:rsid w:val="00F049CF"/>
    <w:rsid w:val="00F04B91"/>
    <w:rsid w:val="00F04CBD"/>
    <w:rsid w:val="00F056DC"/>
    <w:rsid w:val="00F057A5"/>
    <w:rsid w:val="00F059EA"/>
    <w:rsid w:val="00F05B4A"/>
    <w:rsid w:val="00F05CA9"/>
    <w:rsid w:val="00F05CF8"/>
    <w:rsid w:val="00F0688A"/>
    <w:rsid w:val="00F06E01"/>
    <w:rsid w:val="00F06FEC"/>
    <w:rsid w:val="00F076F6"/>
    <w:rsid w:val="00F07A8A"/>
    <w:rsid w:val="00F10D40"/>
    <w:rsid w:val="00F110AC"/>
    <w:rsid w:val="00F1143E"/>
    <w:rsid w:val="00F11478"/>
    <w:rsid w:val="00F1150A"/>
    <w:rsid w:val="00F116DB"/>
    <w:rsid w:val="00F12104"/>
    <w:rsid w:val="00F121B8"/>
    <w:rsid w:val="00F122C6"/>
    <w:rsid w:val="00F1367E"/>
    <w:rsid w:val="00F13A90"/>
    <w:rsid w:val="00F1481E"/>
    <w:rsid w:val="00F14B9D"/>
    <w:rsid w:val="00F14BCF"/>
    <w:rsid w:val="00F1526C"/>
    <w:rsid w:val="00F15BA6"/>
    <w:rsid w:val="00F15BEF"/>
    <w:rsid w:val="00F15FE4"/>
    <w:rsid w:val="00F16474"/>
    <w:rsid w:val="00F17024"/>
    <w:rsid w:val="00F17043"/>
    <w:rsid w:val="00F173DE"/>
    <w:rsid w:val="00F17421"/>
    <w:rsid w:val="00F17630"/>
    <w:rsid w:val="00F17D2D"/>
    <w:rsid w:val="00F20478"/>
    <w:rsid w:val="00F20854"/>
    <w:rsid w:val="00F20F7F"/>
    <w:rsid w:val="00F2152C"/>
    <w:rsid w:val="00F226C9"/>
    <w:rsid w:val="00F22B23"/>
    <w:rsid w:val="00F22D3E"/>
    <w:rsid w:val="00F23158"/>
    <w:rsid w:val="00F23194"/>
    <w:rsid w:val="00F2327E"/>
    <w:rsid w:val="00F235DB"/>
    <w:rsid w:val="00F236C6"/>
    <w:rsid w:val="00F23828"/>
    <w:rsid w:val="00F238D6"/>
    <w:rsid w:val="00F238EC"/>
    <w:rsid w:val="00F238F4"/>
    <w:rsid w:val="00F23C5C"/>
    <w:rsid w:val="00F24364"/>
    <w:rsid w:val="00F25436"/>
    <w:rsid w:val="00F26626"/>
    <w:rsid w:val="00F26803"/>
    <w:rsid w:val="00F26884"/>
    <w:rsid w:val="00F2692C"/>
    <w:rsid w:val="00F26A07"/>
    <w:rsid w:val="00F26C36"/>
    <w:rsid w:val="00F26CF5"/>
    <w:rsid w:val="00F26D6F"/>
    <w:rsid w:val="00F2780B"/>
    <w:rsid w:val="00F27D2A"/>
    <w:rsid w:val="00F30409"/>
    <w:rsid w:val="00F304F1"/>
    <w:rsid w:val="00F30C84"/>
    <w:rsid w:val="00F30D5E"/>
    <w:rsid w:val="00F31A31"/>
    <w:rsid w:val="00F32805"/>
    <w:rsid w:val="00F328E3"/>
    <w:rsid w:val="00F332B7"/>
    <w:rsid w:val="00F3350C"/>
    <w:rsid w:val="00F33849"/>
    <w:rsid w:val="00F33D23"/>
    <w:rsid w:val="00F33DB8"/>
    <w:rsid w:val="00F34234"/>
    <w:rsid w:val="00F34DBC"/>
    <w:rsid w:val="00F35095"/>
    <w:rsid w:val="00F3523D"/>
    <w:rsid w:val="00F354E2"/>
    <w:rsid w:val="00F35D2F"/>
    <w:rsid w:val="00F35EB6"/>
    <w:rsid w:val="00F360B3"/>
    <w:rsid w:val="00F36654"/>
    <w:rsid w:val="00F36DD4"/>
    <w:rsid w:val="00F4077E"/>
    <w:rsid w:val="00F40C27"/>
    <w:rsid w:val="00F41187"/>
    <w:rsid w:val="00F41949"/>
    <w:rsid w:val="00F41D44"/>
    <w:rsid w:val="00F41DC2"/>
    <w:rsid w:val="00F4213F"/>
    <w:rsid w:val="00F422CC"/>
    <w:rsid w:val="00F424D3"/>
    <w:rsid w:val="00F42557"/>
    <w:rsid w:val="00F42F34"/>
    <w:rsid w:val="00F43921"/>
    <w:rsid w:val="00F43C54"/>
    <w:rsid w:val="00F45159"/>
    <w:rsid w:val="00F45283"/>
    <w:rsid w:val="00F457DE"/>
    <w:rsid w:val="00F45C34"/>
    <w:rsid w:val="00F461EB"/>
    <w:rsid w:val="00F4673C"/>
    <w:rsid w:val="00F46CDB"/>
    <w:rsid w:val="00F46D25"/>
    <w:rsid w:val="00F470B1"/>
    <w:rsid w:val="00F47571"/>
    <w:rsid w:val="00F47AA0"/>
    <w:rsid w:val="00F47B1F"/>
    <w:rsid w:val="00F501AF"/>
    <w:rsid w:val="00F50321"/>
    <w:rsid w:val="00F5089E"/>
    <w:rsid w:val="00F512CA"/>
    <w:rsid w:val="00F51565"/>
    <w:rsid w:val="00F515CD"/>
    <w:rsid w:val="00F516E4"/>
    <w:rsid w:val="00F517D3"/>
    <w:rsid w:val="00F51C63"/>
    <w:rsid w:val="00F5222F"/>
    <w:rsid w:val="00F522E4"/>
    <w:rsid w:val="00F524AE"/>
    <w:rsid w:val="00F525A8"/>
    <w:rsid w:val="00F52612"/>
    <w:rsid w:val="00F52A31"/>
    <w:rsid w:val="00F52C4D"/>
    <w:rsid w:val="00F53C94"/>
    <w:rsid w:val="00F54109"/>
    <w:rsid w:val="00F54389"/>
    <w:rsid w:val="00F544F9"/>
    <w:rsid w:val="00F54BC4"/>
    <w:rsid w:val="00F54DFC"/>
    <w:rsid w:val="00F554CB"/>
    <w:rsid w:val="00F55BF5"/>
    <w:rsid w:val="00F56461"/>
    <w:rsid w:val="00F56C4A"/>
    <w:rsid w:val="00F56CB6"/>
    <w:rsid w:val="00F56E17"/>
    <w:rsid w:val="00F56FA0"/>
    <w:rsid w:val="00F57F87"/>
    <w:rsid w:val="00F60004"/>
    <w:rsid w:val="00F60409"/>
    <w:rsid w:val="00F6091D"/>
    <w:rsid w:val="00F60989"/>
    <w:rsid w:val="00F609FA"/>
    <w:rsid w:val="00F60D62"/>
    <w:rsid w:val="00F61226"/>
    <w:rsid w:val="00F61E39"/>
    <w:rsid w:val="00F62787"/>
    <w:rsid w:val="00F62850"/>
    <w:rsid w:val="00F62BFB"/>
    <w:rsid w:val="00F630ED"/>
    <w:rsid w:val="00F63707"/>
    <w:rsid w:val="00F63840"/>
    <w:rsid w:val="00F63AF7"/>
    <w:rsid w:val="00F646EE"/>
    <w:rsid w:val="00F64A90"/>
    <w:rsid w:val="00F64BB7"/>
    <w:rsid w:val="00F64DB4"/>
    <w:rsid w:val="00F65118"/>
    <w:rsid w:val="00F65285"/>
    <w:rsid w:val="00F655A9"/>
    <w:rsid w:val="00F65876"/>
    <w:rsid w:val="00F658B0"/>
    <w:rsid w:val="00F6591A"/>
    <w:rsid w:val="00F65EEC"/>
    <w:rsid w:val="00F665C6"/>
    <w:rsid w:val="00F66741"/>
    <w:rsid w:val="00F668D1"/>
    <w:rsid w:val="00F66934"/>
    <w:rsid w:val="00F66BD7"/>
    <w:rsid w:val="00F66CB4"/>
    <w:rsid w:val="00F67192"/>
    <w:rsid w:val="00F6734A"/>
    <w:rsid w:val="00F67DCD"/>
    <w:rsid w:val="00F70393"/>
    <w:rsid w:val="00F7056E"/>
    <w:rsid w:val="00F70F85"/>
    <w:rsid w:val="00F71409"/>
    <w:rsid w:val="00F71490"/>
    <w:rsid w:val="00F71532"/>
    <w:rsid w:val="00F71760"/>
    <w:rsid w:val="00F71DA6"/>
    <w:rsid w:val="00F71F24"/>
    <w:rsid w:val="00F720FE"/>
    <w:rsid w:val="00F723B0"/>
    <w:rsid w:val="00F724DF"/>
    <w:rsid w:val="00F7274A"/>
    <w:rsid w:val="00F72964"/>
    <w:rsid w:val="00F7298D"/>
    <w:rsid w:val="00F72D32"/>
    <w:rsid w:val="00F72E84"/>
    <w:rsid w:val="00F7304B"/>
    <w:rsid w:val="00F732B1"/>
    <w:rsid w:val="00F735BE"/>
    <w:rsid w:val="00F73962"/>
    <w:rsid w:val="00F748FA"/>
    <w:rsid w:val="00F74C71"/>
    <w:rsid w:val="00F74CAE"/>
    <w:rsid w:val="00F74FF3"/>
    <w:rsid w:val="00F7601C"/>
    <w:rsid w:val="00F76570"/>
    <w:rsid w:val="00F76579"/>
    <w:rsid w:val="00F768EC"/>
    <w:rsid w:val="00F76FFF"/>
    <w:rsid w:val="00F7716B"/>
    <w:rsid w:val="00F772D0"/>
    <w:rsid w:val="00F7783E"/>
    <w:rsid w:val="00F77982"/>
    <w:rsid w:val="00F77A1A"/>
    <w:rsid w:val="00F77CB3"/>
    <w:rsid w:val="00F80004"/>
    <w:rsid w:val="00F8080E"/>
    <w:rsid w:val="00F80DB6"/>
    <w:rsid w:val="00F81144"/>
    <w:rsid w:val="00F8166E"/>
    <w:rsid w:val="00F816D7"/>
    <w:rsid w:val="00F81706"/>
    <w:rsid w:val="00F81999"/>
    <w:rsid w:val="00F81A12"/>
    <w:rsid w:val="00F81C7A"/>
    <w:rsid w:val="00F82004"/>
    <w:rsid w:val="00F8250E"/>
    <w:rsid w:val="00F825A1"/>
    <w:rsid w:val="00F827D5"/>
    <w:rsid w:val="00F82910"/>
    <w:rsid w:val="00F82BA6"/>
    <w:rsid w:val="00F84004"/>
    <w:rsid w:val="00F84736"/>
    <w:rsid w:val="00F848B3"/>
    <w:rsid w:val="00F849AC"/>
    <w:rsid w:val="00F84AB3"/>
    <w:rsid w:val="00F85288"/>
    <w:rsid w:val="00F852C2"/>
    <w:rsid w:val="00F85A28"/>
    <w:rsid w:val="00F85ABB"/>
    <w:rsid w:val="00F85AD3"/>
    <w:rsid w:val="00F85E26"/>
    <w:rsid w:val="00F86111"/>
    <w:rsid w:val="00F8666F"/>
    <w:rsid w:val="00F86CC9"/>
    <w:rsid w:val="00F87183"/>
    <w:rsid w:val="00F871E2"/>
    <w:rsid w:val="00F8753E"/>
    <w:rsid w:val="00F87699"/>
    <w:rsid w:val="00F8792F"/>
    <w:rsid w:val="00F87D0F"/>
    <w:rsid w:val="00F90292"/>
    <w:rsid w:val="00F90E8F"/>
    <w:rsid w:val="00F91044"/>
    <w:rsid w:val="00F9146F"/>
    <w:rsid w:val="00F92125"/>
    <w:rsid w:val="00F923B2"/>
    <w:rsid w:val="00F928CA"/>
    <w:rsid w:val="00F92C14"/>
    <w:rsid w:val="00F92C98"/>
    <w:rsid w:val="00F92C9A"/>
    <w:rsid w:val="00F934A6"/>
    <w:rsid w:val="00F93875"/>
    <w:rsid w:val="00F93AF6"/>
    <w:rsid w:val="00F93CB3"/>
    <w:rsid w:val="00F9537B"/>
    <w:rsid w:val="00F957B3"/>
    <w:rsid w:val="00F95D53"/>
    <w:rsid w:val="00F960E7"/>
    <w:rsid w:val="00F963D7"/>
    <w:rsid w:val="00F967A6"/>
    <w:rsid w:val="00F9723A"/>
    <w:rsid w:val="00F97367"/>
    <w:rsid w:val="00F9753B"/>
    <w:rsid w:val="00F9756E"/>
    <w:rsid w:val="00F9775B"/>
    <w:rsid w:val="00F97E38"/>
    <w:rsid w:val="00FA0152"/>
    <w:rsid w:val="00FA03C1"/>
    <w:rsid w:val="00FA053D"/>
    <w:rsid w:val="00FA0A34"/>
    <w:rsid w:val="00FA0AF6"/>
    <w:rsid w:val="00FA102E"/>
    <w:rsid w:val="00FA114F"/>
    <w:rsid w:val="00FA1581"/>
    <w:rsid w:val="00FA19A8"/>
    <w:rsid w:val="00FA1EDF"/>
    <w:rsid w:val="00FA2799"/>
    <w:rsid w:val="00FA2880"/>
    <w:rsid w:val="00FA338E"/>
    <w:rsid w:val="00FA373B"/>
    <w:rsid w:val="00FA3928"/>
    <w:rsid w:val="00FA3BF5"/>
    <w:rsid w:val="00FA4338"/>
    <w:rsid w:val="00FA456B"/>
    <w:rsid w:val="00FA4D7D"/>
    <w:rsid w:val="00FA4E3F"/>
    <w:rsid w:val="00FA58D2"/>
    <w:rsid w:val="00FA5BC3"/>
    <w:rsid w:val="00FA5DE6"/>
    <w:rsid w:val="00FA5E15"/>
    <w:rsid w:val="00FA6C32"/>
    <w:rsid w:val="00FA7565"/>
    <w:rsid w:val="00FA7C34"/>
    <w:rsid w:val="00FA7F42"/>
    <w:rsid w:val="00FB0148"/>
    <w:rsid w:val="00FB036B"/>
    <w:rsid w:val="00FB0933"/>
    <w:rsid w:val="00FB1033"/>
    <w:rsid w:val="00FB186F"/>
    <w:rsid w:val="00FB1C91"/>
    <w:rsid w:val="00FB1E75"/>
    <w:rsid w:val="00FB20FF"/>
    <w:rsid w:val="00FB242D"/>
    <w:rsid w:val="00FB261B"/>
    <w:rsid w:val="00FB292A"/>
    <w:rsid w:val="00FB349F"/>
    <w:rsid w:val="00FB369A"/>
    <w:rsid w:val="00FB3791"/>
    <w:rsid w:val="00FB3DB8"/>
    <w:rsid w:val="00FB3FA9"/>
    <w:rsid w:val="00FB4411"/>
    <w:rsid w:val="00FB4530"/>
    <w:rsid w:val="00FB5357"/>
    <w:rsid w:val="00FB5415"/>
    <w:rsid w:val="00FB6112"/>
    <w:rsid w:val="00FB6A65"/>
    <w:rsid w:val="00FB6C75"/>
    <w:rsid w:val="00FB7398"/>
    <w:rsid w:val="00FB759E"/>
    <w:rsid w:val="00FB78C7"/>
    <w:rsid w:val="00FB7F33"/>
    <w:rsid w:val="00FC0106"/>
    <w:rsid w:val="00FC0282"/>
    <w:rsid w:val="00FC0334"/>
    <w:rsid w:val="00FC0365"/>
    <w:rsid w:val="00FC07BD"/>
    <w:rsid w:val="00FC0DD6"/>
    <w:rsid w:val="00FC13D7"/>
    <w:rsid w:val="00FC1465"/>
    <w:rsid w:val="00FC1A92"/>
    <w:rsid w:val="00FC1BD2"/>
    <w:rsid w:val="00FC1F14"/>
    <w:rsid w:val="00FC22D9"/>
    <w:rsid w:val="00FC26F1"/>
    <w:rsid w:val="00FC2B77"/>
    <w:rsid w:val="00FC2CF4"/>
    <w:rsid w:val="00FC2F0A"/>
    <w:rsid w:val="00FC3327"/>
    <w:rsid w:val="00FC3335"/>
    <w:rsid w:val="00FC33E5"/>
    <w:rsid w:val="00FC3476"/>
    <w:rsid w:val="00FC3ADB"/>
    <w:rsid w:val="00FC3F9E"/>
    <w:rsid w:val="00FC40AD"/>
    <w:rsid w:val="00FC576D"/>
    <w:rsid w:val="00FC58C5"/>
    <w:rsid w:val="00FC5B71"/>
    <w:rsid w:val="00FC5C26"/>
    <w:rsid w:val="00FC5F13"/>
    <w:rsid w:val="00FC5FD4"/>
    <w:rsid w:val="00FC603D"/>
    <w:rsid w:val="00FC621A"/>
    <w:rsid w:val="00FC62CB"/>
    <w:rsid w:val="00FC637F"/>
    <w:rsid w:val="00FC6E5D"/>
    <w:rsid w:val="00FC70A8"/>
    <w:rsid w:val="00FC73F2"/>
    <w:rsid w:val="00FC7BAB"/>
    <w:rsid w:val="00FC7FAD"/>
    <w:rsid w:val="00FD02EB"/>
    <w:rsid w:val="00FD0323"/>
    <w:rsid w:val="00FD0484"/>
    <w:rsid w:val="00FD04BF"/>
    <w:rsid w:val="00FD07A5"/>
    <w:rsid w:val="00FD07DD"/>
    <w:rsid w:val="00FD0B3D"/>
    <w:rsid w:val="00FD102B"/>
    <w:rsid w:val="00FD1067"/>
    <w:rsid w:val="00FD13E9"/>
    <w:rsid w:val="00FD1F9F"/>
    <w:rsid w:val="00FD20A7"/>
    <w:rsid w:val="00FD2420"/>
    <w:rsid w:val="00FD2759"/>
    <w:rsid w:val="00FD2A8E"/>
    <w:rsid w:val="00FD2B88"/>
    <w:rsid w:val="00FD2F1D"/>
    <w:rsid w:val="00FD2FD1"/>
    <w:rsid w:val="00FD310B"/>
    <w:rsid w:val="00FD34E2"/>
    <w:rsid w:val="00FD3943"/>
    <w:rsid w:val="00FD3971"/>
    <w:rsid w:val="00FD3DD9"/>
    <w:rsid w:val="00FD4276"/>
    <w:rsid w:val="00FD449B"/>
    <w:rsid w:val="00FD4745"/>
    <w:rsid w:val="00FD4ABE"/>
    <w:rsid w:val="00FD4BBF"/>
    <w:rsid w:val="00FD5157"/>
    <w:rsid w:val="00FD51D6"/>
    <w:rsid w:val="00FD563F"/>
    <w:rsid w:val="00FD5BAD"/>
    <w:rsid w:val="00FD6365"/>
    <w:rsid w:val="00FD6396"/>
    <w:rsid w:val="00FD6644"/>
    <w:rsid w:val="00FD6A85"/>
    <w:rsid w:val="00FD70A8"/>
    <w:rsid w:val="00FD7676"/>
    <w:rsid w:val="00FD79EA"/>
    <w:rsid w:val="00FD7EEE"/>
    <w:rsid w:val="00FE055C"/>
    <w:rsid w:val="00FE05C7"/>
    <w:rsid w:val="00FE0A49"/>
    <w:rsid w:val="00FE0B70"/>
    <w:rsid w:val="00FE0F41"/>
    <w:rsid w:val="00FE10DF"/>
    <w:rsid w:val="00FE1340"/>
    <w:rsid w:val="00FE18C8"/>
    <w:rsid w:val="00FE21C0"/>
    <w:rsid w:val="00FE22CA"/>
    <w:rsid w:val="00FE266A"/>
    <w:rsid w:val="00FE3BE3"/>
    <w:rsid w:val="00FE4182"/>
    <w:rsid w:val="00FE4247"/>
    <w:rsid w:val="00FE4460"/>
    <w:rsid w:val="00FE4B53"/>
    <w:rsid w:val="00FE5638"/>
    <w:rsid w:val="00FE563C"/>
    <w:rsid w:val="00FE59F9"/>
    <w:rsid w:val="00FE5D81"/>
    <w:rsid w:val="00FE6FDE"/>
    <w:rsid w:val="00FE7C00"/>
    <w:rsid w:val="00FF009B"/>
    <w:rsid w:val="00FF0525"/>
    <w:rsid w:val="00FF09B8"/>
    <w:rsid w:val="00FF0CE5"/>
    <w:rsid w:val="00FF11D3"/>
    <w:rsid w:val="00FF1AC3"/>
    <w:rsid w:val="00FF1C9D"/>
    <w:rsid w:val="00FF1E2C"/>
    <w:rsid w:val="00FF21A1"/>
    <w:rsid w:val="00FF22E7"/>
    <w:rsid w:val="00FF26C6"/>
    <w:rsid w:val="00FF2AED"/>
    <w:rsid w:val="00FF2DA9"/>
    <w:rsid w:val="00FF31F7"/>
    <w:rsid w:val="00FF36A6"/>
    <w:rsid w:val="00FF389C"/>
    <w:rsid w:val="00FF3BEF"/>
    <w:rsid w:val="00FF40EF"/>
    <w:rsid w:val="00FF47B5"/>
    <w:rsid w:val="00FF4A34"/>
    <w:rsid w:val="00FF56A8"/>
    <w:rsid w:val="00FF5740"/>
    <w:rsid w:val="00FF583B"/>
    <w:rsid w:val="00FF65EE"/>
    <w:rsid w:val="00FF685C"/>
    <w:rsid w:val="00FF68D3"/>
    <w:rsid w:val="00FF6AF1"/>
    <w:rsid w:val="00FF6B64"/>
    <w:rsid w:val="00FF6D03"/>
    <w:rsid w:val="00FF6DF9"/>
    <w:rsid w:val="00FF6F51"/>
    <w:rsid w:val="00FF707D"/>
    <w:rsid w:val="00FF79F3"/>
    <w:rsid w:val="00FF7F4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Batang" w:hAnsi="Times New Roman" w:cs="Times New Roman"/>
        <w:lang w:val="en-US" w:eastAsia="ko-KR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header" w:uiPriority="99"/>
    <w:lsdException w:name="footer" w:uiPriority="99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HTML Preformatted" w:uiPriority="99"/>
    <w:lsdException w:name="No List" w:uiPriority="99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A61EA9"/>
    <w:pPr>
      <w:widowControl w:val="0"/>
      <w:wordWrap w:val="0"/>
      <w:autoSpaceDE w:val="0"/>
      <w:autoSpaceDN w:val="0"/>
      <w:jc w:val="both"/>
    </w:pPr>
    <w:rPr>
      <w:rFonts w:ascii="Batang"/>
      <w:kern w:val="2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rsid w:val="00D6697C"/>
    <w:rPr>
      <w:color w:val="0000FF"/>
      <w:u w:val="single"/>
    </w:rPr>
  </w:style>
  <w:style w:type="table" w:styleId="TableGrid">
    <w:name w:val="Table Grid"/>
    <w:basedOn w:val="TableNormal"/>
    <w:rsid w:val="005D6FBE"/>
    <w:pPr>
      <w:widowControl w:val="0"/>
      <w:wordWrap w:val="0"/>
      <w:autoSpaceDE w:val="0"/>
      <w:autoSpaceDN w:val="0"/>
      <w:jc w:val="both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Footer">
    <w:name w:val="footer"/>
    <w:basedOn w:val="Normal"/>
    <w:link w:val="Char"/>
    <w:uiPriority w:val="99"/>
    <w:rsid w:val="005D6FBE"/>
    <w:pPr>
      <w:tabs>
        <w:tab w:val="center" w:pos="4252"/>
        <w:tab w:val="right" w:pos="8504"/>
      </w:tabs>
      <w:snapToGrid w:val="0"/>
    </w:pPr>
  </w:style>
  <w:style w:type="character" w:styleId="PageNumber">
    <w:name w:val="page number"/>
    <w:basedOn w:val="DefaultParagraphFont"/>
    <w:rsid w:val="005D6FBE"/>
  </w:style>
  <w:style w:type="paragraph" w:styleId="NormalWeb">
    <w:name w:val="Normal (Web)"/>
    <w:basedOn w:val="Normal"/>
    <w:rsid w:val="005D6FBE"/>
    <w:pPr>
      <w:widowControl/>
      <w:wordWrap/>
      <w:autoSpaceDE/>
      <w:autoSpaceDN/>
      <w:spacing w:before="100" w:beforeAutospacing="1" w:after="100" w:afterAutospacing="1"/>
      <w:jc w:val="left"/>
    </w:pPr>
    <w:rPr>
      <w:rFonts w:ascii="Gulim" w:eastAsia="Gulim" w:hAnsi="Gulim" w:cs="Gulim"/>
      <w:kern w:val="0"/>
      <w:sz w:val="24"/>
    </w:rPr>
  </w:style>
  <w:style w:type="paragraph" w:styleId="BalloonText">
    <w:name w:val="Balloon Text"/>
    <w:basedOn w:val="Normal"/>
    <w:link w:val="Char0"/>
    <w:semiHidden/>
    <w:rsid w:val="00601717"/>
    <w:rPr>
      <w:rFonts w:ascii="Arial" w:eastAsia="Dotum" w:hAnsi="Arial"/>
      <w:sz w:val="18"/>
      <w:szCs w:val="18"/>
    </w:rPr>
  </w:style>
  <w:style w:type="character" w:customStyle="1" w:styleId="Char0">
    <w:name w:val="풍선 도움말 텍스트 Char"/>
    <w:basedOn w:val="DefaultParagraphFont"/>
    <w:link w:val="BalloonText"/>
    <w:rsid w:val="00914D07"/>
    <w:rPr>
      <w:rFonts w:ascii="Arial" w:eastAsia="Dotum" w:hAnsi="Arial"/>
      <w:kern w:val="2"/>
      <w:sz w:val="18"/>
      <w:szCs w:val="18"/>
      <w:lang w:val="en-US" w:eastAsia="ko-KR" w:bidi="ar-SA"/>
    </w:rPr>
  </w:style>
  <w:style w:type="character" w:customStyle="1" w:styleId="apple-style-span">
    <w:name w:val="apple-style-span"/>
    <w:basedOn w:val="DefaultParagraphFont"/>
    <w:rsid w:val="00EF349E"/>
  </w:style>
  <w:style w:type="paragraph" w:customStyle="1" w:styleId="1">
    <w:name w:val="일반 (웹)1"/>
    <w:basedOn w:val="Normal"/>
    <w:rsid w:val="00914D07"/>
    <w:pPr>
      <w:widowControl/>
      <w:wordWrap/>
      <w:autoSpaceDE/>
      <w:autoSpaceDN/>
      <w:spacing w:before="100" w:beforeAutospacing="1" w:after="100" w:afterAutospacing="1"/>
      <w:jc w:val="left"/>
    </w:pPr>
    <w:rPr>
      <w:rFonts w:ascii="Gulim" w:eastAsia="Gulim" w:hAnsi="Gulim" w:cs="Gulim"/>
      <w:kern w:val="0"/>
      <w:sz w:val="24"/>
    </w:rPr>
  </w:style>
  <w:style w:type="paragraph" w:styleId="HTMLPreformatted">
    <w:name w:val="HTML Preformatted"/>
    <w:basedOn w:val="Normal"/>
    <w:link w:val="HTMLChar"/>
    <w:uiPriority w:val="99"/>
    <w:rsid w:val="00914D07"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wordWrap/>
      <w:autoSpaceDE/>
      <w:autoSpaceDN/>
      <w:jc w:val="left"/>
    </w:pPr>
    <w:rPr>
      <w:rFonts w:ascii="Courier New" w:eastAsia="Times New Roman" w:hAnsi="Courier New" w:cs="Courier New"/>
      <w:kern w:val="0"/>
      <w:szCs w:val="20"/>
      <w:lang w:eastAsia="en-US"/>
    </w:rPr>
  </w:style>
  <w:style w:type="paragraph" w:styleId="Header">
    <w:name w:val="header"/>
    <w:basedOn w:val="Normal"/>
    <w:link w:val="Char1"/>
    <w:uiPriority w:val="99"/>
    <w:rsid w:val="004F188B"/>
    <w:pPr>
      <w:tabs>
        <w:tab w:val="center" w:pos="4513"/>
        <w:tab w:val="right" w:pos="9026"/>
      </w:tabs>
      <w:snapToGrid w:val="0"/>
    </w:pPr>
  </w:style>
  <w:style w:type="character" w:customStyle="1" w:styleId="Char1">
    <w:name w:val="머리글 Char"/>
    <w:basedOn w:val="DefaultParagraphFont"/>
    <w:link w:val="Header"/>
    <w:uiPriority w:val="99"/>
    <w:rsid w:val="004F188B"/>
    <w:rPr>
      <w:rFonts w:ascii="Batang"/>
      <w:kern w:val="2"/>
      <w:szCs w:val="24"/>
    </w:rPr>
  </w:style>
  <w:style w:type="character" w:customStyle="1" w:styleId="HTMLChar">
    <w:name w:val="미리 서식이 지정된 HTML Char"/>
    <w:basedOn w:val="DefaultParagraphFont"/>
    <w:link w:val="HTMLPreformatted"/>
    <w:uiPriority w:val="99"/>
    <w:rsid w:val="006413AC"/>
    <w:rPr>
      <w:rFonts w:ascii="Courier New" w:eastAsia="Times New Roman" w:hAnsi="Courier New" w:cs="Courier New"/>
      <w:lang w:eastAsia="en-US"/>
    </w:rPr>
  </w:style>
  <w:style w:type="paragraph" w:styleId="FootnoteText">
    <w:name w:val="footnote text"/>
    <w:basedOn w:val="Normal"/>
    <w:link w:val="Char2"/>
    <w:rsid w:val="00E51C56"/>
    <w:pPr>
      <w:snapToGrid w:val="0"/>
      <w:jc w:val="left"/>
    </w:pPr>
  </w:style>
  <w:style w:type="character" w:customStyle="1" w:styleId="Char2">
    <w:name w:val="각주 텍스트 Char"/>
    <w:basedOn w:val="DefaultParagraphFont"/>
    <w:link w:val="FootnoteText"/>
    <w:rsid w:val="00E51C56"/>
    <w:rPr>
      <w:rFonts w:ascii="Batang"/>
      <w:kern w:val="2"/>
      <w:szCs w:val="24"/>
    </w:rPr>
  </w:style>
  <w:style w:type="character" w:styleId="FootnoteReference">
    <w:name w:val="footnote reference"/>
    <w:basedOn w:val="DefaultParagraphFont"/>
    <w:rsid w:val="00E51C56"/>
    <w:rPr>
      <w:vertAlign w:val="superscript"/>
    </w:rPr>
  </w:style>
  <w:style w:type="character" w:customStyle="1" w:styleId="Char">
    <w:name w:val="바닥글 Char"/>
    <w:basedOn w:val="DefaultParagraphFont"/>
    <w:link w:val="Footer"/>
    <w:uiPriority w:val="99"/>
    <w:rsid w:val="00C65DBF"/>
    <w:rPr>
      <w:rFonts w:ascii="Batang"/>
      <w:kern w:val="2"/>
      <w:szCs w:val="24"/>
    </w:rPr>
  </w:style>
  <w:style w:type="character" w:styleId="CommentReference">
    <w:name w:val="annotation reference"/>
    <w:basedOn w:val="DefaultParagraphFont"/>
    <w:rsid w:val="007B3DCF"/>
    <w:rPr>
      <w:sz w:val="18"/>
      <w:szCs w:val="18"/>
    </w:rPr>
  </w:style>
  <w:style w:type="paragraph" w:styleId="CommentText">
    <w:name w:val="annotation text"/>
    <w:basedOn w:val="Normal"/>
    <w:link w:val="CommentTextChar"/>
    <w:rsid w:val="007B3DCF"/>
    <w:pPr>
      <w:jc w:val="left"/>
    </w:pPr>
  </w:style>
  <w:style w:type="character" w:customStyle="1" w:styleId="CommentTextChar">
    <w:name w:val="Comment Text Char"/>
    <w:basedOn w:val="DefaultParagraphFont"/>
    <w:link w:val="CommentText"/>
    <w:rsid w:val="007B3DCF"/>
    <w:rPr>
      <w:rFonts w:ascii="Batang"/>
      <w:kern w:val="2"/>
      <w:szCs w:val="24"/>
    </w:rPr>
  </w:style>
  <w:style w:type="paragraph" w:styleId="CommentSubject">
    <w:name w:val="annotation subject"/>
    <w:basedOn w:val="CommentText"/>
    <w:next w:val="CommentText"/>
    <w:link w:val="CommentSubjectChar"/>
    <w:rsid w:val="007B3DCF"/>
    <w:rPr>
      <w:b/>
      <w:bCs/>
    </w:rPr>
  </w:style>
  <w:style w:type="character" w:customStyle="1" w:styleId="CommentSubjectChar">
    <w:name w:val="Comment Subject Char"/>
    <w:basedOn w:val="CommentTextChar"/>
    <w:link w:val="CommentSubject"/>
    <w:rsid w:val="007B3DCF"/>
    <w:rPr>
      <w:rFonts w:ascii="Batang"/>
      <w:b/>
      <w:bCs/>
      <w:kern w:val="2"/>
      <w:szCs w:val="24"/>
    </w:rPr>
  </w:style>
  <w:style w:type="paragraph" w:styleId="Revision">
    <w:name w:val="Revision"/>
    <w:hidden/>
    <w:uiPriority w:val="99"/>
    <w:semiHidden/>
    <w:rsid w:val="00986F17"/>
    <w:rPr>
      <w:rFonts w:ascii="Batang"/>
      <w:kern w:val="2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Batang" w:hAnsi="Times New Roman" w:cs="Times New Roman"/>
        <w:lang w:val="en-US" w:eastAsia="ko-KR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header" w:uiPriority="99"/>
    <w:lsdException w:name="footer" w:uiPriority="99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HTML Preformatted" w:uiPriority="99"/>
    <w:lsdException w:name="No List" w:uiPriority="99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A61EA9"/>
    <w:pPr>
      <w:widowControl w:val="0"/>
      <w:wordWrap w:val="0"/>
      <w:autoSpaceDE w:val="0"/>
      <w:autoSpaceDN w:val="0"/>
      <w:jc w:val="both"/>
    </w:pPr>
    <w:rPr>
      <w:rFonts w:ascii="Batang"/>
      <w:kern w:val="2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rsid w:val="00D6697C"/>
    <w:rPr>
      <w:color w:val="0000FF"/>
      <w:u w:val="single"/>
    </w:rPr>
  </w:style>
  <w:style w:type="table" w:styleId="TableGrid">
    <w:name w:val="Table Grid"/>
    <w:basedOn w:val="TableNormal"/>
    <w:rsid w:val="005D6FBE"/>
    <w:pPr>
      <w:widowControl w:val="0"/>
      <w:wordWrap w:val="0"/>
      <w:autoSpaceDE w:val="0"/>
      <w:autoSpaceDN w:val="0"/>
      <w:jc w:val="both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Footer">
    <w:name w:val="footer"/>
    <w:basedOn w:val="Normal"/>
    <w:link w:val="Char"/>
    <w:uiPriority w:val="99"/>
    <w:rsid w:val="005D6FBE"/>
    <w:pPr>
      <w:tabs>
        <w:tab w:val="center" w:pos="4252"/>
        <w:tab w:val="right" w:pos="8504"/>
      </w:tabs>
      <w:snapToGrid w:val="0"/>
    </w:pPr>
  </w:style>
  <w:style w:type="character" w:styleId="PageNumber">
    <w:name w:val="page number"/>
    <w:basedOn w:val="DefaultParagraphFont"/>
    <w:rsid w:val="005D6FBE"/>
  </w:style>
  <w:style w:type="paragraph" w:styleId="NormalWeb">
    <w:name w:val="Normal (Web)"/>
    <w:basedOn w:val="Normal"/>
    <w:rsid w:val="005D6FBE"/>
    <w:pPr>
      <w:widowControl/>
      <w:wordWrap/>
      <w:autoSpaceDE/>
      <w:autoSpaceDN/>
      <w:spacing w:before="100" w:beforeAutospacing="1" w:after="100" w:afterAutospacing="1"/>
      <w:jc w:val="left"/>
    </w:pPr>
    <w:rPr>
      <w:rFonts w:ascii="Gulim" w:eastAsia="Gulim" w:hAnsi="Gulim" w:cs="Gulim"/>
      <w:kern w:val="0"/>
      <w:sz w:val="24"/>
    </w:rPr>
  </w:style>
  <w:style w:type="paragraph" w:styleId="BalloonText">
    <w:name w:val="Balloon Text"/>
    <w:basedOn w:val="Normal"/>
    <w:link w:val="Char0"/>
    <w:semiHidden/>
    <w:rsid w:val="00601717"/>
    <w:rPr>
      <w:rFonts w:ascii="Arial" w:eastAsia="Dotum" w:hAnsi="Arial"/>
      <w:sz w:val="18"/>
      <w:szCs w:val="18"/>
    </w:rPr>
  </w:style>
  <w:style w:type="character" w:customStyle="1" w:styleId="Char0">
    <w:name w:val="풍선 도움말 텍스트 Char"/>
    <w:basedOn w:val="DefaultParagraphFont"/>
    <w:link w:val="BalloonText"/>
    <w:rsid w:val="00914D07"/>
    <w:rPr>
      <w:rFonts w:ascii="Arial" w:eastAsia="Dotum" w:hAnsi="Arial"/>
      <w:kern w:val="2"/>
      <w:sz w:val="18"/>
      <w:szCs w:val="18"/>
      <w:lang w:val="en-US" w:eastAsia="ko-KR" w:bidi="ar-SA"/>
    </w:rPr>
  </w:style>
  <w:style w:type="character" w:customStyle="1" w:styleId="apple-style-span">
    <w:name w:val="apple-style-span"/>
    <w:basedOn w:val="DefaultParagraphFont"/>
    <w:rsid w:val="00EF349E"/>
  </w:style>
  <w:style w:type="paragraph" w:customStyle="1" w:styleId="1">
    <w:name w:val="일반 (웹)1"/>
    <w:basedOn w:val="Normal"/>
    <w:rsid w:val="00914D07"/>
    <w:pPr>
      <w:widowControl/>
      <w:wordWrap/>
      <w:autoSpaceDE/>
      <w:autoSpaceDN/>
      <w:spacing w:before="100" w:beforeAutospacing="1" w:after="100" w:afterAutospacing="1"/>
      <w:jc w:val="left"/>
    </w:pPr>
    <w:rPr>
      <w:rFonts w:ascii="Gulim" w:eastAsia="Gulim" w:hAnsi="Gulim" w:cs="Gulim"/>
      <w:kern w:val="0"/>
      <w:sz w:val="24"/>
    </w:rPr>
  </w:style>
  <w:style w:type="paragraph" w:styleId="HTMLPreformatted">
    <w:name w:val="HTML Preformatted"/>
    <w:basedOn w:val="Normal"/>
    <w:link w:val="HTMLChar"/>
    <w:uiPriority w:val="99"/>
    <w:rsid w:val="00914D07"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wordWrap/>
      <w:autoSpaceDE/>
      <w:autoSpaceDN/>
      <w:jc w:val="left"/>
    </w:pPr>
    <w:rPr>
      <w:rFonts w:ascii="Courier New" w:eastAsia="Times New Roman" w:hAnsi="Courier New" w:cs="Courier New"/>
      <w:kern w:val="0"/>
      <w:szCs w:val="20"/>
      <w:lang w:eastAsia="en-US"/>
    </w:rPr>
  </w:style>
  <w:style w:type="paragraph" w:styleId="Header">
    <w:name w:val="header"/>
    <w:basedOn w:val="Normal"/>
    <w:link w:val="Char1"/>
    <w:uiPriority w:val="99"/>
    <w:rsid w:val="004F188B"/>
    <w:pPr>
      <w:tabs>
        <w:tab w:val="center" w:pos="4513"/>
        <w:tab w:val="right" w:pos="9026"/>
      </w:tabs>
      <w:snapToGrid w:val="0"/>
    </w:pPr>
  </w:style>
  <w:style w:type="character" w:customStyle="1" w:styleId="Char1">
    <w:name w:val="머리글 Char"/>
    <w:basedOn w:val="DefaultParagraphFont"/>
    <w:link w:val="Header"/>
    <w:uiPriority w:val="99"/>
    <w:rsid w:val="004F188B"/>
    <w:rPr>
      <w:rFonts w:ascii="Batang"/>
      <w:kern w:val="2"/>
      <w:szCs w:val="24"/>
    </w:rPr>
  </w:style>
  <w:style w:type="character" w:customStyle="1" w:styleId="HTMLChar">
    <w:name w:val="미리 서식이 지정된 HTML Char"/>
    <w:basedOn w:val="DefaultParagraphFont"/>
    <w:link w:val="HTMLPreformatted"/>
    <w:uiPriority w:val="99"/>
    <w:rsid w:val="006413AC"/>
    <w:rPr>
      <w:rFonts w:ascii="Courier New" w:eastAsia="Times New Roman" w:hAnsi="Courier New" w:cs="Courier New"/>
      <w:lang w:eastAsia="en-US"/>
    </w:rPr>
  </w:style>
  <w:style w:type="paragraph" w:styleId="FootnoteText">
    <w:name w:val="footnote text"/>
    <w:basedOn w:val="Normal"/>
    <w:link w:val="Char2"/>
    <w:rsid w:val="00E51C56"/>
    <w:pPr>
      <w:snapToGrid w:val="0"/>
      <w:jc w:val="left"/>
    </w:pPr>
  </w:style>
  <w:style w:type="character" w:customStyle="1" w:styleId="Char2">
    <w:name w:val="각주 텍스트 Char"/>
    <w:basedOn w:val="DefaultParagraphFont"/>
    <w:link w:val="FootnoteText"/>
    <w:rsid w:val="00E51C56"/>
    <w:rPr>
      <w:rFonts w:ascii="Batang"/>
      <w:kern w:val="2"/>
      <w:szCs w:val="24"/>
    </w:rPr>
  </w:style>
  <w:style w:type="character" w:styleId="FootnoteReference">
    <w:name w:val="footnote reference"/>
    <w:basedOn w:val="DefaultParagraphFont"/>
    <w:rsid w:val="00E51C56"/>
    <w:rPr>
      <w:vertAlign w:val="superscript"/>
    </w:rPr>
  </w:style>
  <w:style w:type="character" w:customStyle="1" w:styleId="Char">
    <w:name w:val="바닥글 Char"/>
    <w:basedOn w:val="DefaultParagraphFont"/>
    <w:link w:val="Footer"/>
    <w:uiPriority w:val="99"/>
    <w:rsid w:val="00C65DBF"/>
    <w:rPr>
      <w:rFonts w:ascii="Batang"/>
      <w:kern w:val="2"/>
      <w:szCs w:val="24"/>
    </w:rPr>
  </w:style>
  <w:style w:type="character" w:styleId="CommentReference">
    <w:name w:val="annotation reference"/>
    <w:basedOn w:val="DefaultParagraphFont"/>
    <w:rsid w:val="007B3DCF"/>
    <w:rPr>
      <w:sz w:val="18"/>
      <w:szCs w:val="18"/>
    </w:rPr>
  </w:style>
  <w:style w:type="paragraph" w:styleId="CommentText">
    <w:name w:val="annotation text"/>
    <w:basedOn w:val="Normal"/>
    <w:link w:val="CommentTextChar"/>
    <w:rsid w:val="007B3DCF"/>
    <w:pPr>
      <w:jc w:val="left"/>
    </w:pPr>
  </w:style>
  <w:style w:type="character" w:customStyle="1" w:styleId="CommentTextChar">
    <w:name w:val="Comment Text Char"/>
    <w:basedOn w:val="DefaultParagraphFont"/>
    <w:link w:val="CommentText"/>
    <w:rsid w:val="007B3DCF"/>
    <w:rPr>
      <w:rFonts w:ascii="Batang"/>
      <w:kern w:val="2"/>
      <w:szCs w:val="24"/>
    </w:rPr>
  </w:style>
  <w:style w:type="paragraph" w:styleId="CommentSubject">
    <w:name w:val="annotation subject"/>
    <w:basedOn w:val="CommentText"/>
    <w:next w:val="CommentText"/>
    <w:link w:val="CommentSubjectChar"/>
    <w:rsid w:val="007B3DCF"/>
    <w:rPr>
      <w:b/>
      <w:bCs/>
    </w:rPr>
  </w:style>
  <w:style w:type="character" w:customStyle="1" w:styleId="CommentSubjectChar">
    <w:name w:val="Comment Subject Char"/>
    <w:basedOn w:val="CommentTextChar"/>
    <w:link w:val="CommentSubject"/>
    <w:rsid w:val="007B3DCF"/>
    <w:rPr>
      <w:rFonts w:ascii="Batang"/>
      <w:b/>
      <w:bCs/>
      <w:kern w:val="2"/>
      <w:szCs w:val="24"/>
    </w:rPr>
  </w:style>
  <w:style w:type="paragraph" w:styleId="Revision">
    <w:name w:val="Revision"/>
    <w:hidden/>
    <w:uiPriority w:val="99"/>
    <w:semiHidden/>
    <w:rsid w:val="00986F17"/>
    <w:rPr>
      <w:rFonts w:ascii="Batang"/>
      <w:kern w:val="2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76122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6311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7698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198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4098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footer" Target="footer2.xml"/><Relationship Id="rId4" Type="http://schemas.microsoft.com/office/2007/relationships/stylesWithEffects" Target="stylesWithEffect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맑은 고딕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맑은 고딕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D02C2A7-3241-4579-A793-A70DDBB46BF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0</Pages>
  <Words>21854</Words>
  <Characters>124571</Characters>
  <Application>Microsoft Office Word</Application>
  <DocSecurity>0</DocSecurity>
  <Lines>1038</Lines>
  <Paragraphs>29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제목</vt:lpstr>
      </vt:variant>
      <vt:variant>
        <vt:i4>1</vt:i4>
      </vt:variant>
    </vt:vector>
  </HeadingPairs>
  <TitlesOfParts>
    <vt:vector size="2" baseType="lpstr">
      <vt:lpstr>Frontal lobe functions in obsessive compulsive disorder and schizophrenia: A double dissociation study</vt:lpstr>
      <vt:lpstr>Frontal lobe functions in obsessive compulsive disorder and schizophrenia: A double dissociation study</vt:lpstr>
    </vt:vector>
  </TitlesOfParts>
  <Company/>
  <LinksUpToDate>false</LinksUpToDate>
  <CharactersWithSpaces>146133</CharactersWithSpaces>
  <SharedDoc>false</SharedDoc>
  <HLinks>
    <vt:vector size="330" baseType="variant">
      <vt:variant>
        <vt:i4>4194315</vt:i4>
      </vt:variant>
      <vt:variant>
        <vt:i4>286</vt:i4>
      </vt:variant>
      <vt:variant>
        <vt:i4>0</vt:i4>
      </vt:variant>
      <vt:variant>
        <vt:i4>5</vt:i4>
      </vt:variant>
      <vt:variant>
        <vt:lpwstr/>
      </vt:variant>
      <vt:variant>
        <vt:lpwstr>_ENREF_19</vt:lpwstr>
      </vt:variant>
      <vt:variant>
        <vt:i4>4390923</vt:i4>
      </vt:variant>
      <vt:variant>
        <vt:i4>280</vt:i4>
      </vt:variant>
      <vt:variant>
        <vt:i4>0</vt:i4>
      </vt:variant>
      <vt:variant>
        <vt:i4>5</vt:i4>
      </vt:variant>
      <vt:variant>
        <vt:lpwstr/>
      </vt:variant>
      <vt:variant>
        <vt:lpwstr>_ENREF_23</vt:lpwstr>
      </vt:variant>
      <vt:variant>
        <vt:i4>4587531</vt:i4>
      </vt:variant>
      <vt:variant>
        <vt:i4>277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587531</vt:i4>
      </vt:variant>
      <vt:variant>
        <vt:i4>269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194315</vt:i4>
      </vt:variant>
      <vt:variant>
        <vt:i4>263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4325387</vt:i4>
      </vt:variant>
      <vt:variant>
        <vt:i4>257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390923</vt:i4>
      </vt:variant>
      <vt:variant>
        <vt:i4>251</vt:i4>
      </vt:variant>
      <vt:variant>
        <vt:i4>0</vt:i4>
      </vt:variant>
      <vt:variant>
        <vt:i4>5</vt:i4>
      </vt:variant>
      <vt:variant>
        <vt:lpwstr/>
      </vt:variant>
      <vt:variant>
        <vt:lpwstr>_ENREF_27</vt:lpwstr>
      </vt:variant>
      <vt:variant>
        <vt:i4>4194315</vt:i4>
      </vt:variant>
      <vt:variant>
        <vt:i4>245</vt:i4>
      </vt:variant>
      <vt:variant>
        <vt:i4>0</vt:i4>
      </vt:variant>
      <vt:variant>
        <vt:i4>5</vt:i4>
      </vt:variant>
      <vt:variant>
        <vt:lpwstr/>
      </vt:variant>
      <vt:variant>
        <vt:lpwstr>_ENREF_16</vt:lpwstr>
      </vt:variant>
      <vt:variant>
        <vt:i4>4390923</vt:i4>
      </vt:variant>
      <vt:variant>
        <vt:i4>239</vt:i4>
      </vt:variant>
      <vt:variant>
        <vt:i4>0</vt:i4>
      </vt:variant>
      <vt:variant>
        <vt:i4>5</vt:i4>
      </vt:variant>
      <vt:variant>
        <vt:lpwstr/>
      </vt:variant>
      <vt:variant>
        <vt:lpwstr>_ENREF_27</vt:lpwstr>
      </vt:variant>
      <vt:variant>
        <vt:i4>4390923</vt:i4>
      </vt:variant>
      <vt:variant>
        <vt:i4>233</vt:i4>
      </vt:variant>
      <vt:variant>
        <vt:i4>0</vt:i4>
      </vt:variant>
      <vt:variant>
        <vt:i4>5</vt:i4>
      </vt:variant>
      <vt:variant>
        <vt:lpwstr/>
      </vt:variant>
      <vt:variant>
        <vt:lpwstr>_ENREF_25</vt:lpwstr>
      </vt:variant>
      <vt:variant>
        <vt:i4>4194315</vt:i4>
      </vt:variant>
      <vt:variant>
        <vt:i4>227</vt:i4>
      </vt:variant>
      <vt:variant>
        <vt:i4>0</vt:i4>
      </vt:variant>
      <vt:variant>
        <vt:i4>5</vt:i4>
      </vt:variant>
      <vt:variant>
        <vt:lpwstr/>
      </vt:variant>
      <vt:variant>
        <vt:lpwstr>_ENREF_12</vt:lpwstr>
      </vt:variant>
      <vt:variant>
        <vt:i4>4390923</vt:i4>
      </vt:variant>
      <vt:variant>
        <vt:i4>221</vt:i4>
      </vt:variant>
      <vt:variant>
        <vt:i4>0</vt:i4>
      </vt:variant>
      <vt:variant>
        <vt:i4>5</vt:i4>
      </vt:variant>
      <vt:variant>
        <vt:lpwstr/>
      </vt:variant>
      <vt:variant>
        <vt:lpwstr>_ENREF_26</vt:lpwstr>
      </vt:variant>
      <vt:variant>
        <vt:i4>4390923</vt:i4>
      </vt:variant>
      <vt:variant>
        <vt:i4>218</vt:i4>
      </vt:variant>
      <vt:variant>
        <vt:i4>0</vt:i4>
      </vt:variant>
      <vt:variant>
        <vt:i4>5</vt:i4>
      </vt:variant>
      <vt:variant>
        <vt:lpwstr/>
      </vt:variant>
      <vt:variant>
        <vt:lpwstr>_ENREF_22</vt:lpwstr>
      </vt:variant>
      <vt:variant>
        <vt:i4>4194315</vt:i4>
      </vt:variant>
      <vt:variant>
        <vt:i4>212</vt:i4>
      </vt:variant>
      <vt:variant>
        <vt:i4>0</vt:i4>
      </vt:variant>
      <vt:variant>
        <vt:i4>5</vt:i4>
      </vt:variant>
      <vt:variant>
        <vt:lpwstr/>
      </vt:variant>
      <vt:variant>
        <vt:lpwstr>_ENREF_19</vt:lpwstr>
      </vt:variant>
      <vt:variant>
        <vt:i4>4194315</vt:i4>
      </vt:variant>
      <vt:variant>
        <vt:i4>206</vt:i4>
      </vt:variant>
      <vt:variant>
        <vt:i4>0</vt:i4>
      </vt:variant>
      <vt:variant>
        <vt:i4>5</vt:i4>
      </vt:variant>
      <vt:variant>
        <vt:lpwstr/>
      </vt:variant>
      <vt:variant>
        <vt:lpwstr>_ENREF_19</vt:lpwstr>
      </vt:variant>
      <vt:variant>
        <vt:i4>4522062</vt:i4>
      </vt:variant>
      <vt:variant>
        <vt:i4>201</vt:i4>
      </vt:variant>
      <vt:variant>
        <vt:i4>0</vt:i4>
      </vt:variant>
      <vt:variant>
        <vt:i4>5</vt:i4>
      </vt:variant>
      <vt:variant>
        <vt:lpwstr>http://www.amabilis.com/</vt:lpwstr>
      </vt:variant>
      <vt:variant>
        <vt:lpwstr/>
      </vt:variant>
      <vt:variant>
        <vt:i4>4325387</vt:i4>
      </vt:variant>
      <vt:variant>
        <vt:i4>197</vt:i4>
      </vt:variant>
      <vt:variant>
        <vt:i4>0</vt:i4>
      </vt:variant>
      <vt:variant>
        <vt:i4>5</vt:i4>
      </vt:variant>
      <vt:variant>
        <vt:lpwstr/>
      </vt:variant>
      <vt:variant>
        <vt:lpwstr>_ENREF_39</vt:lpwstr>
      </vt:variant>
      <vt:variant>
        <vt:i4>4390923</vt:i4>
      </vt:variant>
      <vt:variant>
        <vt:i4>194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521995</vt:i4>
      </vt:variant>
      <vt:variant>
        <vt:i4>188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456459</vt:i4>
      </vt:variant>
      <vt:variant>
        <vt:i4>182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653067</vt:i4>
      </vt:variant>
      <vt:variant>
        <vt:i4>176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194315</vt:i4>
      </vt:variant>
      <vt:variant>
        <vt:i4>170</vt:i4>
      </vt:variant>
      <vt:variant>
        <vt:i4>0</vt:i4>
      </vt:variant>
      <vt:variant>
        <vt:i4>5</vt:i4>
      </vt:variant>
      <vt:variant>
        <vt:lpwstr/>
      </vt:variant>
      <vt:variant>
        <vt:lpwstr>_ENREF_15</vt:lpwstr>
      </vt:variant>
      <vt:variant>
        <vt:i4>4194315</vt:i4>
      </vt:variant>
      <vt:variant>
        <vt:i4>164</vt:i4>
      </vt:variant>
      <vt:variant>
        <vt:i4>0</vt:i4>
      </vt:variant>
      <vt:variant>
        <vt:i4>5</vt:i4>
      </vt:variant>
      <vt:variant>
        <vt:lpwstr/>
      </vt:variant>
      <vt:variant>
        <vt:lpwstr>_ENREF_15</vt:lpwstr>
      </vt:variant>
      <vt:variant>
        <vt:i4>4194315</vt:i4>
      </vt:variant>
      <vt:variant>
        <vt:i4>158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325387</vt:i4>
      </vt:variant>
      <vt:variant>
        <vt:i4>152</vt:i4>
      </vt:variant>
      <vt:variant>
        <vt:i4>0</vt:i4>
      </vt:variant>
      <vt:variant>
        <vt:i4>5</vt:i4>
      </vt:variant>
      <vt:variant>
        <vt:lpwstr/>
      </vt:variant>
      <vt:variant>
        <vt:lpwstr>_ENREF_32</vt:lpwstr>
      </vt:variant>
      <vt:variant>
        <vt:i4>4390923</vt:i4>
      </vt:variant>
      <vt:variant>
        <vt:i4>149</vt:i4>
      </vt:variant>
      <vt:variant>
        <vt:i4>0</vt:i4>
      </vt:variant>
      <vt:variant>
        <vt:i4>5</vt:i4>
      </vt:variant>
      <vt:variant>
        <vt:lpwstr/>
      </vt:variant>
      <vt:variant>
        <vt:lpwstr>_ENREF_28</vt:lpwstr>
      </vt:variant>
      <vt:variant>
        <vt:i4>4194315</vt:i4>
      </vt:variant>
      <vt:variant>
        <vt:i4>141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325387</vt:i4>
      </vt:variant>
      <vt:variant>
        <vt:i4>135</vt:i4>
      </vt:variant>
      <vt:variant>
        <vt:i4>0</vt:i4>
      </vt:variant>
      <vt:variant>
        <vt:i4>5</vt:i4>
      </vt:variant>
      <vt:variant>
        <vt:lpwstr/>
      </vt:variant>
      <vt:variant>
        <vt:lpwstr>_ENREF_35</vt:lpwstr>
      </vt:variant>
      <vt:variant>
        <vt:i4>4194315</vt:i4>
      </vt:variant>
      <vt:variant>
        <vt:i4>132</vt:i4>
      </vt:variant>
      <vt:variant>
        <vt:i4>0</vt:i4>
      </vt:variant>
      <vt:variant>
        <vt:i4>5</vt:i4>
      </vt:variant>
      <vt:variant>
        <vt:lpwstr/>
      </vt:variant>
      <vt:variant>
        <vt:lpwstr>_ENREF_17</vt:lpwstr>
      </vt:variant>
      <vt:variant>
        <vt:i4>4194315</vt:i4>
      </vt:variant>
      <vt:variant>
        <vt:i4>129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521995</vt:i4>
      </vt:variant>
      <vt:variant>
        <vt:i4>121</vt:i4>
      </vt:variant>
      <vt:variant>
        <vt:i4>0</vt:i4>
      </vt:variant>
      <vt:variant>
        <vt:i4>5</vt:i4>
      </vt:variant>
      <vt:variant>
        <vt:lpwstr/>
      </vt:variant>
      <vt:variant>
        <vt:lpwstr>_ENREF_40</vt:lpwstr>
      </vt:variant>
      <vt:variant>
        <vt:i4>4325387</vt:i4>
      </vt:variant>
      <vt:variant>
        <vt:i4>118</vt:i4>
      </vt:variant>
      <vt:variant>
        <vt:i4>0</vt:i4>
      </vt:variant>
      <vt:variant>
        <vt:i4>5</vt:i4>
      </vt:variant>
      <vt:variant>
        <vt:lpwstr/>
      </vt:variant>
      <vt:variant>
        <vt:lpwstr>_ENREF_30</vt:lpwstr>
      </vt:variant>
      <vt:variant>
        <vt:i4>4587531</vt:i4>
      </vt:variant>
      <vt:variant>
        <vt:i4>112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784139</vt:i4>
      </vt:variant>
      <vt:variant>
        <vt:i4>106</vt:i4>
      </vt:variant>
      <vt:variant>
        <vt:i4>0</vt:i4>
      </vt:variant>
      <vt:variant>
        <vt:i4>5</vt:i4>
      </vt:variant>
      <vt:variant>
        <vt:lpwstr/>
      </vt:variant>
      <vt:variant>
        <vt:lpwstr>_ENREF_8</vt:lpwstr>
      </vt:variant>
      <vt:variant>
        <vt:i4>4325387</vt:i4>
      </vt:variant>
      <vt:variant>
        <vt:i4>100</vt:i4>
      </vt:variant>
      <vt:variant>
        <vt:i4>0</vt:i4>
      </vt:variant>
      <vt:variant>
        <vt:i4>5</vt:i4>
      </vt:variant>
      <vt:variant>
        <vt:lpwstr/>
      </vt:variant>
      <vt:variant>
        <vt:lpwstr>_ENREF_36</vt:lpwstr>
      </vt:variant>
      <vt:variant>
        <vt:i4>4194315</vt:i4>
      </vt:variant>
      <vt:variant>
        <vt:i4>97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4194315</vt:i4>
      </vt:variant>
      <vt:variant>
        <vt:i4>89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4194315</vt:i4>
      </vt:variant>
      <vt:variant>
        <vt:i4>83</vt:i4>
      </vt:variant>
      <vt:variant>
        <vt:i4>0</vt:i4>
      </vt:variant>
      <vt:variant>
        <vt:i4>5</vt:i4>
      </vt:variant>
      <vt:variant>
        <vt:lpwstr/>
      </vt:variant>
      <vt:variant>
        <vt:lpwstr>_ENREF_19</vt:lpwstr>
      </vt:variant>
      <vt:variant>
        <vt:i4>4194315</vt:i4>
      </vt:variant>
      <vt:variant>
        <vt:i4>77</vt:i4>
      </vt:variant>
      <vt:variant>
        <vt:i4>0</vt:i4>
      </vt:variant>
      <vt:variant>
        <vt:i4>5</vt:i4>
      </vt:variant>
      <vt:variant>
        <vt:lpwstr/>
      </vt:variant>
      <vt:variant>
        <vt:lpwstr>_ENREF_19</vt:lpwstr>
      </vt:variant>
      <vt:variant>
        <vt:i4>4194315</vt:i4>
      </vt:variant>
      <vt:variant>
        <vt:i4>74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4194315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325387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ENREF_37</vt:lpwstr>
      </vt:variant>
      <vt:variant>
        <vt:i4>4325387</vt:i4>
      </vt:variant>
      <vt:variant>
        <vt:i4>57</vt:i4>
      </vt:variant>
      <vt:variant>
        <vt:i4>0</vt:i4>
      </vt:variant>
      <vt:variant>
        <vt:i4>5</vt:i4>
      </vt:variant>
      <vt:variant>
        <vt:lpwstr/>
      </vt:variant>
      <vt:variant>
        <vt:lpwstr>_ENREF_35</vt:lpwstr>
      </vt:variant>
      <vt:variant>
        <vt:i4>4390923</vt:i4>
      </vt:variant>
      <vt:variant>
        <vt:i4>54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390923</vt:i4>
      </vt:variant>
      <vt:variant>
        <vt:i4>46</vt:i4>
      </vt:variant>
      <vt:variant>
        <vt:i4>0</vt:i4>
      </vt:variant>
      <vt:variant>
        <vt:i4>5</vt:i4>
      </vt:variant>
      <vt:variant>
        <vt:lpwstr/>
      </vt:variant>
      <vt:variant>
        <vt:lpwstr>_ENREF_29</vt:lpwstr>
      </vt:variant>
      <vt:variant>
        <vt:i4>4194315</vt:i4>
      </vt:variant>
      <vt:variant>
        <vt:i4>43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718603</vt:i4>
      </vt:variant>
      <vt:variant>
        <vt:i4>35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390923</vt:i4>
      </vt:variant>
      <vt:variant>
        <vt:i4>32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32538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ENREF_38</vt:lpwstr>
      </vt:variant>
      <vt:variant>
        <vt:i4>4325387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ENREF_34</vt:lpwstr>
      </vt:variant>
      <vt:variant>
        <vt:i4>419431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4325387</vt:i4>
      </vt:variant>
      <vt:variant>
        <vt:i4>10</vt:i4>
      </vt:variant>
      <vt:variant>
        <vt:i4>0</vt:i4>
      </vt:variant>
      <vt:variant>
        <vt:i4>5</vt:i4>
      </vt:variant>
      <vt:variant>
        <vt:lpwstr/>
      </vt:variant>
      <vt:variant>
        <vt:lpwstr>_ENREF_33</vt:lpwstr>
      </vt:variant>
      <vt:variant>
        <vt:i4>4325387</vt:i4>
      </vt:variant>
      <vt:variant>
        <vt:i4>7</vt:i4>
      </vt:variant>
      <vt:variant>
        <vt:i4>0</vt:i4>
      </vt:variant>
      <vt:variant>
        <vt:i4>5</vt:i4>
      </vt:variant>
      <vt:variant>
        <vt:lpwstr/>
      </vt:variant>
      <vt:variant>
        <vt:lpwstr>_ENREF_31</vt:lpwstr>
      </vt:variant>
      <vt:variant>
        <vt:i4>4390923</vt:i4>
      </vt:variant>
      <vt:variant>
        <vt:i4>4</vt:i4>
      </vt:variant>
      <vt:variant>
        <vt:i4>0</vt:i4>
      </vt:variant>
      <vt:variant>
        <vt:i4>5</vt:i4>
      </vt:variant>
      <vt:variant>
        <vt:lpwstr/>
      </vt:variant>
      <vt:variant>
        <vt:lpwstr>_ENREF_24</vt:lpwstr>
      </vt:variant>
      <vt:variant>
        <vt:i4>262249</vt:i4>
      </vt:variant>
      <vt:variant>
        <vt:i4>0</vt:i4>
      </vt:variant>
      <vt:variant>
        <vt:i4>0</vt:i4>
      </vt:variant>
      <vt:variant>
        <vt:i4>5</vt:i4>
      </vt:variant>
      <vt:variant>
        <vt:lpwstr>mailto:kwonjs@snu.ac.kr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Frontal lobe functions in obsessive compulsive disorder and schizophrenia: A double dissociation study</dc:title>
  <dc:creator>SHIN, NAYOUNG</dc:creator>
  <cp:lastModifiedBy>Dave Starling</cp:lastModifiedBy>
  <cp:revision>2</cp:revision>
  <cp:lastPrinted>2013-01-23T07:19:00Z</cp:lastPrinted>
  <dcterms:created xsi:type="dcterms:W3CDTF">2014-03-05T11:19:00Z</dcterms:created>
  <dcterms:modified xsi:type="dcterms:W3CDTF">2014-03-05T11:19:00Z</dcterms:modified>
</cp:coreProperties>
</file>